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3439CD" w14:textId="4C7559BF" w:rsidR="001E1DB2" w:rsidRDefault="001E1DB2" w:rsidP="0078019B">
      <w:pPr>
        <w:spacing w:line="480" w:lineRule="auto"/>
        <w:jc w:val="center"/>
        <w:rPr>
          <w:rFonts w:ascii="Times New Roman" w:hAnsi="Times New Roman" w:cs="Times New Roman"/>
        </w:rPr>
      </w:pPr>
      <w:r>
        <w:rPr>
          <w:rFonts w:ascii="Times New Roman" w:hAnsi="Times New Roman" w:cs="Times New Roman"/>
        </w:rPr>
        <w:t xml:space="preserve">**This is the preprint version submitted by the authors. See here for final version: </w:t>
      </w:r>
      <w:hyperlink r:id="rId8" w:history="1">
        <w:r w:rsidRPr="00B4231B">
          <w:rPr>
            <w:rStyle w:val="Hyperlink"/>
            <w:rFonts w:ascii="Times New Roman" w:hAnsi="Times New Roman" w:cs="Times New Roman"/>
          </w:rPr>
          <w:t>https://www.sciencedirect.com/science/article/pii/S2352250X20301858</w:t>
        </w:r>
      </w:hyperlink>
      <w:r>
        <w:rPr>
          <w:rFonts w:ascii="Times New Roman" w:hAnsi="Times New Roman" w:cs="Times New Roman"/>
        </w:rPr>
        <w:t xml:space="preserve"> </w:t>
      </w:r>
    </w:p>
    <w:p w14:paraId="4D00D591" w14:textId="6080B872" w:rsidR="001E1DB2" w:rsidRDefault="001E1DB2" w:rsidP="0078019B">
      <w:pPr>
        <w:spacing w:line="480" w:lineRule="auto"/>
        <w:jc w:val="center"/>
        <w:rPr>
          <w:color w:val="000000"/>
        </w:rPr>
      </w:pPr>
      <w:r>
        <w:rPr>
          <w:rFonts w:ascii="Times New Roman" w:hAnsi="Times New Roman" w:cs="Times New Roman"/>
        </w:rPr>
        <w:t xml:space="preserve">Citation: </w:t>
      </w:r>
      <w:r w:rsidRPr="006A5719">
        <w:rPr>
          <w:color w:val="000000"/>
        </w:rPr>
        <w:t>Van Cappellen, P.</w:t>
      </w:r>
      <w:r>
        <w:rPr>
          <w:color w:val="000000"/>
        </w:rPr>
        <w:t>, Edwards, M., &amp; Fredrickson, B. L.</w:t>
      </w:r>
      <w:r w:rsidRPr="006A5719">
        <w:rPr>
          <w:color w:val="000000"/>
        </w:rPr>
        <w:t xml:space="preserve"> (</w:t>
      </w:r>
      <w:r>
        <w:rPr>
          <w:color w:val="000000"/>
        </w:rPr>
        <w:t>in press</w:t>
      </w:r>
      <w:r w:rsidRPr="006A5719">
        <w:rPr>
          <w:color w:val="000000"/>
        </w:rPr>
        <w:t xml:space="preserve">). </w:t>
      </w:r>
      <w:r w:rsidRPr="00260569">
        <w:rPr>
          <w:color w:val="000000"/>
        </w:rPr>
        <w:t>Upward spirals of positive emotions and religious behaviors</w:t>
      </w:r>
      <w:r w:rsidRPr="006A5719">
        <w:rPr>
          <w:color w:val="000000"/>
        </w:rPr>
        <w:t xml:space="preserve">. </w:t>
      </w:r>
      <w:r w:rsidRPr="006A5719">
        <w:rPr>
          <w:i/>
          <w:iCs/>
          <w:color w:val="000000"/>
        </w:rPr>
        <w:t>Current Opinion in Psychology</w:t>
      </w:r>
      <w:r w:rsidRPr="006A5719">
        <w:rPr>
          <w:color w:val="000000"/>
        </w:rPr>
        <w:t>.</w:t>
      </w:r>
    </w:p>
    <w:p w14:paraId="4530C574" w14:textId="7B13DD63" w:rsidR="001E1DB2" w:rsidRDefault="001E1DB2" w:rsidP="0078019B">
      <w:pPr>
        <w:spacing w:line="480" w:lineRule="auto"/>
        <w:jc w:val="center"/>
        <w:rPr>
          <w:color w:val="000000"/>
        </w:rPr>
      </w:pPr>
    </w:p>
    <w:p w14:paraId="44210E88" w14:textId="77777777" w:rsidR="001E1DB2" w:rsidRDefault="001E1DB2" w:rsidP="0078019B">
      <w:pPr>
        <w:spacing w:line="480" w:lineRule="auto"/>
        <w:jc w:val="center"/>
        <w:rPr>
          <w:rFonts w:ascii="Times New Roman" w:hAnsi="Times New Roman" w:cs="Times New Roman"/>
        </w:rPr>
      </w:pPr>
    </w:p>
    <w:p w14:paraId="4498C529" w14:textId="249EFBF2" w:rsidR="0078019B" w:rsidRPr="005D17AD" w:rsidRDefault="0078019B" w:rsidP="0078019B">
      <w:pPr>
        <w:spacing w:line="480" w:lineRule="auto"/>
        <w:jc w:val="center"/>
        <w:rPr>
          <w:rFonts w:ascii="Times New Roman" w:hAnsi="Times New Roman" w:cs="Times New Roman"/>
        </w:rPr>
      </w:pPr>
      <w:r w:rsidRPr="005D17AD">
        <w:rPr>
          <w:rFonts w:ascii="Times New Roman" w:hAnsi="Times New Roman" w:cs="Times New Roman"/>
        </w:rPr>
        <w:t>Upward spirals of positive emotions and religious behaviors</w:t>
      </w:r>
    </w:p>
    <w:p w14:paraId="5B31E302" w14:textId="67166A78" w:rsidR="0078019B" w:rsidRPr="005D17AD" w:rsidRDefault="0078019B" w:rsidP="0078019B">
      <w:pPr>
        <w:spacing w:line="480" w:lineRule="auto"/>
        <w:jc w:val="center"/>
        <w:rPr>
          <w:rFonts w:ascii="Times New Roman" w:hAnsi="Times New Roman" w:cs="Times New Roman"/>
        </w:rPr>
      </w:pPr>
    </w:p>
    <w:p w14:paraId="493A5C84" w14:textId="02B960A4" w:rsidR="0078019B" w:rsidRPr="005D17AD" w:rsidRDefault="0078019B" w:rsidP="0078019B">
      <w:pPr>
        <w:spacing w:line="480" w:lineRule="auto"/>
        <w:jc w:val="center"/>
        <w:rPr>
          <w:rFonts w:ascii="Times New Roman" w:hAnsi="Times New Roman" w:cs="Times New Roman"/>
          <w:vertAlign w:val="superscript"/>
        </w:rPr>
      </w:pPr>
      <w:r w:rsidRPr="005D17AD">
        <w:rPr>
          <w:rFonts w:ascii="Times New Roman" w:hAnsi="Times New Roman" w:cs="Times New Roman"/>
        </w:rPr>
        <w:t>Patty Van Cappellen,</w:t>
      </w:r>
      <w:r w:rsidRPr="005D17AD">
        <w:rPr>
          <w:rFonts w:ascii="Times New Roman" w:hAnsi="Times New Roman" w:cs="Times New Roman"/>
          <w:vertAlign w:val="superscript"/>
        </w:rPr>
        <w:t>a</w:t>
      </w:r>
      <w:r w:rsidRPr="005D17AD">
        <w:rPr>
          <w:rFonts w:ascii="Times New Roman" w:hAnsi="Times New Roman" w:cs="Times New Roman"/>
        </w:rPr>
        <w:t xml:space="preserve"> Megan E. Edwards,</w:t>
      </w:r>
      <w:r w:rsidRPr="005D17AD">
        <w:rPr>
          <w:rFonts w:ascii="Times New Roman" w:hAnsi="Times New Roman" w:cs="Times New Roman"/>
          <w:vertAlign w:val="superscript"/>
        </w:rPr>
        <w:t>a</w:t>
      </w:r>
      <w:r w:rsidRPr="005D17AD">
        <w:rPr>
          <w:rFonts w:ascii="Times New Roman" w:hAnsi="Times New Roman" w:cs="Times New Roman"/>
        </w:rPr>
        <w:t xml:space="preserve"> &amp; Barbara L. Fredrickson</w:t>
      </w:r>
      <w:r w:rsidRPr="005D17AD">
        <w:rPr>
          <w:rFonts w:ascii="Times New Roman" w:hAnsi="Times New Roman" w:cs="Times New Roman"/>
          <w:vertAlign w:val="superscript"/>
        </w:rPr>
        <w:t>b</w:t>
      </w:r>
    </w:p>
    <w:p w14:paraId="25773E4A" w14:textId="1515A2F5" w:rsidR="0078019B" w:rsidRPr="005D17AD" w:rsidRDefault="0078019B" w:rsidP="0078019B">
      <w:pPr>
        <w:spacing w:line="480" w:lineRule="auto"/>
        <w:jc w:val="center"/>
        <w:rPr>
          <w:rFonts w:ascii="Times New Roman" w:hAnsi="Times New Roman" w:cs="Times New Roman"/>
        </w:rPr>
      </w:pPr>
      <w:r w:rsidRPr="005D17AD">
        <w:rPr>
          <w:rFonts w:ascii="Times New Roman" w:hAnsi="Times New Roman" w:cs="Times New Roman"/>
          <w:vertAlign w:val="superscript"/>
        </w:rPr>
        <w:t>a</w:t>
      </w:r>
      <w:r w:rsidRPr="005D17AD">
        <w:rPr>
          <w:rFonts w:ascii="Times New Roman" w:hAnsi="Times New Roman" w:cs="Times New Roman"/>
        </w:rPr>
        <w:t>Social Science Research Institute, Duke University, Durham NC, USA</w:t>
      </w:r>
    </w:p>
    <w:p w14:paraId="7B458D82" w14:textId="08C9F934" w:rsidR="0078019B" w:rsidRPr="005D17AD" w:rsidRDefault="0078019B" w:rsidP="0078019B">
      <w:pPr>
        <w:spacing w:line="480" w:lineRule="auto"/>
        <w:jc w:val="center"/>
        <w:rPr>
          <w:rFonts w:ascii="Times New Roman" w:hAnsi="Times New Roman" w:cs="Times New Roman"/>
        </w:rPr>
      </w:pPr>
      <w:r w:rsidRPr="005D17AD">
        <w:rPr>
          <w:rFonts w:ascii="Times New Roman" w:hAnsi="Times New Roman" w:cs="Times New Roman"/>
          <w:vertAlign w:val="superscript"/>
        </w:rPr>
        <w:t>b</w:t>
      </w:r>
      <w:r w:rsidRPr="005D17AD">
        <w:rPr>
          <w:rFonts w:ascii="Times New Roman" w:hAnsi="Times New Roman" w:cs="Times New Roman"/>
        </w:rPr>
        <w:t>Department of Psychology and Neuroscience, University of North Carolina, Chapel Hill NC, USA</w:t>
      </w:r>
    </w:p>
    <w:p w14:paraId="476A0859" w14:textId="7A33437A" w:rsidR="003B1384" w:rsidRPr="005D17AD" w:rsidRDefault="003B1384" w:rsidP="0078019B">
      <w:pPr>
        <w:spacing w:line="480" w:lineRule="auto"/>
        <w:jc w:val="center"/>
        <w:rPr>
          <w:rFonts w:ascii="Times New Roman" w:hAnsi="Times New Roman" w:cs="Times New Roman"/>
        </w:rPr>
      </w:pPr>
    </w:p>
    <w:p w14:paraId="1BB0A1C6" w14:textId="77777777" w:rsidR="00CA55DE" w:rsidRPr="005D17AD" w:rsidRDefault="00CA55DE" w:rsidP="0078019B">
      <w:pPr>
        <w:spacing w:line="480" w:lineRule="auto"/>
        <w:jc w:val="center"/>
        <w:rPr>
          <w:rFonts w:ascii="Times New Roman" w:hAnsi="Times New Roman" w:cs="Times New Roman"/>
        </w:rPr>
      </w:pPr>
    </w:p>
    <w:p w14:paraId="7E59541B" w14:textId="6AA7C913" w:rsidR="00514E34" w:rsidRPr="005D17AD" w:rsidRDefault="00514E34" w:rsidP="0078019B">
      <w:pPr>
        <w:spacing w:line="480" w:lineRule="auto"/>
        <w:jc w:val="center"/>
        <w:rPr>
          <w:rFonts w:ascii="Times New Roman" w:hAnsi="Times New Roman" w:cs="Times New Roman"/>
        </w:rPr>
      </w:pPr>
      <w:r w:rsidRPr="005D17AD">
        <w:rPr>
          <w:rFonts w:ascii="Times New Roman" w:hAnsi="Times New Roman" w:cs="Times New Roman"/>
        </w:rPr>
        <w:t>Author’s Note:</w:t>
      </w:r>
    </w:p>
    <w:p w14:paraId="26D6D911" w14:textId="3F87940B" w:rsidR="003B1384" w:rsidRPr="005D17AD" w:rsidRDefault="003B1384" w:rsidP="003B1384">
      <w:pPr>
        <w:spacing w:line="480" w:lineRule="auto"/>
        <w:rPr>
          <w:rFonts w:ascii="Times New Roman" w:hAnsi="Times New Roman" w:cs="Times New Roman"/>
        </w:rPr>
      </w:pPr>
      <w:r w:rsidRPr="005D17AD">
        <w:rPr>
          <w:rFonts w:ascii="Times New Roman" w:hAnsi="Times New Roman" w:cs="Times New Roman"/>
        </w:rPr>
        <w:t xml:space="preserve">Corresponding Author: Correspondence concerning this article should be addresses to Dr. Patty Van Cappellen, Duke University, Social Science Research Institute, Box 90420, Durham, NC, 27707-0420. E-mail: </w:t>
      </w:r>
      <w:hyperlink r:id="rId9" w:history="1">
        <w:r w:rsidR="00514E34" w:rsidRPr="005D17AD">
          <w:rPr>
            <w:rStyle w:val="Hyperlink"/>
            <w:rFonts w:ascii="Times New Roman" w:hAnsi="Times New Roman" w:cs="Times New Roman"/>
          </w:rPr>
          <w:t>patty.vancappellen@duke.edu</w:t>
        </w:r>
      </w:hyperlink>
    </w:p>
    <w:p w14:paraId="08816543" w14:textId="5B24734B" w:rsidR="0078019B" w:rsidRPr="005D17AD" w:rsidRDefault="0078019B" w:rsidP="0078019B">
      <w:pPr>
        <w:spacing w:line="480" w:lineRule="auto"/>
        <w:jc w:val="center"/>
        <w:rPr>
          <w:rFonts w:ascii="Times New Roman" w:hAnsi="Times New Roman" w:cs="Times New Roman"/>
        </w:rPr>
      </w:pPr>
    </w:p>
    <w:p w14:paraId="2067EF9F" w14:textId="4E606567" w:rsidR="00514E34" w:rsidRPr="005D17AD" w:rsidRDefault="00514E34" w:rsidP="0078019B">
      <w:pPr>
        <w:spacing w:line="480" w:lineRule="auto"/>
        <w:jc w:val="center"/>
        <w:rPr>
          <w:rFonts w:ascii="Times New Roman" w:hAnsi="Times New Roman" w:cs="Times New Roman"/>
        </w:rPr>
      </w:pPr>
    </w:p>
    <w:p w14:paraId="631EF490" w14:textId="3599117A" w:rsidR="00514E34" w:rsidRPr="005D17AD" w:rsidRDefault="00514E34" w:rsidP="0078019B">
      <w:pPr>
        <w:spacing w:line="480" w:lineRule="auto"/>
        <w:jc w:val="center"/>
        <w:rPr>
          <w:rFonts w:ascii="Times New Roman" w:hAnsi="Times New Roman" w:cs="Times New Roman"/>
        </w:rPr>
      </w:pPr>
    </w:p>
    <w:p w14:paraId="4C405501" w14:textId="5B09DF7A" w:rsidR="00514E34" w:rsidRPr="005D17AD" w:rsidRDefault="00514E34">
      <w:pPr>
        <w:rPr>
          <w:rFonts w:ascii="Times New Roman" w:hAnsi="Times New Roman" w:cs="Times New Roman"/>
        </w:rPr>
      </w:pPr>
      <w:r w:rsidRPr="005D17AD">
        <w:rPr>
          <w:rFonts w:ascii="Times New Roman" w:hAnsi="Times New Roman" w:cs="Times New Roman"/>
        </w:rPr>
        <w:br w:type="page"/>
      </w:r>
    </w:p>
    <w:p w14:paraId="24CF3C8A" w14:textId="54E5B12C" w:rsidR="00514E34" w:rsidRPr="005D17AD" w:rsidRDefault="00514E34" w:rsidP="0078019B">
      <w:pPr>
        <w:spacing w:line="480" w:lineRule="auto"/>
        <w:jc w:val="center"/>
        <w:rPr>
          <w:rFonts w:ascii="Times New Roman" w:hAnsi="Times New Roman" w:cs="Times New Roman"/>
        </w:rPr>
      </w:pPr>
      <w:r w:rsidRPr="005D17AD">
        <w:rPr>
          <w:rFonts w:ascii="Times New Roman" w:hAnsi="Times New Roman" w:cs="Times New Roman"/>
        </w:rPr>
        <w:lastRenderedPageBreak/>
        <w:t>Abstract</w:t>
      </w:r>
    </w:p>
    <w:p w14:paraId="0ACAD0F6" w14:textId="0487F72B" w:rsidR="00514E34" w:rsidRDefault="00A91038" w:rsidP="00A91038">
      <w:pPr>
        <w:spacing w:line="480" w:lineRule="auto"/>
        <w:rPr>
          <w:rFonts w:ascii="Times New Roman" w:hAnsi="Times New Roman" w:cs="Times New Roman"/>
        </w:rPr>
      </w:pPr>
      <w:r w:rsidRPr="005D17AD">
        <w:rPr>
          <w:rFonts w:ascii="Times New Roman" w:hAnsi="Times New Roman" w:cs="Times New Roman"/>
        </w:rPr>
        <w:t>Positive emotions feel good and build psychological, social, and biological resources (Broaden-and-Build Theory</w:t>
      </w:r>
      <w:r w:rsidR="005D17AD" w:rsidRPr="005D17AD">
        <w:rPr>
          <w:rFonts w:ascii="Times New Roman" w:hAnsi="Times New Roman" w:cs="Times New Roman"/>
        </w:rPr>
        <w:t>, Fredrickson, 1998, 2013</w:t>
      </w:r>
      <w:r w:rsidRPr="005D17AD">
        <w:rPr>
          <w:rFonts w:ascii="Times New Roman" w:hAnsi="Times New Roman" w:cs="Times New Roman"/>
        </w:rPr>
        <w:t>). People who identify as religious or spiritual value them and report feeling them frequently. They are also prevalent in religious and spiritual practices, such as prayer, meditation, and collective worship. We review the literature on the reciprocal relationship between positive emotions and religion/spirituality and identify individual differences predicting greater</w:t>
      </w:r>
      <w:r w:rsidR="00FB6AB9" w:rsidRPr="005D17AD">
        <w:rPr>
          <w:rFonts w:ascii="Times New Roman" w:hAnsi="Times New Roman" w:cs="Times New Roman"/>
        </w:rPr>
        <w:t xml:space="preserve"> positive emotions derived from engaging in religious practices. </w:t>
      </w:r>
      <w:r w:rsidRPr="005D17AD">
        <w:rPr>
          <w:rFonts w:ascii="Times New Roman" w:hAnsi="Times New Roman" w:cs="Times New Roman"/>
        </w:rPr>
        <w:t xml:space="preserve">We suggest that beyond building religious/spiritual people’s well-being, positive emotions play a role in sustaining otherwise costly religious behaviors. We integrate our review in the proposed Upward Spiral Theory of Sustained Religious Practice. </w:t>
      </w:r>
    </w:p>
    <w:p w14:paraId="6F21D514" w14:textId="379A6AB3" w:rsidR="009A2B84" w:rsidRDefault="003E4153" w:rsidP="00A91038">
      <w:pPr>
        <w:spacing w:line="480" w:lineRule="auto"/>
        <w:rPr>
          <w:rFonts w:ascii="Times New Roman" w:hAnsi="Times New Roman" w:cs="Times New Roman"/>
        </w:rPr>
      </w:pPr>
      <w:r>
        <w:rPr>
          <w:rFonts w:ascii="Times New Roman" w:hAnsi="Times New Roman" w:cs="Times New Roman"/>
        </w:rPr>
        <w:t>Keywords: positive psychology, positive affect, religious practice, spirituality</w:t>
      </w:r>
    </w:p>
    <w:p w14:paraId="478B8172" w14:textId="77777777" w:rsidR="00A91038" w:rsidRPr="005D17AD" w:rsidRDefault="00A91038" w:rsidP="005D17AD">
      <w:pPr>
        <w:spacing w:line="480" w:lineRule="auto"/>
        <w:rPr>
          <w:rFonts w:ascii="Times New Roman" w:hAnsi="Times New Roman" w:cs="Times New Roman"/>
        </w:rPr>
      </w:pPr>
    </w:p>
    <w:p w14:paraId="3AE34115" w14:textId="3B449ECB" w:rsidR="00514E34" w:rsidRPr="005D17AD" w:rsidRDefault="00514E34" w:rsidP="0078019B">
      <w:pPr>
        <w:spacing w:line="480" w:lineRule="auto"/>
        <w:jc w:val="center"/>
        <w:rPr>
          <w:rFonts w:ascii="Times New Roman" w:hAnsi="Times New Roman" w:cs="Times New Roman"/>
        </w:rPr>
      </w:pPr>
    </w:p>
    <w:p w14:paraId="528C9541" w14:textId="77777777" w:rsidR="00514E34" w:rsidRPr="005D17AD" w:rsidRDefault="00514E34" w:rsidP="0078019B">
      <w:pPr>
        <w:spacing w:line="480" w:lineRule="auto"/>
        <w:jc w:val="center"/>
        <w:rPr>
          <w:rFonts w:ascii="Times New Roman" w:hAnsi="Times New Roman" w:cs="Times New Roman"/>
        </w:rPr>
      </w:pPr>
    </w:p>
    <w:p w14:paraId="72A3B3EF" w14:textId="77777777" w:rsidR="0078019B" w:rsidRPr="005D17AD" w:rsidRDefault="0078019B">
      <w:pPr>
        <w:rPr>
          <w:rFonts w:ascii="Times New Roman" w:hAnsi="Times New Roman" w:cs="Times New Roman"/>
          <w:b/>
        </w:rPr>
      </w:pPr>
      <w:r w:rsidRPr="005D17AD">
        <w:rPr>
          <w:rFonts w:ascii="Times New Roman" w:hAnsi="Times New Roman" w:cs="Times New Roman"/>
          <w:b/>
        </w:rPr>
        <w:br w:type="page"/>
      </w:r>
    </w:p>
    <w:p w14:paraId="7B69BCF0" w14:textId="46EFFADA" w:rsidR="00E8394C" w:rsidRPr="005D17AD" w:rsidRDefault="005A4BE5" w:rsidP="00761EAB">
      <w:pPr>
        <w:spacing w:line="480" w:lineRule="auto"/>
        <w:ind w:firstLine="720"/>
        <w:jc w:val="center"/>
        <w:rPr>
          <w:rFonts w:ascii="Times New Roman" w:hAnsi="Times New Roman" w:cs="Times New Roman"/>
        </w:rPr>
      </w:pPr>
      <w:r w:rsidRPr="005D17AD">
        <w:rPr>
          <w:rFonts w:ascii="Times New Roman" w:hAnsi="Times New Roman" w:cs="Times New Roman"/>
        </w:rPr>
        <w:lastRenderedPageBreak/>
        <w:t xml:space="preserve"> </w:t>
      </w:r>
      <w:r w:rsidR="00E8394C" w:rsidRPr="005D17AD">
        <w:rPr>
          <w:rFonts w:ascii="Times New Roman" w:hAnsi="Times New Roman" w:cs="Times New Roman"/>
        </w:rPr>
        <w:t>Upward spiral</w:t>
      </w:r>
      <w:r w:rsidR="00F06E46" w:rsidRPr="005D17AD">
        <w:rPr>
          <w:rFonts w:ascii="Times New Roman" w:hAnsi="Times New Roman" w:cs="Times New Roman"/>
        </w:rPr>
        <w:t>s</w:t>
      </w:r>
      <w:r w:rsidR="00E8394C" w:rsidRPr="005D17AD">
        <w:rPr>
          <w:rFonts w:ascii="Times New Roman" w:hAnsi="Times New Roman" w:cs="Times New Roman"/>
        </w:rPr>
        <w:t xml:space="preserve"> of positive emotions </w:t>
      </w:r>
      <w:r w:rsidR="00F06E46" w:rsidRPr="005D17AD">
        <w:rPr>
          <w:rFonts w:ascii="Times New Roman" w:hAnsi="Times New Roman" w:cs="Times New Roman"/>
        </w:rPr>
        <w:t xml:space="preserve">and </w:t>
      </w:r>
      <w:r w:rsidR="00E8394C" w:rsidRPr="005D17AD">
        <w:rPr>
          <w:rFonts w:ascii="Times New Roman" w:hAnsi="Times New Roman" w:cs="Times New Roman"/>
        </w:rPr>
        <w:t>religious behaviors</w:t>
      </w:r>
    </w:p>
    <w:p w14:paraId="4FB1DE7C" w14:textId="1466D01E" w:rsidR="000E3433" w:rsidRPr="005D17AD" w:rsidRDefault="00F06E46" w:rsidP="00761EAB">
      <w:pPr>
        <w:spacing w:line="480" w:lineRule="auto"/>
        <w:ind w:firstLine="720"/>
        <w:rPr>
          <w:rFonts w:ascii="Times New Roman" w:hAnsi="Times New Roman" w:cs="Times New Roman"/>
        </w:rPr>
      </w:pPr>
      <w:r w:rsidRPr="005D17AD">
        <w:rPr>
          <w:rFonts w:ascii="Times New Roman" w:hAnsi="Times New Roman" w:cs="Times New Roman"/>
        </w:rPr>
        <w:t xml:space="preserve">Positive emotions </w:t>
      </w:r>
      <w:r w:rsidR="000E3433" w:rsidRPr="005D17AD">
        <w:rPr>
          <w:rFonts w:ascii="Times New Roman" w:hAnsi="Times New Roman" w:cs="Times New Roman"/>
        </w:rPr>
        <w:t>(PE</w:t>
      </w:r>
      <w:r w:rsidR="00DD21E8" w:rsidRPr="005D17AD">
        <w:rPr>
          <w:rFonts w:ascii="Times New Roman" w:hAnsi="Times New Roman" w:cs="Times New Roman"/>
        </w:rPr>
        <w:t>s</w:t>
      </w:r>
      <w:r w:rsidR="000E3433" w:rsidRPr="005D17AD">
        <w:rPr>
          <w:rFonts w:ascii="Times New Roman" w:hAnsi="Times New Roman" w:cs="Times New Roman"/>
        </w:rPr>
        <w:t xml:space="preserve">) </w:t>
      </w:r>
      <w:r w:rsidRPr="005D17AD">
        <w:rPr>
          <w:rFonts w:ascii="Times New Roman" w:hAnsi="Times New Roman" w:cs="Times New Roman"/>
        </w:rPr>
        <w:t>are ubiquitous in religious practices and religious experiences</w:t>
      </w:r>
      <w:r w:rsidR="00DD21E8" w:rsidRPr="005D17AD">
        <w:rPr>
          <w:rFonts w:ascii="Times New Roman" w:hAnsi="Times New Roman" w:cs="Times New Roman"/>
        </w:rPr>
        <w:t>. R</w:t>
      </w:r>
      <w:r w:rsidR="00A5232E" w:rsidRPr="005D17AD">
        <w:rPr>
          <w:rFonts w:ascii="Times New Roman" w:hAnsi="Times New Roman" w:cs="Times New Roman"/>
        </w:rPr>
        <w:t>esearch on the topic</w:t>
      </w:r>
      <w:r w:rsidR="00DD21E8" w:rsidRPr="005D17AD">
        <w:rPr>
          <w:rFonts w:ascii="Times New Roman" w:hAnsi="Times New Roman" w:cs="Times New Roman"/>
        </w:rPr>
        <w:t>, however,</w:t>
      </w:r>
      <w:r w:rsidR="00A5232E" w:rsidRPr="005D17AD">
        <w:rPr>
          <w:rFonts w:ascii="Times New Roman" w:hAnsi="Times New Roman" w:cs="Times New Roman"/>
        </w:rPr>
        <w:t xml:space="preserve"> is </w:t>
      </w:r>
      <w:r w:rsidR="00DD21E8" w:rsidRPr="005D17AD">
        <w:rPr>
          <w:rFonts w:ascii="Times New Roman" w:hAnsi="Times New Roman" w:cs="Times New Roman"/>
        </w:rPr>
        <w:t>scant</w:t>
      </w:r>
      <w:r w:rsidR="00A5232E" w:rsidRPr="005D17AD">
        <w:rPr>
          <w:rFonts w:ascii="Times New Roman" w:hAnsi="Times New Roman" w:cs="Times New Roman"/>
        </w:rPr>
        <w:t xml:space="preserve"> but growing. In the present contribution we pursue two aims: </w:t>
      </w:r>
      <w:r w:rsidRPr="005D17AD">
        <w:rPr>
          <w:rFonts w:ascii="Times New Roman" w:hAnsi="Times New Roman" w:cs="Times New Roman"/>
        </w:rPr>
        <w:t xml:space="preserve">to review the available scientific research on the reciprocal relationship between </w:t>
      </w:r>
      <w:r w:rsidR="000E3433" w:rsidRPr="005D17AD">
        <w:rPr>
          <w:rFonts w:ascii="Times New Roman" w:hAnsi="Times New Roman" w:cs="Times New Roman"/>
        </w:rPr>
        <w:t>PE</w:t>
      </w:r>
      <w:r w:rsidRPr="005D17AD">
        <w:rPr>
          <w:rFonts w:ascii="Times New Roman" w:hAnsi="Times New Roman" w:cs="Times New Roman"/>
        </w:rPr>
        <w:t>s and religion</w:t>
      </w:r>
      <w:r w:rsidR="00A5232E" w:rsidRPr="005D17AD">
        <w:rPr>
          <w:rFonts w:ascii="Times New Roman" w:hAnsi="Times New Roman" w:cs="Times New Roman"/>
        </w:rPr>
        <w:t>/spirituality</w:t>
      </w:r>
      <w:r w:rsidRPr="005D17AD">
        <w:rPr>
          <w:rFonts w:ascii="Times New Roman" w:hAnsi="Times New Roman" w:cs="Times New Roman"/>
        </w:rPr>
        <w:t xml:space="preserve"> and to propose a new integration of such research in the form of the </w:t>
      </w:r>
      <w:r w:rsidR="008D504A">
        <w:rPr>
          <w:rFonts w:ascii="Times New Roman" w:hAnsi="Times New Roman" w:cs="Times New Roman"/>
        </w:rPr>
        <w:t>U</w:t>
      </w:r>
      <w:r w:rsidRPr="005D17AD">
        <w:rPr>
          <w:rFonts w:ascii="Times New Roman" w:hAnsi="Times New Roman" w:cs="Times New Roman"/>
        </w:rPr>
        <w:t xml:space="preserve">pward </w:t>
      </w:r>
      <w:r w:rsidR="008D504A">
        <w:rPr>
          <w:rFonts w:ascii="Times New Roman" w:hAnsi="Times New Roman" w:cs="Times New Roman"/>
        </w:rPr>
        <w:t>S</w:t>
      </w:r>
      <w:r w:rsidRPr="005D17AD">
        <w:rPr>
          <w:rFonts w:ascii="Times New Roman" w:hAnsi="Times New Roman" w:cs="Times New Roman"/>
        </w:rPr>
        <w:t xml:space="preserve">piral </w:t>
      </w:r>
      <w:r w:rsidR="008D504A">
        <w:rPr>
          <w:rFonts w:ascii="Times New Roman" w:hAnsi="Times New Roman" w:cs="Times New Roman"/>
        </w:rPr>
        <w:t>T</w:t>
      </w:r>
      <w:r w:rsidRPr="005D17AD">
        <w:rPr>
          <w:rFonts w:ascii="Times New Roman" w:hAnsi="Times New Roman" w:cs="Times New Roman"/>
        </w:rPr>
        <w:t xml:space="preserve">heory of </w:t>
      </w:r>
      <w:r w:rsidR="008D504A">
        <w:rPr>
          <w:rFonts w:ascii="Times New Roman" w:hAnsi="Times New Roman" w:cs="Times New Roman"/>
        </w:rPr>
        <w:t>S</w:t>
      </w:r>
      <w:r w:rsidRPr="005D17AD">
        <w:rPr>
          <w:rFonts w:ascii="Times New Roman" w:hAnsi="Times New Roman" w:cs="Times New Roman"/>
        </w:rPr>
        <w:t xml:space="preserve">ustained </w:t>
      </w:r>
      <w:r w:rsidR="008D504A">
        <w:rPr>
          <w:rFonts w:ascii="Times New Roman" w:hAnsi="Times New Roman" w:cs="Times New Roman"/>
        </w:rPr>
        <w:t>R</w:t>
      </w:r>
      <w:r w:rsidRPr="005D17AD">
        <w:rPr>
          <w:rFonts w:ascii="Times New Roman" w:hAnsi="Times New Roman" w:cs="Times New Roman"/>
        </w:rPr>
        <w:t xml:space="preserve">eligious </w:t>
      </w:r>
      <w:r w:rsidR="008D504A">
        <w:rPr>
          <w:rFonts w:ascii="Times New Roman" w:hAnsi="Times New Roman" w:cs="Times New Roman"/>
        </w:rPr>
        <w:t>P</w:t>
      </w:r>
      <w:r w:rsidRPr="005D17AD">
        <w:rPr>
          <w:rFonts w:ascii="Times New Roman" w:hAnsi="Times New Roman" w:cs="Times New Roman"/>
        </w:rPr>
        <w:t xml:space="preserve">ractice. </w:t>
      </w:r>
      <w:r w:rsidR="00D566B4" w:rsidRPr="005D17AD">
        <w:rPr>
          <w:rFonts w:ascii="Times New Roman" w:hAnsi="Times New Roman" w:cs="Times New Roman"/>
        </w:rPr>
        <w:t xml:space="preserve">In doing so, we </w:t>
      </w:r>
      <w:r w:rsidR="000E3433" w:rsidRPr="005D17AD">
        <w:rPr>
          <w:rFonts w:ascii="Times New Roman" w:hAnsi="Times New Roman" w:cs="Times New Roman"/>
        </w:rPr>
        <w:t>update</w:t>
      </w:r>
      <w:r w:rsidR="003B7453" w:rsidRPr="005D17AD">
        <w:rPr>
          <w:rFonts w:ascii="Times New Roman" w:hAnsi="Times New Roman" w:cs="Times New Roman"/>
        </w:rPr>
        <w:t xml:space="preserve"> </w:t>
      </w:r>
      <w:r w:rsidR="00DD21E8" w:rsidRPr="005D17AD">
        <w:rPr>
          <w:rFonts w:ascii="Times New Roman" w:hAnsi="Times New Roman" w:cs="Times New Roman"/>
        </w:rPr>
        <w:t>—</w:t>
      </w:r>
      <w:r w:rsidR="003B7453" w:rsidRPr="005D17AD">
        <w:rPr>
          <w:rFonts w:ascii="Times New Roman" w:hAnsi="Times New Roman" w:cs="Times New Roman"/>
        </w:rPr>
        <w:t xml:space="preserve"> </w:t>
      </w:r>
      <w:r w:rsidR="000E3433" w:rsidRPr="005D17AD">
        <w:rPr>
          <w:rFonts w:ascii="Times New Roman" w:hAnsi="Times New Roman" w:cs="Times New Roman"/>
        </w:rPr>
        <w:t xml:space="preserve">and </w:t>
      </w:r>
      <w:r w:rsidR="00D566B4" w:rsidRPr="005D17AD">
        <w:rPr>
          <w:rFonts w:ascii="Times New Roman" w:hAnsi="Times New Roman" w:cs="Times New Roman"/>
        </w:rPr>
        <w:t>extend to the religious domain</w:t>
      </w:r>
      <w:r w:rsidR="003B7453" w:rsidRPr="005D17AD">
        <w:rPr>
          <w:rFonts w:ascii="Times New Roman" w:hAnsi="Times New Roman" w:cs="Times New Roman"/>
        </w:rPr>
        <w:t xml:space="preserve"> </w:t>
      </w:r>
      <w:r w:rsidR="00DD21E8" w:rsidRPr="005D17AD">
        <w:rPr>
          <w:rFonts w:ascii="Times New Roman" w:hAnsi="Times New Roman" w:cs="Times New Roman"/>
        </w:rPr>
        <w:t>—</w:t>
      </w:r>
      <w:r w:rsidR="003B7453" w:rsidRPr="005D17AD">
        <w:rPr>
          <w:rFonts w:ascii="Times New Roman" w:hAnsi="Times New Roman" w:cs="Times New Roman"/>
        </w:rPr>
        <w:t xml:space="preserve"> </w:t>
      </w:r>
      <w:r w:rsidR="00D566B4" w:rsidRPr="005D17AD">
        <w:rPr>
          <w:rFonts w:ascii="Times New Roman" w:hAnsi="Times New Roman" w:cs="Times New Roman"/>
        </w:rPr>
        <w:t>our previous theor</w:t>
      </w:r>
      <w:r w:rsidR="00DD21E8" w:rsidRPr="005D17AD">
        <w:rPr>
          <w:rFonts w:ascii="Times New Roman" w:hAnsi="Times New Roman" w:cs="Times New Roman"/>
        </w:rPr>
        <w:t>y</w:t>
      </w:r>
      <w:r w:rsidR="00D566B4" w:rsidRPr="005D17AD">
        <w:rPr>
          <w:rFonts w:ascii="Times New Roman" w:hAnsi="Times New Roman" w:cs="Times New Roman"/>
        </w:rPr>
        <w:t xml:space="preserve"> </w:t>
      </w:r>
      <w:r w:rsidR="00DD21E8" w:rsidRPr="005D17AD">
        <w:rPr>
          <w:rFonts w:ascii="Times New Roman" w:hAnsi="Times New Roman" w:cs="Times New Roman"/>
        </w:rPr>
        <w:t xml:space="preserve">and research </w:t>
      </w:r>
      <w:r w:rsidR="00D566B4" w:rsidRPr="005D17AD">
        <w:rPr>
          <w:rFonts w:ascii="Times New Roman" w:hAnsi="Times New Roman" w:cs="Times New Roman"/>
        </w:rPr>
        <w:t xml:space="preserve">on the unique functions of </w:t>
      </w:r>
      <w:r w:rsidR="000E3433" w:rsidRPr="005D17AD">
        <w:rPr>
          <w:rFonts w:ascii="Times New Roman" w:hAnsi="Times New Roman" w:cs="Times New Roman"/>
        </w:rPr>
        <w:t>PE</w:t>
      </w:r>
      <w:r w:rsidR="00D566B4" w:rsidRPr="005D17AD">
        <w:rPr>
          <w:rFonts w:ascii="Times New Roman" w:hAnsi="Times New Roman" w:cs="Times New Roman"/>
        </w:rPr>
        <w:t xml:space="preserve">s for sustained engagement in </w:t>
      </w:r>
      <w:r w:rsidR="00DD21E8" w:rsidRPr="005D17AD">
        <w:rPr>
          <w:rFonts w:ascii="Times New Roman" w:hAnsi="Times New Roman" w:cs="Times New Roman"/>
        </w:rPr>
        <w:t xml:space="preserve">positive </w:t>
      </w:r>
      <w:r w:rsidR="00D566B4" w:rsidRPr="005D17AD">
        <w:rPr>
          <w:rFonts w:ascii="Times New Roman" w:hAnsi="Times New Roman" w:cs="Times New Roman"/>
        </w:rPr>
        <w:t>health behaviors</w:t>
      </w:r>
      <w:r w:rsidR="00B0641D" w:rsidRPr="005D17AD">
        <w:rPr>
          <w:rFonts w:ascii="Times New Roman" w:hAnsi="Times New Roman" w:cs="Times New Roman"/>
        </w:rPr>
        <w:t xml:space="preserve"> </w:t>
      </w:r>
      <w:r w:rsidR="00DD21E8" w:rsidRPr="005D17AD">
        <w:rPr>
          <w:rFonts w:ascii="Times New Roman" w:hAnsi="Times New Roman" w:cs="Times New Roman"/>
        </w:rPr>
        <w:t xml:space="preserve">that we </w:t>
      </w:r>
      <w:r w:rsidR="00B0641D" w:rsidRPr="005D17AD">
        <w:rPr>
          <w:rFonts w:ascii="Times New Roman" w:hAnsi="Times New Roman" w:cs="Times New Roman"/>
        </w:rPr>
        <w:t xml:space="preserve">articulated in the </w:t>
      </w:r>
      <w:r w:rsidR="00FA634A" w:rsidRPr="005D17AD">
        <w:rPr>
          <w:rFonts w:ascii="Times New Roman" w:hAnsi="Times New Roman" w:cs="Times New Roman"/>
        </w:rPr>
        <w:t>U</w:t>
      </w:r>
      <w:r w:rsidR="00B0641D" w:rsidRPr="005D17AD">
        <w:rPr>
          <w:rFonts w:ascii="Times New Roman" w:hAnsi="Times New Roman" w:cs="Times New Roman"/>
        </w:rPr>
        <w:t xml:space="preserve">pward </w:t>
      </w:r>
      <w:r w:rsidR="00FA634A" w:rsidRPr="005D17AD">
        <w:rPr>
          <w:rFonts w:ascii="Times New Roman" w:hAnsi="Times New Roman" w:cs="Times New Roman"/>
        </w:rPr>
        <w:t>S</w:t>
      </w:r>
      <w:r w:rsidR="00B0641D" w:rsidRPr="005D17AD">
        <w:rPr>
          <w:rFonts w:ascii="Times New Roman" w:hAnsi="Times New Roman" w:cs="Times New Roman"/>
        </w:rPr>
        <w:t xml:space="preserve">piral </w:t>
      </w:r>
      <w:r w:rsidR="00FA634A" w:rsidRPr="005D17AD">
        <w:rPr>
          <w:rFonts w:ascii="Times New Roman" w:hAnsi="Times New Roman" w:cs="Times New Roman"/>
        </w:rPr>
        <w:t>T</w:t>
      </w:r>
      <w:r w:rsidR="00B0641D" w:rsidRPr="005D17AD">
        <w:rPr>
          <w:rFonts w:ascii="Times New Roman" w:hAnsi="Times New Roman" w:cs="Times New Roman"/>
        </w:rPr>
        <w:t xml:space="preserve">heory of </w:t>
      </w:r>
      <w:r w:rsidR="00FA634A" w:rsidRPr="005D17AD">
        <w:rPr>
          <w:rFonts w:ascii="Times New Roman" w:hAnsi="Times New Roman" w:cs="Times New Roman"/>
        </w:rPr>
        <w:t>L</w:t>
      </w:r>
      <w:r w:rsidR="00B0641D" w:rsidRPr="005D17AD">
        <w:rPr>
          <w:rFonts w:ascii="Times New Roman" w:hAnsi="Times New Roman" w:cs="Times New Roman"/>
        </w:rPr>
        <w:t xml:space="preserve">ifestyle </w:t>
      </w:r>
      <w:r w:rsidR="00FA634A" w:rsidRPr="005D17AD">
        <w:rPr>
          <w:rFonts w:ascii="Times New Roman" w:hAnsi="Times New Roman" w:cs="Times New Roman"/>
        </w:rPr>
        <w:t>C</w:t>
      </w:r>
      <w:r w:rsidR="00B0641D" w:rsidRPr="005D17AD">
        <w:rPr>
          <w:rFonts w:ascii="Times New Roman" w:hAnsi="Times New Roman" w:cs="Times New Roman"/>
        </w:rPr>
        <w:t>hange</w:t>
      </w:r>
      <w:r w:rsidR="00A5232E" w:rsidRPr="005D17AD">
        <w:rPr>
          <w:rFonts w:ascii="Times New Roman" w:hAnsi="Times New Roman" w:cs="Times New Roman"/>
        </w:rPr>
        <w:t xml:space="preserve"> </w:t>
      </w:r>
      <w:r w:rsidR="00A5232E" w:rsidRPr="005D17AD">
        <w:rPr>
          <w:rFonts w:ascii="Times New Roman" w:hAnsi="Times New Roman" w:cs="Times New Roman"/>
        </w:rPr>
        <w:fldChar w:fldCharType="begin"/>
      </w:r>
      <w:r w:rsidR="003855E4">
        <w:rPr>
          <w:rFonts w:ascii="Times New Roman" w:hAnsi="Times New Roman" w:cs="Times New Roman"/>
        </w:rPr>
        <w:instrText xml:space="preserve"> ADDIN EN.CITE &lt;EndNote&gt;&lt;Cite&gt;&lt;Author&gt;Fredrickson&lt;/Author&gt;&lt;Year&gt;2013&lt;/Year&gt;&lt;RecNum&gt;922&lt;/RecNum&gt;&lt;DisplayText&gt;[1,2]&lt;/DisplayText&gt;&lt;record&gt;&lt;rec-number&gt;922&lt;/rec-number&gt;&lt;foreign-keys&gt;&lt;key app="EN" db-id="vtwwdv5f6fdaz6e0tw7xvttbtd55f2d02fps" timestamp="1438276848"&gt;922&lt;/key&gt;&lt;/foreign-keys&gt;&lt;ref-type name="Journal Article"&gt;17&lt;/ref-type&gt;&lt;contributors&gt;&lt;authors&gt;&lt;author&gt;Fredrickson, B. L.&lt;/author&gt;&lt;/authors&gt;&lt;/contributors&gt;&lt;titles&gt;&lt;title&gt;Positive emotions broaden and build&lt;/title&gt;&lt;secondary-title&gt;Advances in Experimental Social Psychology&lt;/secondary-title&gt;&lt;/titles&gt;&lt;periodical&gt;&lt;full-title&gt;Advances in Experimental Social Psychology&lt;/full-title&gt;&lt;/periodical&gt;&lt;pages&gt;1-53&lt;/pages&gt;&lt;volume&gt;47&lt;/volume&gt;&lt;dates&gt;&lt;year&gt;2013&lt;/year&gt;&lt;/dates&gt;&lt;urls&gt;&lt;/urls&gt;&lt;/record&gt;&lt;/Cite&gt;&lt;Cite&gt;&lt;Author&gt;Van Cappellen&lt;/Author&gt;&lt;Year&gt;2018&lt;/Year&gt;&lt;RecNum&gt;1407&lt;/RecNum&gt;&lt;record&gt;&lt;rec-number&gt;1407&lt;/rec-number&gt;&lt;foreign-keys&gt;&lt;key app="EN" db-id="vtwwdv5f6fdaz6e0tw7xvttbtd55f2d02fps" timestamp="1507385765"&gt;1407&lt;/key&gt;&lt;/foreign-keys&gt;&lt;ref-type name="Journal Article"&gt;17&lt;/ref-type&gt;&lt;contributors&gt;&lt;authors&gt;&lt;author&gt;Van Cappellen, Patty&lt;/author&gt;&lt;author&gt;Rice, Elise L.&lt;/author&gt;&lt;author&gt;Catalino, Lahnna I.&lt;/author&gt;&lt;author&gt;Fredrickson, Barbara L.&lt;/author&gt;&lt;/authors&gt;&lt;/contributors&gt;&lt;titles&gt;&lt;title&gt;Positive affective processes underlie positive health behaviour change&lt;/title&gt;&lt;secondary-title&gt;Psychology &amp;amp; Health&lt;/secondary-title&gt;&lt;/titles&gt;&lt;periodical&gt;&lt;full-title&gt;Psychology &amp;amp; Health&lt;/full-title&gt;&lt;/periodical&gt;&lt;pages&gt;77-97&lt;/pages&gt;&lt;volume&gt;1&lt;/volume&gt;&lt;dates&gt;&lt;year&gt;2018&lt;/year&gt;&lt;/dates&gt;&lt;publisher&gt;Routledge&lt;/publisher&gt;&lt;isbn&gt;0887-0446&lt;/isbn&gt;&lt;urls&gt;&lt;related-urls&gt;&lt;url&gt;http://dx.doi.org/10.1080/08870446.2017.1320798&lt;/url&gt;&lt;/related-urls&gt;&lt;/urls&gt;&lt;electronic-resource-num&gt;10.1080/08870446.2017.1320798&lt;/electronic-resource-num&gt;&lt;/record&gt;&lt;/Cite&gt;&lt;/EndNote&gt;</w:instrText>
      </w:r>
      <w:r w:rsidR="00A5232E" w:rsidRPr="005D17AD">
        <w:rPr>
          <w:rFonts w:ascii="Times New Roman" w:hAnsi="Times New Roman" w:cs="Times New Roman"/>
        </w:rPr>
        <w:fldChar w:fldCharType="separate"/>
      </w:r>
      <w:r w:rsidR="008776C2" w:rsidRPr="005D17AD">
        <w:rPr>
          <w:rFonts w:ascii="Times New Roman" w:hAnsi="Times New Roman" w:cs="Times New Roman"/>
          <w:noProof/>
        </w:rPr>
        <w:t>[1,2]</w:t>
      </w:r>
      <w:r w:rsidR="00A5232E" w:rsidRPr="005D17AD">
        <w:rPr>
          <w:rFonts w:ascii="Times New Roman" w:hAnsi="Times New Roman" w:cs="Times New Roman"/>
        </w:rPr>
        <w:fldChar w:fldCharType="end"/>
      </w:r>
      <w:r w:rsidR="00D566B4" w:rsidRPr="005D17AD">
        <w:rPr>
          <w:rFonts w:ascii="Times New Roman" w:hAnsi="Times New Roman" w:cs="Times New Roman"/>
        </w:rPr>
        <w:t xml:space="preserve">. </w:t>
      </w:r>
    </w:p>
    <w:p w14:paraId="566D99FF" w14:textId="1378EAF6" w:rsidR="00C35F99" w:rsidRPr="005D17AD" w:rsidRDefault="00C35F99" w:rsidP="00B0641D">
      <w:pPr>
        <w:pStyle w:val="ListParagraph"/>
        <w:numPr>
          <w:ilvl w:val="0"/>
          <w:numId w:val="14"/>
        </w:numPr>
        <w:spacing w:line="480" w:lineRule="auto"/>
        <w:rPr>
          <w:rFonts w:ascii="Times New Roman" w:hAnsi="Times New Roman" w:cs="Times New Roman"/>
          <w:b/>
        </w:rPr>
      </w:pPr>
      <w:r w:rsidRPr="005D17AD">
        <w:rPr>
          <w:rFonts w:ascii="Times New Roman" w:hAnsi="Times New Roman" w:cs="Times New Roman"/>
          <w:b/>
        </w:rPr>
        <w:t>Religio</w:t>
      </w:r>
      <w:r w:rsidR="004C3817" w:rsidRPr="005D17AD">
        <w:rPr>
          <w:rFonts w:ascii="Times New Roman" w:hAnsi="Times New Roman" w:cs="Times New Roman"/>
          <w:b/>
        </w:rPr>
        <w:t>us</w:t>
      </w:r>
      <w:r w:rsidR="00006E4C" w:rsidRPr="005D17AD">
        <w:rPr>
          <w:rFonts w:ascii="Times New Roman" w:hAnsi="Times New Roman" w:cs="Times New Roman"/>
          <w:b/>
        </w:rPr>
        <w:t>/</w:t>
      </w:r>
      <w:r w:rsidR="004C3817" w:rsidRPr="005D17AD">
        <w:rPr>
          <w:rFonts w:ascii="Times New Roman" w:hAnsi="Times New Roman" w:cs="Times New Roman"/>
          <w:b/>
        </w:rPr>
        <w:t>Spiritual Practices</w:t>
      </w:r>
      <w:r w:rsidRPr="005D17AD">
        <w:rPr>
          <w:rFonts w:ascii="Times New Roman" w:hAnsi="Times New Roman" w:cs="Times New Roman"/>
          <w:b/>
        </w:rPr>
        <w:t xml:space="preserve"> and </w:t>
      </w:r>
      <w:r w:rsidR="00512365" w:rsidRPr="005D17AD">
        <w:rPr>
          <w:rFonts w:ascii="Times New Roman" w:hAnsi="Times New Roman" w:cs="Times New Roman"/>
          <w:b/>
        </w:rPr>
        <w:t>P</w:t>
      </w:r>
      <w:r w:rsidR="004C3817" w:rsidRPr="005D17AD">
        <w:rPr>
          <w:rFonts w:ascii="Times New Roman" w:hAnsi="Times New Roman" w:cs="Times New Roman"/>
          <w:b/>
        </w:rPr>
        <w:t xml:space="preserve">ositive </w:t>
      </w:r>
      <w:r w:rsidR="00512365" w:rsidRPr="005D17AD">
        <w:rPr>
          <w:rFonts w:ascii="Times New Roman" w:hAnsi="Times New Roman" w:cs="Times New Roman"/>
          <w:b/>
        </w:rPr>
        <w:t>E</w:t>
      </w:r>
      <w:r w:rsidR="004C3817" w:rsidRPr="005D17AD">
        <w:rPr>
          <w:rFonts w:ascii="Times New Roman" w:hAnsi="Times New Roman" w:cs="Times New Roman"/>
          <w:b/>
        </w:rPr>
        <w:t>motions</w:t>
      </w:r>
    </w:p>
    <w:p w14:paraId="0F5DD245" w14:textId="5CA8F4D8" w:rsidR="00741A44" w:rsidRPr="005D17AD" w:rsidRDefault="000E3433" w:rsidP="00741A44">
      <w:pPr>
        <w:spacing w:line="480" w:lineRule="auto"/>
        <w:ind w:firstLine="720"/>
        <w:rPr>
          <w:rFonts w:ascii="Times New Roman" w:hAnsi="Times New Roman" w:cs="Times New Roman"/>
        </w:rPr>
      </w:pPr>
      <w:r w:rsidRPr="005D17AD">
        <w:rPr>
          <w:rFonts w:ascii="Times New Roman" w:hAnsi="Times New Roman" w:cs="Times New Roman"/>
        </w:rPr>
        <w:t>PE</w:t>
      </w:r>
      <w:r w:rsidR="00AA6B44" w:rsidRPr="005D17AD">
        <w:rPr>
          <w:rFonts w:ascii="Times New Roman" w:hAnsi="Times New Roman" w:cs="Times New Roman"/>
        </w:rPr>
        <w:t xml:space="preserve">s such as joy, love, gratitude, admiration </w:t>
      </w:r>
      <w:r w:rsidR="00DD21E8" w:rsidRPr="005D17AD">
        <w:rPr>
          <w:rFonts w:ascii="Times New Roman" w:hAnsi="Times New Roman" w:cs="Times New Roman"/>
        </w:rPr>
        <w:t xml:space="preserve">and </w:t>
      </w:r>
      <w:r w:rsidR="00AA6B44" w:rsidRPr="005D17AD">
        <w:rPr>
          <w:rFonts w:ascii="Times New Roman" w:hAnsi="Times New Roman" w:cs="Times New Roman"/>
        </w:rPr>
        <w:t xml:space="preserve">awe, </w:t>
      </w:r>
      <w:r w:rsidR="008D504A">
        <w:rPr>
          <w:rFonts w:ascii="Times New Roman" w:hAnsi="Times New Roman" w:cs="Times New Roman"/>
        </w:rPr>
        <w:t xml:space="preserve">are </w:t>
      </w:r>
      <w:r w:rsidR="00B52F01">
        <w:rPr>
          <w:rFonts w:ascii="Times New Roman" w:hAnsi="Times New Roman" w:cs="Times New Roman"/>
        </w:rPr>
        <w:t xml:space="preserve">labeled positive because they are </w:t>
      </w:r>
      <w:r w:rsidR="008D504A">
        <w:rPr>
          <w:rFonts w:ascii="Times New Roman" w:hAnsi="Times New Roman" w:cs="Times New Roman"/>
        </w:rPr>
        <w:t xml:space="preserve">generally pleasant states. Beyond feeling good, PE can also be good for us.  </w:t>
      </w:r>
      <w:r w:rsidR="00AA6B44" w:rsidRPr="005D17AD">
        <w:rPr>
          <w:rFonts w:ascii="Times New Roman" w:hAnsi="Times New Roman" w:cs="Times New Roman"/>
        </w:rPr>
        <w:t xml:space="preserve">Many </w:t>
      </w:r>
      <w:r w:rsidRPr="005D17AD">
        <w:rPr>
          <w:rFonts w:ascii="Times New Roman" w:hAnsi="Times New Roman" w:cs="Times New Roman"/>
        </w:rPr>
        <w:t>PE</w:t>
      </w:r>
      <w:r w:rsidR="00AA6B44" w:rsidRPr="005D17AD">
        <w:rPr>
          <w:rFonts w:ascii="Times New Roman" w:hAnsi="Times New Roman" w:cs="Times New Roman"/>
        </w:rPr>
        <w:t xml:space="preserve">s </w:t>
      </w:r>
      <w:r w:rsidR="00AA6B44" w:rsidRPr="005D17AD">
        <w:rPr>
          <w:rFonts w:ascii="Times New Roman" w:hAnsi="Times New Roman" w:cs="Times New Roman"/>
          <w:i/>
          <w:iCs/>
        </w:rPr>
        <w:t xml:space="preserve">broaden </w:t>
      </w:r>
      <w:r w:rsidR="00AA6B44" w:rsidRPr="005D17AD">
        <w:rPr>
          <w:rFonts w:ascii="Times New Roman" w:hAnsi="Times New Roman" w:cs="Times New Roman"/>
        </w:rPr>
        <w:t>people’s momentary thought-action repertoires, enabling them to think and act in creative ways</w:t>
      </w:r>
      <w:r w:rsidR="00401FD9" w:rsidRPr="005D17AD">
        <w:rPr>
          <w:rFonts w:ascii="Times New Roman" w:hAnsi="Times New Roman" w:cs="Times New Roman"/>
        </w:rPr>
        <w:t xml:space="preserve"> </w:t>
      </w:r>
      <w:r w:rsidR="00401FD9" w:rsidRPr="005D17AD">
        <w:rPr>
          <w:rFonts w:ascii="Times New Roman" w:hAnsi="Times New Roman" w:cs="Times New Roman"/>
        </w:rPr>
        <w:fldChar w:fldCharType="begin"/>
      </w:r>
      <w:r w:rsidR="00F90590">
        <w:rPr>
          <w:rFonts w:ascii="Times New Roman" w:hAnsi="Times New Roman" w:cs="Times New Roman"/>
        </w:rPr>
        <w:instrText xml:space="preserve"> ADDIN EN.CITE &lt;EndNote&gt;&lt;Cite&gt;&lt;Author&gt;Fredrickson&lt;/Author&gt;&lt;Year&gt;2001&lt;/Year&gt;&lt;RecNum&gt;62&lt;/RecNum&gt;&lt;DisplayText&gt;[3]&lt;/DisplayText&gt;&lt;record&gt;&lt;rec-number&gt;62&lt;/rec-number&gt;&lt;foreign-keys&gt;&lt;key app="EN" db-id="vtwwdv5f6fdaz6e0tw7xvttbtd55f2d02fps" timestamp="0"&gt;62&lt;/key&gt;&lt;/foreign-keys&gt;&lt;ref-type name="Journal Article"&gt;17&lt;/ref-type&gt;&lt;contributors&gt;&lt;authors&gt;&lt;author&gt;Fredrickson, B. L.&lt;/author&gt;&lt;/authors&gt;&lt;/contributors&gt;&lt;titles&gt;&lt;title&gt;The role of positive emotions in positive psychology: the Broaden-and-Build Theory of positive emotions&lt;/title&gt;&lt;secondary-title&gt;American Psychologist&lt;/secondary-title&gt;&lt;/titles&gt;&lt;periodical&gt;&lt;full-title&gt;American Psychologist&lt;/full-title&gt;&lt;/periodical&gt;&lt;pages&gt;218-226&lt;/pages&gt;&lt;volume&gt;56&lt;/volume&gt;&lt;dates&gt;&lt;year&gt;2001&lt;/year&gt;&lt;/dates&gt;&lt;urls&gt;&lt;related-urls&gt;&lt;url&gt;A2&lt;/url&gt;&lt;/related-urls&gt;&lt;/urls&gt;&lt;/record&gt;&lt;/Cite&gt;&lt;/EndNote&gt;</w:instrText>
      </w:r>
      <w:r w:rsidR="00401FD9" w:rsidRPr="005D17AD">
        <w:rPr>
          <w:rFonts w:ascii="Times New Roman" w:hAnsi="Times New Roman" w:cs="Times New Roman"/>
        </w:rPr>
        <w:fldChar w:fldCharType="separate"/>
      </w:r>
      <w:r w:rsidR="00401FD9" w:rsidRPr="005D17AD">
        <w:rPr>
          <w:rFonts w:ascii="Times New Roman" w:hAnsi="Times New Roman" w:cs="Times New Roman"/>
          <w:noProof/>
        </w:rPr>
        <w:t>[3]</w:t>
      </w:r>
      <w:r w:rsidR="00401FD9" w:rsidRPr="005D17AD">
        <w:rPr>
          <w:rFonts w:ascii="Times New Roman" w:hAnsi="Times New Roman" w:cs="Times New Roman"/>
        </w:rPr>
        <w:fldChar w:fldCharType="end"/>
      </w:r>
      <w:r w:rsidR="00AA6B44" w:rsidRPr="005D17AD">
        <w:rPr>
          <w:rFonts w:ascii="Times New Roman" w:hAnsi="Times New Roman" w:cs="Times New Roman"/>
        </w:rPr>
        <w:t xml:space="preserve">. </w:t>
      </w:r>
      <w:r w:rsidR="003E353F" w:rsidRPr="005D17AD">
        <w:rPr>
          <w:rFonts w:ascii="Times New Roman" w:hAnsi="Times New Roman" w:cs="Times New Roman"/>
        </w:rPr>
        <w:t xml:space="preserve">With the repetition over time of these moments of expanded awareness, </w:t>
      </w:r>
      <w:r w:rsidRPr="005D17AD">
        <w:rPr>
          <w:rFonts w:ascii="Times New Roman" w:hAnsi="Times New Roman" w:cs="Times New Roman"/>
        </w:rPr>
        <w:t>PE</w:t>
      </w:r>
      <w:r w:rsidR="00AA6B44" w:rsidRPr="005D17AD">
        <w:rPr>
          <w:rFonts w:ascii="Times New Roman" w:hAnsi="Times New Roman" w:cs="Times New Roman"/>
        </w:rPr>
        <w:t xml:space="preserve">s </w:t>
      </w:r>
      <w:r w:rsidR="003E353F" w:rsidRPr="005D17AD">
        <w:rPr>
          <w:rFonts w:ascii="Times New Roman" w:hAnsi="Times New Roman" w:cs="Times New Roman"/>
        </w:rPr>
        <w:t xml:space="preserve">function to </w:t>
      </w:r>
      <w:r w:rsidR="003E353F" w:rsidRPr="0096196B">
        <w:rPr>
          <w:rFonts w:ascii="Times New Roman" w:hAnsi="Times New Roman" w:cs="Times New Roman"/>
          <w:i/>
          <w:iCs/>
        </w:rPr>
        <w:t>build</w:t>
      </w:r>
      <w:r w:rsidR="003E353F" w:rsidRPr="005D17AD">
        <w:rPr>
          <w:rFonts w:ascii="Times New Roman" w:hAnsi="Times New Roman" w:cs="Times New Roman"/>
        </w:rPr>
        <w:t xml:space="preserve"> psychological (e.g., resilience), social (e.g., good quality relationships), and biological (e.g., reduced illness symptoms) </w:t>
      </w:r>
      <w:r w:rsidR="00B226BC" w:rsidRPr="005D17AD">
        <w:rPr>
          <w:rFonts w:ascii="Times New Roman" w:hAnsi="Times New Roman" w:cs="Times New Roman"/>
        </w:rPr>
        <w:t xml:space="preserve">resources </w:t>
      </w:r>
      <w:r w:rsidR="003E353F" w:rsidRPr="005D17AD">
        <w:rPr>
          <w:rFonts w:ascii="Times New Roman" w:hAnsi="Times New Roman" w:cs="Times New Roman"/>
        </w:rPr>
        <w:t xml:space="preserve">for survival </w:t>
      </w:r>
      <w:r w:rsidR="003E353F" w:rsidRPr="005D17AD">
        <w:rPr>
          <w:rFonts w:ascii="Times New Roman" w:hAnsi="Times New Roman" w:cs="Times New Roman"/>
        </w:rPr>
        <w:fldChar w:fldCharType="begin"/>
      </w:r>
      <w:r w:rsidR="003855E4">
        <w:rPr>
          <w:rFonts w:ascii="Times New Roman" w:hAnsi="Times New Roman" w:cs="Times New Roman"/>
        </w:rPr>
        <w:instrText xml:space="preserve"> ADDIN EN.CITE &lt;EndNote&gt;&lt;Cite&gt;&lt;Author&gt;Fredrickson&lt;/Author&gt;&lt;Year&gt;1998&lt;/Year&gt;&lt;RecNum&gt;3&lt;/RecNum&gt;&lt;DisplayText&gt;[1,4]&lt;/DisplayText&gt;&lt;record&gt;&lt;rec-number&gt;3&lt;/rec-number&gt;&lt;foreign-keys&gt;&lt;key app="EN" db-id="vtwwdv5f6fdaz6e0tw7xvttbtd55f2d02fps" timestamp="0"&gt;3&lt;/key&gt;&lt;/foreign-keys&gt;&lt;ref-type name="Journal Article"&gt;17&lt;/ref-type&gt;&lt;contributors&gt;&lt;authors&gt;&lt;author&gt;Fredrickson, B. L.&lt;/author&gt;&lt;/authors&gt;&lt;/contributors&gt;&lt;titles&gt;&lt;title&gt;What good are positive emotions?&lt;/title&gt;&lt;secondary-title&gt;Review of General Psychology&lt;/secondary-title&gt;&lt;/titles&gt;&lt;pages&gt;300-319&lt;/pages&gt;&lt;volume&gt;2&lt;/volume&gt;&lt;dates&gt;&lt;year&gt;1998&lt;/year&gt;&lt;/dates&gt;&lt;urls&gt;&lt;related-urls&gt;&lt;url&gt;A2&lt;/url&gt;&lt;/related-urls&gt;&lt;/urls&gt;&lt;/record&gt;&lt;/Cite&gt;&lt;Cite&gt;&lt;Author&gt;Fredrickson&lt;/Author&gt;&lt;Year&gt;2013&lt;/Year&gt;&lt;RecNum&gt;922&lt;/RecNum&gt;&lt;record&gt;&lt;rec-number&gt;922&lt;/rec-number&gt;&lt;foreign-keys&gt;&lt;key app="EN" db-id="vtwwdv5f6fdaz6e0tw7xvttbtd55f2d02fps" timestamp="1438276848"&gt;922&lt;/key&gt;&lt;/foreign-keys&gt;&lt;ref-type name="Journal Article"&gt;17&lt;/ref-type&gt;&lt;contributors&gt;&lt;authors&gt;&lt;author&gt;Fredrickson, B. L.&lt;/author&gt;&lt;/authors&gt;&lt;/contributors&gt;&lt;titles&gt;&lt;title&gt;Positive emotions broaden and build&lt;/title&gt;&lt;secondary-title&gt;Advances in Experimental Social Psychology&lt;/secondary-title&gt;&lt;/titles&gt;&lt;periodical&gt;&lt;full-title&gt;Advances in Experimental Social Psychology&lt;/full-title&gt;&lt;/periodical&gt;&lt;pages&gt;1-53&lt;/pages&gt;&lt;volume&gt;47&lt;/volume&gt;&lt;dates&gt;&lt;year&gt;2013&lt;/year&gt;&lt;/dates&gt;&lt;urls&gt;&lt;/urls&gt;&lt;/record&gt;&lt;/Cite&gt;&lt;/EndNote&gt;</w:instrText>
      </w:r>
      <w:r w:rsidR="003E353F" w:rsidRPr="005D17AD">
        <w:rPr>
          <w:rFonts w:ascii="Times New Roman" w:hAnsi="Times New Roman" w:cs="Times New Roman"/>
        </w:rPr>
        <w:fldChar w:fldCharType="separate"/>
      </w:r>
      <w:r w:rsidR="00401FD9" w:rsidRPr="005D17AD">
        <w:rPr>
          <w:rFonts w:ascii="Times New Roman" w:hAnsi="Times New Roman" w:cs="Times New Roman"/>
          <w:noProof/>
        </w:rPr>
        <w:t>[1,4]</w:t>
      </w:r>
      <w:r w:rsidR="003E353F" w:rsidRPr="005D17AD">
        <w:rPr>
          <w:rFonts w:ascii="Times New Roman" w:hAnsi="Times New Roman" w:cs="Times New Roman"/>
        </w:rPr>
        <w:fldChar w:fldCharType="end"/>
      </w:r>
      <w:r w:rsidR="003E353F" w:rsidRPr="005D17AD">
        <w:rPr>
          <w:rFonts w:ascii="Times New Roman" w:hAnsi="Times New Roman" w:cs="Times New Roman"/>
        </w:rPr>
        <w:t xml:space="preserve">. </w:t>
      </w:r>
      <w:r w:rsidR="008D504A">
        <w:rPr>
          <w:rFonts w:ascii="Times New Roman" w:hAnsi="Times New Roman" w:cs="Times New Roman"/>
        </w:rPr>
        <w:t>While this review focuses on PE, we do not intend to suggest that negative emotions are absent, inappropriate, or useless when arising from religious and spiritual pursuits</w:t>
      </w:r>
      <w:r w:rsidR="00B52F01">
        <w:rPr>
          <w:rFonts w:ascii="Times New Roman" w:hAnsi="Times New Roman" w:cs="Times New Roman"/>
        </w:rPr>
        <w:t xml:space="preserve"> </w:t>
      </w:r>
      <w:r w:rsidR="003855E4">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Burris&lt;/Author&gt;&lt;Year&gt;2014&lt;/Year&gt;&lt;RecNum&gt;1534&lt;/RecNum&gt;&lt;DisplayText&gt;[5,6]&lt;/DisplayText&gt;&lt;record&gt;&lt;rec-number&gt;1534&lt;/rec-number&gt;&lt;foreign-keys&gt;&lt;key app="EN" db-id="vtwwdv5f6fdaz6e0tw7xvttbtd55f2d02fps" timestamp="1599040112"&gt;1534&lt;/key&gt;&lt;/foreign-keys&gt;&lt;ref-type name="Book Section"&gt;5&lt;/ref-type&gt;&lt;contributors&gt;&lt;authors&gt;&lt;author&gt;Burris, Christopher T.&lt;/author&gt;&lt;author&gt;Petrican, Raluca&lt;/author&gt;&lt;/authors&gt;&lt;secondary-authors&gt;&lt;author&gt;Saroglou, V.&lt;/author&gt;&lt;/secondary-authors&gt;&lt;/contributors&gt;&lt;titles&gt;&lt;title&gt;Religion, negative emotions, and regulation&lt;/title&gt;&lt;secondary-title&gt;Religion, personality, and social behavior.&lt;/secondary-title&gt;&lt;/titles&gt;&lt;pages&gt;96-122&lt;/pages&gt;&lt;keywords&gt;&lt;keyword&gt;*Coping Behavior&lt;/keyword&gt;&lt;keyword&gt;*Emotional Regulation&lt;/keyword&gt;&lt;keyword&gt;*Emotional States&lt;/keyword&gt;&lt;keyword&gt;*Negativism&lt;/keyword&gt;&lt;keyword&gt;*Religion&lt;/keyword&gt;&lt;keyword&gt;Neurocognition&lt;/keyword&gt;&lt;keyword&gt;Social Cognition&lt;/keyword&gt;&lt;keyword&gt;Spirituality&lt;/keyword&gt;&lt;keyword&gt;Negative Emotions&lt;/keyword&gt;&lt;/keywords&gt;&lt;dates&gt;&lt;year&gt;2014&lt;/year&gt;&lt;/dates&gt;&lt;pub-location&gt;New York, NY&lt;/pub-location&gt;&lt;publisher&gt;Psychology Press&lt;/publisher&gt;&lt;isbn&gt;978-1-84872-984-1 (Hardcover); 978-1-84872-665-9 (Paperback); 978-0-203-12535-9 (PDF)&lt;/isbn&gt;&lt;urls&gt;&lt;/urls&gt;&lt;/record&gt;&lt;/Cite&gt;&lt;Cite&gt;&lt;Author&gt;Corrigan&lt;/Author&gt;&lt;Year&gt;2008&lt;/Year&gt;&lt;RecNum&gt;1538&lt;/RecNum&gt;&lt;record&gt;&lt;rec-number&gt;1538&lt;/rec-number&gt;&lt;foreign-keys&gt;&lt;key app="EN" db-id="vtwwdv5f6fdaz6e0tw7xvttbtd55f2d02fps" timestamp="1599127735"&gt;1538&lt;/key&gt;&lt;/foreign-keys&gt;&lt;ref-type name="Edited Book"&gt;28&lt;/ref-type&gt;&lt;contributors&gt;&lt;authors&gt;&lt;author&gt;Corrigan, John&lt;/author&gt;&lt;/authors&gt;&lt;/contributors&gt;&lt;titles&gt;&lt;title&gt;The Oxford handbook of religion and emotion&lt;/title&gt;&lt;/titles&gt;&lt;dates&gt;&lt;year&gt;2008&lt;/year&gt;&lt;/dates&gt;&lt;pub-location&gt;New York, NY&lt;/pub-location&gt;&lt;publisher&gt;Oxford University Press&lt;/publisher&gt;&lt;isbn&gt;0195170210&lt;/isbn&gt;&lt;urls&gt;&lt;/urls&gt;&lt;/record&gt;&lt;/Cite&gt;&lt;/EndNote&gt;</w:instrText>
      </w:r>
      <w:r w:rsidR="003855E4">
        <w:rPr>
          <w:rFonts w:ascii="Times New Roman" w:hAnsi="Times New Roman" w:cs="Times New Roman"/>
        </w:rPr>
        <w:fldChar w:fldCharType="separate"/>
      </w:r>
      <w:r w:rsidR="00EC4F47">
        <w:rPr>
          <w:rFonts w:ascii="Times New Roman" w:hAnsi="Times New Roman" w:cs="Times New Roman"/>
          <w:noProof/>
        </w:rPr>
        <w:t>[5,6]</w:t>
      </w:r>
      <w:r w:rsidR="003855E4">
        <w:rPr>
          <w:rFonts w:ascii="Times New Roman" w:hAnsi="Times New Roman" w:cs="Times New Roman"/>
        </w:rPr>
        <w:fldChar w:fldCharType="end"/>
      </w:r>
      <w:r w:rsidR="003855E4">
        <w:rPr>
          <w:rFonts w:ascii="Times New Roman" w:hAnsi="Times New Roman" w:cs="Times New Roman"/>
        </w:rPr>
        <w:t>.</w:t>
      </w:r>
    </w:p>
    <w:p w14:paraId="5C9D090B" w14:textId="4A6C5004" w:rsidR="00E567F9" w:rsidRPr="005D17AD" w:rsidRDefault="00483845" w:rsidP="00741A44">
      <w:pPr>
        <w:spacing w:line="480" w:lineRule="auto"/>
        <w:ind w:firstLine="720"/>
        <w:rPr>
          <w:rFonts w:ascii="Times New Roman" w:hAnsi="Times New Roman" w:cs="Times New Roman"/>
        </w:rPr>
      </w:pPr>
      <w:r w:rsidRPr="005D17AD">
        <w:rPr>
          <w:rFonts w:ascii="Times New Roman" w:hAnsi="Times New Roman" w:cs="Times New Roman"/>
        </w:rPr>
        <w:t>Religio</w:t>
      </w:r>
      <w:r w:rsidR="004C3817" w:rsidRPr="005D17AD">
        <w:rPr>
          <w:rFonts w:ascii="Times New Roman" w:hAnsi="Times New Roman" w:cs="Times New Roman"/>
        </w:rPr>
        <w:t>us</w:t>
      </w:r>
      <w:r w:rsidR="00006E4C" w:rsidRPr="005D17AD">
        <w:rPr>
          <w:rFonts w:ascii="Times New Roman" w:hAnsi="Times New Roman" w:cs="Times New Roman"/>
        </w:rPr>
        <w:t>/</w:t>
      </w:r>
      <w:r w:rsidRPr="005D17AD">
        <w:rPr>
          <w:rFonts w:ascii="Times New Roman" w:hAnsi="Times New Roman" w:cs="Times New Roman"/>
        </w:rPr>
        <w:t>spiritual</w:t>
      </w:r>
      <w:r w:rsidR="004C3817" w:rsidRPr="005D17AD">
        <w:rPr>
          <w:rFonts w:ascii="Times New Roman" w:hAnsi="Times New Roman" w:cs="Times New Roman"/>
        </w:rPr>
        <w:t xml:space="preserve"> practices represent means through which people can experience various </w:t>
      </w:r>
      <w:r w:rsidR="000E3433" w:rsidRPr="005D17AD">
        <w:rPr>
          <w:rFonts w:ascii="Times New Roman" w:hAnsi="Times New Roman" w:cs="Times New Roman"/>
        </w:rPr>
        <w:t>PE</w:t>
      </w:r>
      <w:r w:rsidR="004C3817" w:rsidRPr="005D17AD">
        <w:rPr>
          <w:rFonts w:ascii="Times New Roman" w:hAnsi="Times New Roman" w:cs="Times New Roman"/>
        </w:rPr>
        <w:t>s, especially transcendent emotions such as awe</w:t>
      </w:r>
      <w:r w:rsidR="00AA6B44" w:rsidRPr="005D17AD">
        <w:rPr>
          <w:rFonts w:ascii="Times New Roman" w:hAnsi="Times New Roman" w:cs="Times New Roman"/>
        </w:rPr>
        <w:t xml:space="preserve"> or </w:t>
      </w:r>
      <w:r w:rsidR="004C3817" w:rsidRPr="005D17AD">
        <w:rPr>
          <w:rFonts w:ascii="Times New Roman" w:hAnsi="Times New Roman" w:cs="Times New Roman"/>
        </w:rPr>
        <w:t>admiration</w:t>
      </w:r>
      <w:r w:rsidR="00AA6B44" w:rsidRPr="005D17AD">
        <w:rPr>
          <w:rFonts w:ascii="Times New Roman" w:hAnsi="Times New Roman" w:cs="Times New Roman"/>
        </w:rPr>
        <w:t xml:space="preserve"> that are elicited </w:t>
      </w:r>
      <w:r w:rsidR="00741A44" w:rsidRPr="005D17AD">
        <w:rPr>
          <w:rFonts w:ascii="Times New Roman" w:hAnsi="Times New Roman" w:cs="Times New Roman"/>
        </w:rPr>
        <w:t xml:space="preserve">by witnessing </w:t>
      </w:r>
      <w:r w:rsidR="00DD21E8" w:rsidRPr="005D17AD">
        <w:rPr>
          <w:rFonts w:ascii="Times New Roman" w:hAnsi="Times New Roman" w:cs="Times New Roman"/>
        </w:rPr>
        <w:t xml:space="preserve">the </w:t>
      </w:r>
      <w:r w:rsidR="00741A44" w:rsidRPr="005D17AD">
        <w:rPr>
          <w:rFonts w:ascii="Times New Roman" w:hAnsi="Times New Roman" w:cs="Times New Roman"/>
        </w:rPr>
        <w:t xml:space="preserve">greater good or beauty, and do not directly contribute to </w:t>
      </w:r>
      <w:r w:rsidR="00741A44" w:rsidRPr="005D17AD">
        <w:rPr>
          <w:rFonts w:ascii="Times New Roman" w:hAnsi="Times New Roman" w:cs="Times New Roman"/>
        </w:rPr>
        <w:lastRenderedPageBreak/>
        <w:t xml:space="preserve">self-interest </w:t>
      </w:r>
      <w:r w:rsidR="00741A44" w:rsidRPr="005D17AD">
        <w:rPr>
          <w:rFonts w:ascii="Times New Roman" w:hAnsi="Times New Roman" w:cs="Times New Roman"/>
        </w:rPr>
        <w:fldChar w:fldCharType="begin">
          <w:fldData xml:space="preserve">PEVuZE5vdGU+PENpdGU+PEF1dGhvcj5IYWlkdDwvQXV0aG9yPjxZZWFyPjIwMDM8L1llYXI+PFJl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IYWlkdDwvQXV0aG9yPjxZZWFyPjIwMDM8L1llYXI+PFJl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sidR="00741A44" w:rsidRPr="005D17AD">
        <w:rPr>
          <w:rFonts w:ascii="Times New Roman" w:hAnsi="Times New Roman" w:cs="Times New Roman"/>
        </w:rPr>
      </w:r>
      <w:r w:rsidR="00741A44" w:rsidRPr="005D17AD">
        <w:rPr>
          <w:rFonts w:ascii="Times New Roman" w:hAnsi="Times New Roman" w:cs="Times New Roman"/>
        </w:rPr>
        <w:fldChar w:fldCharType="separate"/>
      </w:r>
      <w:r w:rsidR="00EC4F47">
        <w:rPr>
          <w:rFonts w:ascii="Times New Roman" w:hAnsi="Times New Roman" w:cs="Times New Roman"/>
          <w:noProof/>
        </w:rPr>
        <w:t>[7-9]</w:t>
      </w:r>
      <w:r w:rsidR="00741A44" w:rsidRPr="005D17AD">
        <w:rPr>
          <w:rFonts w:ascii="Times New Roman" w:hAnsi="Times New Roman" w:cs="Times New Roman"/>
        </w:rPr>
        <w:fldChar w:fldCharType="end"/>
      </w:r>
      <w:r w:rsidR="00260E09" w:rsidRPr="005D17AD">
        <w:rPr>
          <w:rFonts w:ascii="Times New Roman" w:hAnsi="Times New Roman" w:cs="Times New Roman"/>
        </w:rPr>
        <w:t xml:space="preserve">. </w:t>
      </w:r>
      <w:r w:rsidR="00FD2A2B" w:rsidRPr="005D17AD">
        <w:rPr>
          <w:rFonts w:ascii="Times New Roman" w:hAnsi="Times New Roman" w:cs="Times New Roman"/>
        </w:rPr>
        <w:t>Broadly, religion</w:t>
      </w:r>
      <w:r w:rsidR="00006E4C" w:rsidRPr="005D17AD">
        <w:rPr>
          <w:rFonts w:ascii="Times New Roman" w:hAnsi="Times New Roman" w:cs="Times New Roman"/>
        </w:rPr>
        <w:t>/</w:t>
      </w:r>
      <w:r w:rsidR="00B06B67" w:rsidRPr="005D17AD">
        <w:rPr>
          <w:rFonts w:ascii="Times New Roman" w:hAnsi="Times New Roman" w:cs="Times New Roman"/>
        </w:rPr>
        <w:t xml:space="preserve">spirituality </w:t>
      </w:r>
      <w:r w:rsidR="005D17AD" w:rsidRPr="005D17AD">
        <w:rPr>
          <w:rFonts w:ascii="Times New Roman" w:hAnsi="Times New Roman" w:cs="Times New Roman"/>
        </w:rPr>
        <w:t>is</w:t>
      </w:r>
      <w:r w:rsidR="00967EAB" w:rsidRPr="005D17AD">
        <w:rPr>
          <w:rFonts w:ascii="Times New Roman" w:hAnsi="Times New Roman" w:cs="Times New Roman"/>
        </w:rPr>
        <w:t xml:space="preserve"> related to </w:t>
      </w:r>
      <w:r w:rsidR="00B06B67" w:rsidRPr="005D17AD">
        <w:rPr>
          <w:rFonts w:ascii="Times New Roman" w:hAnsi="Times New Roman" w:cs="Times New Roman"/>
        </w:rPr>
        <w:t xml:space="preserve">more </w:t>
      </w:r>
      <w:r w:rsidR="00967EAB" w:rsidRPr="005D17AD">
        <w:rPr>
          <w:rFonts w:ascii="Times New Roman" w:hAnsi="Times New Roman" w:cs="Times New Roman"/>
        </w:rPr>
        <w:t xml:space="preserve">positive affect </w:t>
      </w:r>
      <w:r w:rsidR="00166C96"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Smith&lt;/Author&gt;&lt;Year&gt;2012&lt;/Year&gt;&lt;RecNum&gt;600&lt;/RecNum&gt;&lt;Prefix&gt;see for a review &lt;/Prefix&gt;&lt;DisplayText&gt;[see for a review 10]&lt;/DisplayText&gt;&lt;record&gt;&lt;rec-number&gt;600&lt;/rec-number&gt;&lt;foreign-keys&gt;&lt;key app="EN" db-id="vtwwdv5f6fdaz6e0tw7xvttbtd55f2d02fps" timestamp="1355426819"&gt;600&lt;/key&gt;&lt;/foreign-keys&gt;&lt;ref-type name="Book Section"&gt;5&lt;/ref-type&gt;&lt;contributors&gt;&lt;authors&gt;&lt;author&gt;Smith, B. W.&lt;/author&gt;&lt;author&gt;Ortiz, J. A.&lt;/author&gt;&lt;author&gt;Wiggins, K. T.&lt;/author&gt;&lt;author&gt;Bernard, J. F.&lt;/author&gt;&lt;author&gt;Dalen, J.&lt;/author&gt;&lt;/authors&gt;&lt;secondary-authors&gt;&lt;author&gt;Miller, L. J.&lt;/author&gt;&lt;/secondary-authors&gt;&lt;/contributors&gt;&lt;titles&gt;&lt;title&gt;Spirituality, resilience, and positive emotions&lt;/title&gt;&lt;secondary-title&gt;The Oxford handbook of psychology and spirituality&lt;/secondary-title&gt;&lt;/titles&gt;&lt;pages&gt;437-454&lt;/pages&gt;&lt;dates&gt;&lt;year&gt;2012&lt;/year&gt;&lt;/dates&gt;&lt;pub-location&gt;New York, NY&lt;/pub-location&gt;&lt;publisher&gt;Oxford University Press&lt;/publisher&gt;&lt;urls&gt;&lt;/urls&gt;&lt;/record&gt;&lt;/Cite&gt;&lt;/EndNote&gt;</w:instrText>
      </w:r>
      <w:r w:rsidR="00166C96" w:rsidRPr="005D17AD">
        <w:rPr>
          <w:rFonts w:ascii="Times New Roman" w:hAnsi="Times New Roman" w:cs="Times New Roman"/>
        </w:rPr>
        <w:fldChar w:fldCharType="separate"/>
      </w:r>
      <w:r w:rsidR="00EC4F47">
        <w:rPr>
          <w:rFonts w:ascii="Times New Roman" w:hAnsi="Times New Roman" w:cs="Times New Roman"/>
          <w:noProof/>
        </w:rPr>
        <w:t>[see for a review 10]</w:t>
      </w:r>
      <w:r w:rsidR="00166C96" w:rsidRPr="005D17AD">
        <w:rPr>
          <w:rFonts w:ascii="Times New Roman" w:hAnsi="Times New Roman" w:cs="Times New Roman"/>
        </w:rPr>
        <w:fldChar w:fldCharType="end"/>
      </w:r>
      <w:r w:rsidR="001F2E18" w:rsidRPr="005D17AD">
        <w:rPr>
          <w:rFonts w:ascii="Times New Roman" w:hAnsi="Times New Roman" w:cs="Times New Roman"/>
        </w:rPr>
        <w:t xml:space="preserve"> </w:t>
      </w:r>
      <w:r w:rsidR="00B06B67" w:rsidRPr="005D17AD">
        <w:rPr>
          <w:rFonts w:ascii="Times New Roman" w:hAnsi="Times New Roman" w:cs="Times New Roman"/>
        </w:rPr>
        <w:t xml:space="preserve">and </w:t>
      </w:r>
      <w:r w:rsidR="00C05102" w:rsidRPr="005D17AD">
        <w:rPr>
          <w:rFonts w:ascii="Times New Roman" w:hAnsi="Times New Roman" w:cs="Times New Roman"/>
        </w:rPr>
        <w:t>to</w:t>
      </w:r>
      <w:r w:rsidR="00B06B67" w:rsidRPr="005D17AD">
        <w:rPr>
          <w:rFonts w:ascii="Times New Roman" w:hAnsi="Times New Roman" w:cs="Times New Roman"/>
        </w:rPr>
        <w:t xml:space="preserve"> happiness</w:t>
      </w:r>
      <w:r w:rsidR="007B6F33" w:rsidRPr="005D17AD">
        <w:rPr>
          <w:rFonts w:ascii="Times New Roman" w:hAnsi="Times New Roman" w:cs="Times New Roman"/>
        </w:rPr>
        <w:t xml:space="preserve"> </w:t>
      </w:r>
      <w:r w:rsidR="007B6F33"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Myers&lt;/Author&gt;&lt;Year&gt;2018&lt;/Year&gt;&lt;RecNum&gt;1437&lt;/RecNum&gt;&lt;DisplayText&gt;[11-13]&lt;/DisplayText&gt;&lt;record&gt;&lt;rec-number&gt;1437&lt;/rec-number&gt;&lt;foreign-keys&gt;&lt;key app="EN" db-id="vtwwdv5f6fdaz6e0tw7xvttbtd55f2d02fps" timestamp="1527604193"&gt;1437&lt;/key&gt;&lt;/foreign-keys&gt;&lt;ref-type name="Journal Article"&gt;17&lt;/ref-type&gt;&lt;contributors&gt;&lt;authors&gt;&lt;author&gt;Myers, David G&lt;/author&gt;&lt;/authors&gt;&lt;/contributors&gt;&lt;titles&gt;&lt;title&gt;Religious Engagement and Living Well&lt;/title&gt;&lt;secondary-title&gt;The Social Psychology of Living Well&lt;/secondary-title&gt;&lt;/titles&gt;&lt;periodical&gt;&lt;full-title&gt;The Social Psychology of Living Well&lt;/full-title&gt;&lt;/periodical&gt;&lt;dates&gt;&lt;year&gt;2018&lt;/year&gt;&lt;/dates&gt;&lt;isbn&gt;1351189697&lt;/isbn&gt;&lt;urls&gt;&lt;/urls&gt;&lt;/record&gt;&lt;/Cite&gt;&lt;Cite&gt;&lt;Author&gt;Myers&lt;/Author&gt;&lt;Year&gt;2000&lt;/Year&gt;&lt;RecNum&gt;1580&lt;/RecNum&gt;&lt;record&gt;&lt;rec-number&gt;1580&lt;/rec-number&gt;&lt;foreign-keys&gt;&lt;key app="EN" db-id="50xpxzwdmpepxeeerfn5apf1z9dezst5rzdw" timestamp="1593197583"&gt;1580&lt;/key&gt;&lt;/foreign-keys&gt;&lt;ref-type name="Journal Article"&gt;17&lt;/ref-type&gt;&lt;contributors&gt;&lt;authors&gt;&lt;author&gt;Myers, David G.&lt;/author&gt;&lt;/authors&gt;&lt;/contributors&gt;&lt;titles&gt;&lt;title&gt;The funds, friends, and faith of happy people&lt;/title&gt;&lt;secondary-title&gt;American Psychologist&lt;/secondary-title&gt;&lt;/titles&gt;&lt;periodical&gt;&lt;full-title&gt;American Psychologist&lt;/full-title&gt;&lt;/periodical&gt;&lt;pages&gt;56&lt;/pages&gt;&lt;volume&gt;55&lt;/volume&gt;&lt;number&gt;1&lt;/number&gt;&lt;dates&gt;&lt;year&gt;2000&lt;/year&gt;&lt;/dates&gt;&lt;isbn&gt;1557987041&lt;/isbn&gt;&lt;urls&gt;&lt;/urls&gt;&lt;/record&gt;&lt;/Cite&gt;&lt;Cite&gt;&lt;Author&gt;Stark&lt;/Author&gt;&lt;Year&gt;2008&lt;/Year&gt;&lt;RecNum&gt;669&lt;/RecNum&gt;&lt;record&gt;&lt;rec-number&gt;669&lt;/rec-number&gt;&lt;foreign-keys&gt;&lt;key app="EN" db-id="vtwwdv5f6fdaz6e0tw7xvttbtd55f2d02fps" timestamp="1373055049"&gt;669&lt;/key&gt;&lt;/foreign-keys&gt;&lt;ref-type name="Journal Article"&gt;17&lt;/ref-type&gt;&lt;contributors&gt;&lt;authors&gt;&lt;author&gt;Stark, Rodney&lt;/author&gt;&lt;author&gt;Maier, Jared&lt;/author&gt;&lt;/authors&gt;&lt;/contributors&gt;&lt;titles&gt;&lt;title&gt;Faith and happiness&lt;/title&gt;&lt;secondary-title&gt;Review of Religious Research&lt;/secondary-title&gt;&lt;/titles&gt;&lt;pages&gt;120-125&lt;/pages&gt;&lt;dates&gt;&lt;year&gt;2008&lt;/year&gt;&lt;/dates&gt;&lt;isbn&gt;0034-673X&lt;/isbn&gt;&lt;urls&gt;&lt;/urls&gt;&lt;/record&gt;&lt;/Cite&gt;&lt;/EndNote&gt;</w:instrText>
      </w:r>
      <w:r w:rsidR="007B6F33" w:rsidRPr="005D17AD">
        <w:rPr>
          <w:rFonts w:ascii="Times New Roman" w:hAnsi="Times New Roman" w:cs="Times New Roman"/>
        </w:rPr>
        <w:fldChar w:fldCharType="separate"/>
      </w:r>
      <w:r w:rsidR="00EC4F47">
        <w:rPr>
          <w:rFonts w:ascii="Times New Roman" w:hAnsi="Times New Roman" w:cs="Times New Roman"/>
          <w:noProof/>
        </w:rPr>
        <w:t>[11-13]</w:t>
      </w:r>
      <w:r w:rsidR="007B6F33" w:rsidRPr="005D17AD">
        <w:rPr>
          <w:rFonts w:ascii="Times New Roman" w:hAnsi="Times New Roman" w:cs="Times New Roman"/>
        </w:rPr>
        <w:fldChar w:fldCharType="end"/>
      </w:r>
      <w:r w:rsidR="00B06B67" w:rsidRPr="005D17AD">
        <w:rPr>
          <w:rFonts w:ascii="Times New Roman" w:hAnsi="Times New Roman" w:cs="Times New Roman"/>
        </w:rPr>
        <w:t xml:space="preserve">. </w:t>
      </w:r>
      <w:r w:rsidR="006A6DD0" w:rsidRPr="005D17AD">
        <w:rPr>
          <w:rFonts w:ascii="Times New Roman" w:hAnsi="Times New Roman" w:cs="Times New Roman"/>
        </w:rPr>
        <w:t xml:space="preserve">For example, daily experiences of spirituality are positively related to happiness </w:t>
      </w:r>
      <w:r w:rsidR="00636B84" w:rsidRPr="005D17AD">
        <w:rPr>
          <w:rFonts w:ascii="Times New Roman" w:hAnsi="Times New Roman" w:cs="Times New Roman"/>
        </w:rPr>
        <w:fldChar w:fldCharType="begin">
          <w:fldData xml:space="preserve">PEVuZE5vdGU+PENpdGU+PEF1dGhvcj5FbGxpc29uPC9BdXRob3I+PFllYXI+MjAwODwvWWVhcj48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FbGxpc29uPC9BdXRob3I+PFllYXI+MjAwODwvWWVhcj48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sidR="00636B84" w:rsidRPr="005D17AD">
        <w:rPr>
          <w:rFonts w:ascii="Times New Roman" w:hAnsi="Times New Roman" w:cs="Times New Roman"/>
        </w:rPr>
      </w:r>
      <w:r w:rsidR="00636B84" w:rsidRPr="005D17AD">
        <w:rPr>
          <w:rFonts w:ascii="Times New Roman" w:hAnsi="Times New Roman" w:cs="Times New Roman"/>
        </w:rPr>
        <w:fldChar w:fldCharType="separate"/>
      </w:r>
      <w:r w:rsidR="00EC4F47">
        <w:rPr>
          <w:rFonts w:ascii="Times New Roman" w:hAnsi="Times New Roman" w:cs="Times New Roman"/>
          <w:noProof/>
        </w:rPr>
        <w:t>[14,15]</w:t>
      </w:r>
      <w:r w:rsidR="00636B84" w:rsidRPr="005D17AD">
        <w:rPr>
          <w:rFonts w:ascii="Times New Roman" w:hAnsi="Times New Roman" w:cs="Times New Roman"/>
        </w:rPr>
        <w:fldChar w:fldCharType="end"/>
      </w:r>
      <w:r w:rsidR="00C05102" w:rsidRPr="005D17AD">
        <w:rPr>
          <w:rFonts w:ascii="Times New Roman" w:hAnsi="Times New Roman" w:cs="Times New Roman"/>
        </w:rPr>
        <w:t xml:space="preserve"> and</w:t>
      </w:r>
      <w:r w:rsidR="00636B84" w:rsidRPr="005D17AD">
        <w:rPr>
          <w:rFonts w:ascii="Times New Roman" w:hAnsi="Times New Roman" w:cs="Times New Roman"/>
        </w:rPr>
        <w:t xml:space="preserve"> </w:t>
      </w:r>
      <w:r w:rsidR="004C41F5" w:rsidRPr="005D17AD">
        <w:rPr>
          <w:rFonts w:ascii="Times New Roman" w:hAnsi="Times New Roman" w:cs="Times New Roman"/>
        </w:rPr>
        <w:t xml:space="preserve">to feelings of gratitude </w:t>
      </w:r>
      <w:r w:rsidR="003D5D05"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Emmons&lt;/Author&gt;&lt;Year&gt;2005&lt;/Year&gt;&lt;RecNum&gt;514&lt;/RecNum&gt;&lt;DisplayText&gt;[16,17]&lt;/DisplayText&gt;&lt;record&gt;&lt;rec-number&gt;514&lt;/rec-number&gt;&lt;foreign-keys&gt;&lt;key app="EN" db-id="vtwwdv5f6fdaz6e0tw7xvttbtd55f2d02fps" timestamp="0"&gt;514&lt;/key&gt;&lt;/foreign-keys&gt;&lt;ref-type name="Journal Article"&gt;17&lt;/ref-type&gt;&lt;contributors&gt;&lt;authors&gt;&lt;author&gt;Emmons, R.A.&lt;/author&gt;&lt;author&gt;Kneetzel, T. T.&lt;/author&gt;&lt;/authors&gt;&lt;/contributors&gt;&lt;titles&gt;&lt;title&gt;Giving thanks: Spiritual and religious correlates of gratitude&lt;/title&gt;&lt;secondary-title&gt;Journal of Psychology and Christianity&lt;/secondary-title&gt;&lt;/titles&gt;&lt;pages&gt;140-148&lt;/pages&gt;&lt;volume&gt;24&lt;/volume&gt;&lt;dates&gt;&lt;year&gt;2005&lt;/year&gt;&lt;/dates&gt;&lt;urls&gt;&lt;related-urls&gt;&lt;url&gt;PDF&lt;/url&gt;&lt;/related-urls&gt;&lt;/urls&gt;&lt;/record&gt;&lt;/Cite&gt;&lt;Cite&gt;&lt;Author&gt;McCullough&lt;/Author&gt;&lt;Year&gt;2002&lt;/Year&gt;&lt;RecNum&gt;66&lt;/RecNum&gt;&lt;record&gt;&lt;rec-number&gt;66&lt;/rec-number&gt;&lt;foreign-keys&gt;&lt;key app="EN" db-id="vtwwdv5f6fdaz6e0tw7xvttbtd55f2d02fps" timestamp="0"&gt;66&lt;/key&gt;&lt;/foreign-keys&gt;&lt;ref-type name="Journal Article"&gt;17&lt;/ref-type&gt;&lt;contributors&gt;&lt;authors&gt;&lt;author&gt;McCullough, Michael E. &lt;/author&gt;&lt;author&gt;Emmons, Robert A.&lt;/author&gt;&lt;author&gt;Tsang, Jo-Ann &lt;/author&gt;&lt;/authors&gt;&lt;/contributors&gt;&lt;titles&gt;&lt;title&gt;The grateful disposition: a conceptual and empirical topography&lt;/title&gt;&lt;secondary-title&gt;Journal of Personality and Social Psychology&lt;/secondary-title&gt;&lt;/titles&gt;&lt;periodical&gt;&lt;full-title&gt;Journal of Personality and Social Psychology&lt;/full-title&gt;&lt;/periodical&gt;&lt;pages&gt;112-127&lt;/pages&gt;&lt;volume&gt;82&lt;/volume&gt;&lt;dates&gt;&lt;year&gt;2002&lt;/year&gt;&lt;/dates&gt;&lt;urls&gt;&lt;pdf-urls&gt;&lt;url&gt;file:///D:/Documents%20and%20Settings/vancappellen/My%20Documents/R%E9f%E9rences/PDF/Mccullough%202002.pdf&lt;/url&gt;&lt;/pdf-urls&gt;&lt;/urls&gt;&lt;/record&gt;&lt;/Cite&gt;&lt;/EndNote&gt;</w:instrText>
      </w:r>
      <w:r w:rsidR="003D5D05" w:rsidRPr="005D17AD">
        <w:rPr>
          <w:rFonts w:ascii="Times New Roman" w:hAnsi="Times New Roman" w:cs="Times New Roman"/>
        </w:rPr>
        <w:fldChar w:fldCharType="separate"/>
      </w:r>
      <w:r w:rsidR="00EC4F47">
        <w:rPr>
          <w:rFonts w:ascii="Times New Roman" w:hAnsi="Times New Roman" w:cs="Times New Roman"/>
          <w:noProof/>
        </w:rPr>
        <w:t>[16,17]</w:t>
      </w:r>
      <w:r w:rsidR="003D5D05" w:rsidRPr="005D17AD">
        <w:rPr>
          <w:rFonts w:ascii="Times New Roman" w:hAnsi="Times New Roman" w:cs="Times New Roman"/>
        </w:rPr>
        <w:fldChar w:fldCharType="end"/>
      </w:r>
      <w:r w:rsidR="003D5D05" w:rsidRPr="005D17AD">
        <w:rPr>
          <w:rFonts w:ascii="Times New Roman" w:hAnsi="Times New Roman" w:cs="Times New Roman"/>
        </w:rPr>
        <w:t xml:space="preserve">. </w:t>
      </w:r>
      <w:r w:rsidR="00631197" w:rsidRPr="005D17AD">
        <w:rPr>
          <w:rFonts w:ascii="Times New Roman" w:hAnsi="Times New Roman" w:cs="Times New Roman"/>
        </w:rPr>
        <w:t xml:space="preserve">Religiosity is </w:t>
      </w:r>
      <w:r w:rsidR="00E95F2D" w:rsidRPr="005D17AD">
        <w:rPr>
          <w:rFonts w:ascii="Times New Roman" w:hAnsi="Times New Roman" w:cs="Times New Roman"/>
        </w:rPr>
        <w:t xml:space="preserve">also </w:t>
      </w:r>
      <w:r w:rsidR="00631197" w:rsidRPr="005D17AD">
        <w:rPr>
          <w:rFonts w:ascii="Times New Roman" w:hAnsi="Times New Roman" w:cs="Times New Roman"/>
        </w:rPr>
        <w:t xml:space="preserve">related to a greater desire for </w:t>
      </w:r>
      <w:r w:rsidR="000E3433" w:rsidRPr="005D17AD">
        <w:rPr>
          <w:rFonts w:ascii="Times New Roman" w:hAnsi="Times New Roman" w:cs="Times New Roman"/>
        </w:rPr>
        <w:t>PE</w:t>
      </w:r>
      <w:r w:rsidR="00631197" w:rsidRPr="005D17AD">
        <w:rPr>
          <w:rFonts w:ascii="Times New Roman" w:hAnsi="Times New Roman" w:cs="Times New Roman"/>
        </w:rPr>
        <w:t xml:space="preserve">s that </w:t>
      </w:r>
      <w:r w:rsidR="00E91690" w:rsidRPr="005D17AD">
        <w:rPr>
          <w:rFonts w:ascii="Times New Roman" w:hAnsi="Times New Roman" w:cs="Times New Roman"/>
        </w:rPr>
        <w:t>strengthen religious beliefs (awe, gratitude</w:t>
      </w:r>
      <w:r w:rsidR="0030353A" w:rsidRPr="005D17AD">
        <w:rPr>
          <w:rFonts w:ascii="Times New Roman" w:hAnsi="Times New Roman" w:cs="Times New Roman"/>
        </w:rPr>
        <w:t>,</w:t>
      </w:r>
      <w:r w:rsidR="00E91690" w:rsidRPr="005D17AD">
        <w:rPr>
          <w:rFonts w:ascii="Times New Roman" w:hAnsi="Times New Roman" w:cs="Times New Roman"/>
        </w:rPr>
        <w:t xml:space="preserve"> but not pride)</w:t>
      </w:r>
      <w:r w:rsidR="00631197" w:rsidRPr="005D17AD">
        <w:rPr>
          <w:rFonts w:ascii="Times New Roman" w:hAnsi="Times New Roman" w:cs="Times New Roman"/>
        </w:rPr>
        <w:t xml:space="preserve"> </w:t>
      </w:r>
      <w:r w:rsidR="00631197"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Vishkin&lt;/Author&gt;&lt;Year&gt;2020&lt;/Year&gt;&lt;RecNum&gt;1576&lt;/RecNum&gt;&lt;DisplayText&gt;[18]&lt;/DisplayText&gt;&lt;record&gt;&lt;rec-number&gt;1576&lt;/rec-number&gt;&lt;foreign-keys&gt;&lt;key app="EN" db-id="50xpxzwdmpepxeeerfn5apf1z9dezst5rzdw" timestamp="1592425393"&gt;1576&lt;/key&gt;&lt;/foreign-keys&gt;&lt;ref-type name="Journal Article"&gt;17&lt;/ref-type&gt;&lt;contributors&gt;&lt;authors&gt;&lt;author&gt;Vishkin, Allon&lt;/author&gt;&lt;author&gt;Schwartz, Shalom H.&lt;/author&gt;&lt;author&gt;Ben-Nun Bloom, Pazit&lt;/author&gt;&lt;author&gt;Solak, Nevin&lt;/author&gt;&lt;author&gt;Tamir, Maya&lt;/author&gt;&lt;/authors&gt;&lt;/contributors&gt;&lt;titles&gt;&lt;title&gt;Religiosity and desired emotions: Belief maintenance or prosocial facilitation?&lt;/title&gt;&lt;secondary-title&gt;Personality and Social Psychology Bulletin&lt;/secondary-title&gt;&lt;/titles&gt;&lt;periodical&gt;&lt;full-title&gt;Personality and Social Psychology Bulletin&lt;/full-title&gt;&lt;/periodical&gt;&lt;pages&gt;1090-1106&lt;/pages&gt;&lt;volume&gt;46&lt;/volume&gt;&lt;number&gt;7&lt;/number&gt;&lt;keywords&gt;&lt;keyword&gt;religion,emotion,emotion regulation&lt;/keyword&gt;&lt;/keywords&gt;&lt;dates&gt;&lt;year&gt;2020&lt;/year&gt;&lt;/dates&gt;&lt;accession-num&gt;31906782&lt;/accession-num&gt;&lt;urls&gt;&lt;related-urls&gt;&lt;url&gt;https://journals.sagepub.com/doi/abs/10.1177/0146167219895140&lt;/url&gt;&lt;/related-urls&gt;&lt;/urls&gt;&lt;electronic-resource-num&gt;10.1177/0146167219895140&lt;/electronic-resource-num&gt;&lt;/record&gt;&lt;/Cite&gt;&lt;/EndNote&gt;</w:instrText>
      </w:r>
      <w:r w:rsidR="00631197" w:rsidRPr="005D17AD">
        <w:rPr>
          <w:rFonts w:ascii="Times New Roman" w:hAnsi="Times New Roman" w:cs="Times New Roman"/>
        </w:rPr>
        <w:fldChar w:fldCharType="separate"/>
      </w:r>
      <w:r w:rsidR="00EC4F47">
        <w:rPr>
          <w:rFonts w:ascii="Times New Roman" w:hAnsi="Times New Roman" w:cs="Times New Roman"/>
          <w:noProof/>
        </w:rPr>
        <w:t>[18]</w:t>
      </w:r>
      <w:r w:rsidR="00631197" w:rsidRPr="005D17AD">
        <w:rPr>
          <w:rFonts w:ascii="Times New Roman" w:hAnsi="Times New Roman" w:cs="Times New Roman"/>
        </w:rPr>
        <w:fldChar w:fldCharType="end"/>
      </w:r>
      <w:r w:rsidR="00631197" w:rsidRPr="005D17AD">
        <w:rPr>
          <w:rFonts w:ascii="Times New Roman" w:hAnsi="Times New Roman" w:cs="Times New Roman"/>
        </w:rPr>
        <w:t xml:space="preserve">. </w:t>
      </w:r>
      <w:r w:rsidR="006A6DD0" w:rsidRPr="005D17AD">
        <w:rPr>
          <w:rFonts w:ascii="Times New Roman" w:hAnsi="Times New Roman" w:cs="Times New Roman"/>
        </w:rPr>
        <w:t xml:space="preserve">Research </w:t>
      </w:r>
      <w:r w:rsidR="00D9055C" w:rsidRPr="005D17AD">
        <w:rPr>
          <w:rFonts w:ascii="Times New Roman" w:hAnsi="Times New Roman" w:cs="Times New Roman"/>
        </w:rPr>
        <w:t>further shows that</w:t>
      </w:r>
      <w:r w:rsidR="006A6DD0" w:rsidRPr="005D17AD">
        <w:rPr>
          <w:rFonts w:ascii="Times New Roman" w:hAnsi="Times New Roman" w:cs="Times New Roman"/>
        </w:rPr>
        <w:t xml:space="preserve"> the relationship</w:t>
      </w:r>
      <w:r w:rsidR="00D566B4" w:rsidRPr="005D17AD">
        <w:rPr>
          <w:rFonts w:ascii="Times New Roman" w:hAnsi="Times New Roman" w:cs="Times New Roman"/>
        </w:rPr>
        <w:t>s</w:t>
      </w:r>
      <w:r w:rsidR="006A6DD0" w:rsidRPr="005D17AD">
        <w:rPr>
          <w:rFonts w:ascii="Times New Roman" w:hAnsi="Times New Roman" w:cs="Times New Roman"/>
        </w:rPr>
        <w:t xml:space="preserve"> between religion and </w:t>
      </w:r>
      <w:r w:rsidR="000E3433" w:rsidRPr="005D17AD">
        <w:rPr>
          <w:rFonts w:ascii="Times New Roman" w:hAnsi="Times New Roman" w:cs="Times New Roman"/>
        </w:rPr>
        <w:t>PE</w:t>
      </w:r>
      <w:r w:rsidR="006A6DD0" w:rsidRPr="005D17AD">
        <w:rPr>
          <w:rFonts w:ascii="Times New Roman" w:hAnsi="Times New Roman" w:cs="Times New Roman"/>
        </w:rPr>
        <w:t>s are reciprocal. Not only does inducing religious salience increase feelings of love</w:t>
      </w:r>
      <w:r w:rsidR="003D5D05" w:rsidRPr="005D17AD">
        <w:rPr>
          <w:rFonts w:ascii="Times New Roman" w:hAnsi="Times New Roman" w:cs="Times New Roman"/>
        </w:rPr>
        <w:t xml:space="preserve"> </w:t>
      </w:r>
      <w:r w:rsidR="003D5D05"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Kim-Prieto&lt;/Author&gt;&lt;Year&gt;2009&lt;/Year&gt;&lt;RecNum&gt;286&lt;/RecNum&gt;&lt;DisplayText&gt;[19]&lt;/DisplayText&gt;&lt;record&gt;&lt;rec-number&gt;286&lt;/rec-number&gt;&lt;foreign-keys&gt;&lt;key app="EN" db-id="vtwwdv5f6fdaz6e0tw7xvttbtd55f2d02fps" timestamp="0"&gt;286&lt;/key&gt;&lt;/foreign-keys&gt;&lt;ref-type name="Journal Article"&gt;17&lt;/ref-type&gt;&lt;contributors&gt;&lt;authors&gt;&lt;author&gt;Kim-Prieto, Chu&lt;/author&gt;&lt;author&gt;Diener, Ed&lt;/author&gt;&lt;/authors&gt;&lt;/contributors&gt;&lt;auth-address&gt;Kim-Prieto, Chu, kim@tcnj.edu&lt;/auth-address&gt;&lt;titles&gt;&lt;title&gt;Religion as a source of variation in the experience of positive and negative emotions&lt;/title&gt;&lt;secondary-title&gt;The Journal of Positive Psychology&lt;/secondary-title&gt;&lt;/titles&gt;&lt;periodical&gt;&lt;full-title&gt;The Journal of Positive Psychology&lt;/full-title&gt;&lt;/periodical&gt;&lt;pages&gt;447-460&lt;/pages&gt;&lt;volume&gt;4&lt;/volume&gt;&lt;keywords&gt;&lt;keyword&gt;religion&lt;/keyword&gt;&lt;keyword&gt;positive emotions&lt;/keyword&gt;&lt;keyword&gt;negative emotions&lt;/keyword&gt;&lt;keyword&gt;Cross Cultural Differences&lt;/keyword&gt;&lt;keyword&gt;Emotional Responses&lt;/keyword&gt;&lt;keyword&gt;Emotional States&lt;/keyword&gt;&lt;keyword&gt;Experiences (Events)&lt;/keyword&gt;&lt;keyword&gt;Religion&lt;/keyword&gt;&lt;/keywords&gt;&lt;dates&gt;&lt;year&gt;2009&lt;/year&gt;&lt;/dates&gt;&lt;pub-location&gt;United Kingdom&lt;/pub-location&gt;&lt;publisher&gt;Taylor &amp;amp; Francis&lt;/publisher&gt;&lt;accession-num&gt;2009-22220-002&lt;/accession-num&gt;&lt;urls&gt;&lt;related-urls&gt;&lt;url&gt;revue&lt;/url&gt;&lt;url&gt;10.1080/17439760903271025&lt;/url&gt;&lt;url&gt;http://search.ebscohost.com/login.aspx?direct=true&amp;amp;db=psyh&amp;amp;AN=2009-22220-002&amp;amp;lang=fr&amp;amp;site=ehost-live&lt;/url&gt;&lt;url&gt;kim@tcnj.edu &lt;/url&gt;&lt;/related-urls&gt;&lt;/urls&gt;&lt;/record&gt;&lt;/Cite&gt;&lt;/EndNote&gt;</w:instrText>
      </w:r>
      <w:r w:rsidR="003D5D05" w:rsidRPr="005D17AD">
        <w:rPr>
          <w:rFonts w:ascii="Times New Roman" w:hAnsi="Times New Roman" w:cs="Times New Roman"/>
        </w:rPr>
        <w:fldChar w:fldCharType="separate"/>
      </w:r>
      <w:r w:rsidR="00EC4F47">
        <w:rPr>
          <w:rFonts w:ascii="Times New Roman" w:hAnsi="Times New Roman" w:cs="Times New Roman"/>
          <w:noProof/>
        </w:rPr>
        <w:t>[19]</w:t>
      </w:r>
      <w:r w:rsidR="003D5D05" w:rsidRPr="005D17AD">
        <w:rPr>
          <w:rFonts w:ascii="Times New Roman" w:hAnsi="Times New Roman" w:cs="Times New Roman"/>
        </w:rPr>
        <w:fldChar w:fldCharType="end"/>
      </w:r>
      <w:r w:rsidR="003D5D05" w:rsidRPr="005D17AD">
        <w:rPr>
          <w:rFonts w:ascii="Times New Roman" w:hAnsi="Times New Roman" w:cs="Times New Roman"/>
        </w:rPr>
        <w:t>, but,</w:t>
      </w:r>
      <w:r w:rsidR="006A6DD0" w:rsidRPr="005D17AD">
        <w:rPr>
          <w:rFonts w:ascii="Times New Roman" w:hAnsi="Times New Roman" w:cs="Times New Roman"/>
        </w:rPr>
        <w:t xml:space="preserve"> comparatively, inducing </w:t>
      </w:r>
      <w:r w:rsidR="000E3433" w:rsidRPr="005D17AD">
        <w:rPr>
          <w:rFonts w:ascii="Times New Roman" w:hAnsi="Times New Roman" w:cs="Times New Roman"/>
        </w:rPr>
        <w:t>PE</w:t>
      </w:r>
      <w:r w:rsidR="006A6DD0" w:rsidRPr="005D17AD">
        <w:rPr>
          <w:rFonts w:ascii="Times New Roman" w:hAnsi="Times New Roman" w:cs="Times New Roman"/>
        </w:rPr>
        <w:t>s</w:t>
      </w:r>
      <w:r w:rsidR="00EE55C0" w:rsidRPr="005D17AD">
        <w:rPr>
          <w:rFonts w:ascii="Times New Roman" w:hAnsi="Times New Roman" w:cs="Times New Roman"/>
        </w:rPr>
        <w:t xml:space="preserve"> of</w:t>
      </w:r>
      <w:r w:rsidR="006A6DD0" w:rsidRPr="005D17AD">
        <w:rPr>
          <w:rFonts w:ascii="Times New Roman" w:hAnsi="Times New Roman" w:cs="Times New Roman"/>
        </w:rPr>
        <w:t xml:space="preserve"> aw</w:t>
      </w:r>
      <w:r w:rsidR="00EE55C0" w:rsidRPr="005D17AD">
        <w:rPr>
          <w:rFonts w:ascii="Times New Roman" w:hAnsi="Times New Roman" w:cs="Times New Roman"/>
        </w:rPr>
        <w:t xml:space="preserve">e, </w:t>
      </w:r>
      <w:r w:rsidR="00D566B4" w:rsidRPr="005D17AD">
        <w:rPr>
          <w:rFonts w:ascii="Times New Roman" w:hAnsi="Times New Roman" w:cs="Times New Roman"/>
        </w:rPr>
        <w:t>admiration</w:t>
      </w:r>
      <w:r w:rsidR="00EE55C0" w:rsidRPr="005D17AD">
        <w:rPr>
          <w:rFonts w:ascii="Times New Roman" w:hAnsi="Times New Roman" w:cs="Times New Roman"/>
        </w:rPr>
        <w:t>, and elevation</w:t>
      </w:r>
      <w:r w:rsidR="006A6DD0" w:rsidRPr="005D17AD">
        <w:rPr>
          <w:rFonts w:ascii="Times New Roman" w:hAnsi="Times New Roman" w:cs="Times New Roman"/>
        </w:rPr>
        <w:t xml:space="preserve">, </w:t>
      </w:r>
      <w:r w:rsidR="00D566B4" w:rsidRPr="005D17AD">
        <w:rPr>
          <w:rFonts w:ascii="Times New Roman" w:hAnsi="Times New Roman" w:cs="Times New Roman"/>
        </w:rPr>
        <w:t>leads</w:t>
      </w:r>
      <w:r w:rsidR="006A6DD0" w:rsidRPr="005D17AD">
        <w:rPr>
          <w:rFonts w:ascii="Times New Roman" w:hAnsi="Times New Roman" w:cs="Times New Roman"/>
        </w:rPr>
        <w:t xml:space="preserve"> to </w:t>
      </w:r>
      <w:r w:rsidR="00EE55C0" w:rsidRPr="005D17AD">
        <w:rPr>
          <w:rFonts w:ascii="Times New Roman" w:hAnsi="Times New Roman" w:cs="Times New Roman"/>
        </w:rPr>
        <w:t xml:space="preserve">greater self-reported religiosity and spirituality </w:t>
      </w:r>
      <w:r w:rsidR="00136AB6" w:rsidRPr="005D17AD">
        <w:rPr>
          <w:rFonts w:ascii="Times New Roman" w:hAnsi="Times New Roman" w:cs="Times New Roman"/>
        </w:rPr>
        <w:fldChar w:fldCharType="begin">
          <w:fldData xml:space="preserve">PEVuZE5vdGU+PENpdGU+PEF1dGhvcj5TYXJvZ2xvdTwvQXV0aG9yPjxZZWFyPjIwMDg8L1llYXI+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TYXJvZ2xvdTwvQXV0aG9yPjxZZWFyPjIwMDg8L1llYXI+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sidR="00136AB6" w:rsidRPr="005D17AD">
        <w:rPr>
          <w:rFonts w:ascii="Times New Roman" w:hAnsi="Times New Roman" w:cs="Times New Roman"/>
        </w:rPr>
      </w:r>
      <w:r w:rsidR="00136AB6" w:rsidRPr="005D17AD">
        <w:rPr>
          <w:rFonts w:ascii="Times New Roman" w:hAnsi="Times New Roman" w:cs="Times New Roman"/>
        </w:rPr>
        <w:fldChar w:fldCharType="separate"/>
      </w:r>
      <w:r w:rsidR="00EC4F47">
        <w:rPr>
          <w:rFonts w:ascii="Times New Roman" w:hAnsi="Times New Roman" w:cs="Times New Roman"/>
          <w:noProof/>
        </w:rPr>
        <w:t>[20-22]</w:t>
      </w:r>
      <w:r w:rsidR="00136AB6" w:rsidRPr="005D17AD">
        <w:rPr>
          <w:rFonts w:ascii="Times New Roman" w:hAnsi="Times New Roman" w:cs="Times New Roman"/>
        </w:rPr>
        <w:fldChar w:fldCharType="end"/>
      </w:r>
      <w:r w:rsidR="00136AB6" w:rsidRPr="005D17AD">
        <w:rPr>
          <w:rFonts w:ascii="Times New Roman" w:hAnsi="Times New Roman" w:cs="Times New Roman"/>
        </w:rPr>
        <w:t xml:space="preserve">. </w:t>
      </w:r>
      <w:r w:rsidR="006A6DD0" w:rsidRPr="005D17AD">
        <w:rPr>
          <w:rFonts w:ascii="Times New Roman" w:hAnsi="Times New Roman" w:cs="Times New Roman"/>
        </w:rPr>
        <w:t xml:space="preserve"> </w:t>
      </w:r>
    </w:p>
    <w:p w14:paraId="23D5B01A" w14:textId="58C5EE97" w:rsidR="00854536" w:rsidRPr="005D17AD" w:rsidRDefault="00D9055C" w:rsidP="00B06B67">
      <w:pPr>
        <w:spacing w:line="480" w:lineRule="auto"/>
        <w:ind w:firstLine="720"/>
        <w:rPr>
          <w:rFonts w:ascii="Times New Roman" w:hAnsi="Times New Roman" w:cs="Times New Roman"/>
        </w:rPr>
      </w:pPr>
      <w:r w:rsidRPr="005D17AD">
        <w:rPr>
          <w:rFonts w:ascii="Times New Roman" w:hAnsi="Times New Roman" w:cs="Times New Roman"/>
        </w:rPr>
        <w:t>Specifically, i</w:t>
      </w:r>
      <w:r w:rsidR="00D078FC" w:rsidRPr="005D17AD">
        <w:rPr>
          <w:rFonts w:ascii="Times New Roman" w:hAnsi="Times New Roman" w:cs="Times New Roman"/>
        </w:rPr>
        <w:t xml:space="preserve">ndividual </w:t>
      </w:r>
      <w:r w:rsidR="00C05102" w:rsidRPr="005D17AD">
        <w:rPr>
          <w:rFonts w:ascii="Times New Roman" w:hAnsi="Times New Roman" w:cs="Times New Roman"/>
        </w:rPr>
        <w:t>religious</w:t>
      </w:r>
      <w:r w:rsidR="001E43BA" w:rsidRPr="005D17AD">
        <w:rPr>
          <w:rFonts w:ascii="Times New Roman" w:hAnsi="Times New Roman" w:cs="Times New Roman"/>
        </w:rPr>
        <w:t>/spiritual</w:t>
      </w:r>
      <w:r w:rsidR="00C05102" w:rsidRPr="005D17AD">
        <w:rPr>
          <w:rFonts w:ascii="Times New Roman" w:hAnsi="Times New Roman" w:cs="Times New Roman"/>
        </w:rPr>
        <w:t xml:space="preserve"> </w:t>
      </w:r>
      <w:r w:rsidR="00D078FC" w:rsidRPr="005D17AD">
        <w:rPr>
          <w:rFonts w:ascii="Times New Roman" w:hAnsi="Times New Roman" w:cs="Times New Roman"/>
        </w:rPr>
        <w:t>practices</w:t>
      </w:r>
      <w:r w:rsidR="00136AB6" w:rsidRPr="005D17AD">
        <w:rPr>
          <w:rFonts w:ascii="Times New Roman" w:hAnsi="Times New Roman" w:cs="Times New Roman"/>
        </w:rPr>
        <w:t xml:space="preserve"> </w:t>
      </w:r>
      <w:r w:rsidR="00CF2A3C" w:rsidRPr="005D17AD">
        <w:rPr>
          <w:rFonts w:ascii="Times New Roman" w:hAnsi="Times New Roman" w:cs="Times New Roman"/>
        </w:rPr>
        <w:t xml:space="preserve">and behaviors, </w:t>
      </w:r>
      <w:r w:rsidR="00D078FC" w:rsidRPr="005D17AD">
        <w:rPr>
          <w:rFonts w:ascii="Times New Roman" w:hAnsi="Times New Roman" w:cs="Times New Roman"/>
        </w:rPr>
        <w:t>such as prayer or meditation</w:t>
      </w:r>
      <w:r w:rsidR="00CF2A3C" w:rsidRPr="005D17AD">
        <w:rPr>
          <w:rFonts w:ascii="Times New Roman" w:hAnsi="Times New Roman" w:cs="Times New Roman"/>
        </w:rPr>
        <w:t xml:space="preserve">, </w:t>
      </w:r>
      <w:r w:rsidR="00D078FC" w:rsidRPr="005D17AD">
        <w:rPr>
          <w:rFonts w:ascii="Times New Roman" w:hAnsi="Times New Roman" w:cs="Times New Roman"/>
        </w:rPr>
        <w:t xml:space="preserve">have been </w:t>
      </w:r>
      <w:r w:rsidRPr="005D17AD">
        <w:rPr>
          <w:rFonts w:ascii="Times New Roman" w:hAnsi="Times New Roman" w:cs="Times New Roman"/>
        </w:rPr>
        <w:t>shown to promote the experience of</w:t>
      </w:r>
      <w:r w:rsidR="00D078FC" w:rsidRPr="005D17AD">
        <w:rPr>
          <w:rFonts w:ascii="Times New Roman" w:hAnsi="Times New Roman" w:cs="Times New Roman"/>
        </w:rPr>
        <w:t xml:space="preserve"> </w:t>
      </w:r>
      <w:r w:rsidR="000E3433" w:rsidRPr="005D17AD">
        <w:rPr>
          <w:rFonts w:ascii="Times New Roman" w:hAnsi="Times New Roman" w:cs="Times New Roman"/>
        </w:rPr>
        <w:t>PE</w:t>
      </w:r>
      <w:r w:rsidR="00D078FC" w:rsidRPr="005D17AD">
        <w:rPr>
          <w:rFonts w:ascii="Times New Roman" w:hAnsi="Times New Roman" w:cs="Times New Roman"/>
        </w:rPr>
        <w:t>s.</w:t>
      </w:r>
      <w:r w:rsidR="00CE5E61" w:rsidRPr="005D17AD">
        <w:rPr>
          <w:rFonts w:ascii="Times New Roman" w:hAnsi="Times New Roman" w:cs="Times New Roman"/>
        </w:rPr>
        <w:t xml:space="preserve"> </w:t>
      </w:r>
      <w:r w:rsidR="00B66969">
        <w:rPr>
          <w:rFonts w:ascii="Times New Roman" w:hAnsi="Times New Roman" w:cs="Times New Roman"/>
        </w:rPr>
        <w:t>We discuss here meditation because although sometimes practiced in secular context and by secular people, it a)</w:t>
      </w:r>
      <w:r w:rsidR="00B66969" w:rsidRPr="006D1CF6">
        <w:rPr>
          <w:rFonts w:ascii="Times New Roman" w:hAnsi="Times New Roman" w:cs="Times New Roman"/>
        </w:rPr>
        <w:t xml:space="preserve"> shares similar psychological ingredients as prayer (quiet contemplation, focusing inward on the self as well as feeling love and care and extending that love to others) and b) is frequently practiced by people who identify as religious and spiritual </w:t>
      </w:r>
      <w:r w:rsidR="00B66969" w:rsidRPr="006D1CF6">
        <w:rPr>
          <w:rFonts w:ascii="Times New Roman" w:hAnsi="Times New Roman" w:cs="Times New Roman"/>
        </w:rPr>
        <w:fldChar w:fldCharType="begin"/>
      </w:r>
      <w:r w:rsidR="00B66969">
        <w:rPr>
          <w:rFonts w:ascii="Times New Roman" w:hAnsi="Times New Roman" w:cs="Times New Roman"/>
        </w:rPr>
        <w:instrText xml:space="preserve"> ADDIN EN.CITE &lt;EndNote&gt;&lt;Cite&gt;&lt;Author&gt;Masci&lt;/Author&gt;&lt;Year&gt;2018&lt;/Year&gt;&lt;RecNum&gt;1585&lt;/RecNum&gt;&lt;DisplayText&gt;[23]&lt;/DisplayText&gt;&lt;record&gt;&lt;rec-number&gt;1585&lt;/rec-number&gt;&lt;foreign-keys&gt;&lt;key app="EN" db-id="vtwwdv5f6fdaz6e0tw7xvttbtd55f2d02fps" timestamp="1592578969"&gt;1585&lt;/key&gt;&lt;/foreign-keys&gt;&lt;ref-type name="Web Page"&gt;12&lt;/ref-type&gt;&lt;contributors&gt;&lt;authors&gt;&lt;author&gt;Masci, D.&lt;/author&gt;&lt;author&gt;Hackett, C.&lt;/author&gt;&lt;/authors&gt;&lt;/contributors&gt;&lt;titles&gt;&lt;title&gt;Meditation is common across many religious groups in the U.S. Pew Research Center. Retrieved from: http://pewrsr.ch/2lHc0HC&lt;/title&gt;&lt;/titles&gt;&lt;volume&gt;2020&lt;/volume&gt;&lt;dates&gt;&lt;year&gt;2018&lt;/year&gt;&lt;/dates&gt;&lt;urls&gt;&lt;/urls&gt;&lt;electronic-resource-num&gt;Retrieved from: http://pewrsr.ch/2lHc0HC&lt;/electronic-resource-num&gt;&lt;/record&gt;&lt;/Cite&gt;&lt;/EndNote&gt;</w:instrText>
      </w:r>
      <w:r w:rsidR="00B66969" w:rsidRPr="006D1CF6">
        <w:rPr>
          <w:rFonts w:ascii="Times New Roman" w:hAnsi="Times New Roman" w:cs="Times New Roman"/>
        </w:rPr>
        <w:fldChar w:fldCharType="separate"/>
      </w:r>
      <w:r w:rsidR="00B66969">
        <w:rPr>
          <w:rFonts w:ascii="Times New Roman" w:hAnsi="Times New Roman" w:cs="Times New Roman"/>
          <w:noProof/>
        </w:rPr>
        <w:t>[23]</w:t>
      </w:r>
      <w:r w:rsidR="00B66969" w:rsidRPr="006D1CF6">
        <w:rPr>
          <w:rFonts w:ascii="Times New Roman" w:hAnsi="Times New Roman" w:cs="Times New Roman"/>
        </w:rPr>
        <w:fldChar w:fldCharType="end"/>
      </w:r>
      <w:r w:rsidR="00B66969">
        <w:rPr>
          <w:rFonts w:ascii="Times New Roman" w:hAnsi="Times New Roman" w:cs="Times New Roman"/>
        </w:rPr>
        <w:t xml:space="preserve">. </w:t>
      </w:r>
      <w:r w:rsidR="00BA33F5" w:rsidRPr="005D17AD">
        <w:rPr>
          <w:rFonts w:ascii="Times New Roman" w:hAnsi="Times New Roman" w:cs="Times New Roman"/>
        </w:rPr>
        <w:t>Across multiple studies, p</w:t>
      </w:r>
      <w:r w:rsidR="005B7059" w:rsidRPr="005D17AD">
        <w:rPr>
          <w:rFonts w:ascii="Times New Roman" w:hAnsi="Times New Roman" w:cs="Times New Roman"/>
        </w:rPr>
        <w:t xml:space="preserve">rayer frequency </w:t>
      </w:r>
      <w:r w:rsidR="00BA33F5" w:rsidRPr="005D17AD">
        <w:rPr>
          <w:rFonts w:ascii="Times New Roman" w:hAnsi="Times New Roman" w:cs="Times New Roman"/>
        </w:rPr>
        <w:t>was</w:t>
      </w:r>
      <w:r w:rsidR="005B7059" w:rsidRPr="005D17AD">
        <w:rPr>
          <w:rFonts w:ascii="Times New Roman" w:hAnsi="Times New Roman" w:cs="Times New Roman"/>
        </w:rPr>
        <w:t xml:space="preserve"> associated with gratitude, </w:t>
      </w:r>
      <w:r w:rsidRPr="005D17AD">
        <w:rPr>
          <w:rFonts w:ascii="Times New Roman" w:hAnsi="Times New Roman" w:cs="Times New Roman"/>
        </w:rPr>
        <w:t xml:space="preserve">and </w:t>
      </w:r>
      <w:r w:rsidR="008B4A3F" w:rsidRPr="005D17AD">
        <w:rPr>
          <w:rFonts w:ascii="Times New Roman" w:hAnsi="Times New Roman" w:cs="Times New Roman"/>
        </w:rPr>
        <w:t xml:space="preserve">engaging in </w:t>
      </w:r>
      <w:r w:rsidRPr="005D17AD">
        <w:rPr>
          <w:rFonts w:ascii="Times New Roman" w:hAnsi="Times New Roman" w:cs="Times New Roman"/>
        </w:rPr>
        <w:t>prayer increased feelings of gratitude across time</w:t>
      </w:r>
      <w:r w:rsidR="003F715F" w:rsidRPr="005D17AD">
        <w:rPr>
          <w:rFonts w:ascii="Times New Roman" w:hAnsi="Times New Roman" w:cs="Times New Roman"/>
        </w:rPr>
        <w:t xml:space="preserve"> </w:t>
      </w:r>
      <w:r w:rsidR="003F715F" w:rsidRPr="005D17AD">
        <w:rPr>
          <w:rFonts w:ascii="Times New Roman" w:hAnsi="Times New Roman" w:cs="Times New Roman"/>
        </w:rPr>
        <w:fldChar w:fldCharType="begin"/>
      </w:r>
      <w:r w:rsidR="00B66969">
        <w:rPr>
          <w:rFonts w:ascii="Times New Roman" w:hAnsi="Times New Roman" w:cs="Times New Roman"/>
        </w:rPr>
        <w:instrText xml:space="preserve"> ADDIN EN.CITE &lt;EndNote&gt;&lt;Cite&gt;&lt;Author&gt;Lambert&lt;/Author&gt;&lt;Year&gt;2009&lt;/Year&gt;&lt;RecNum&gt;515&lt;/RecNum&gt;&lt;DisplayText&gt;[24]&lt;/DisplayText&gt;&lt;record&gt;&lt;rec-number&gt;515&lt;/rec-number&gt;&lt;foreign-keys&gt;&lt;key app="EN" db-id="vtwwdv5f6fdaz6e0tw7xvttbtd55f2d02fps" timestamp="0"&gt;515&lt;/key&gt;&lt;/foreign-keys&gt;&lt;ref-type name="Journal Article"&gt;17&lt;/ref-type&gt;&lt;contributors&gt;&lt;authors&gt;&lt;author&gt;Lambert, Nathaniel M.&lt;/author&gt;&lt;author&gt;Fincham, Frank D.&lt;/author&gt;&lt;author&gt;Braithwaite, Scott R.&lt;/author&gt;&lt;author&gt;Graham, Steven M.&lt;/author&gt;&lt;author&gt;Beach, Steven R. H.&lt;/author&gt;&lt;/authors&gt;&lt;/contributors&gt;&lt;auth-address&gt;Lambert, Nathaniel M.,Sandels Building,Tallahassee,US,32306,Family Institute, Florida State University,nlambert@fsu.edu,Lambert, Nathaniel M.&lt;/auth-address&gt;&lt;titles&gt;&lt;title&gt;Can prayer increase gratitude?&lt;/title&gt;&lt;secondary-title&gt;Psychology of Religion and Spirituality&lt;/secondary-title&gt;&lt;/titles&gt;&lt;periodical&gt;&lt;full-title&gt;Psychology of Religion and Spirituality&lt;/full-title&gt;&lt;/periodical&gt;&lt;pages&gt;139-149&lt;/pages&gt;&lt;volume&gt;1&lt;/volume&gt;&lt;dates&gt;&lt;year&gt;2009&lt;/year&gt;&lt;/dates&gt;&lt;pub-location&gt;US&lt;/pub-location&gt;&lt;publisher&gt;Educational Publishing Foundation&lt;/publisher&gt;&lt;urls&gt;&lt;related-urls&gt;&lt;url&gt;PDF&lt;/url&gt;&lt;url&gt;http://search.proquest.com/docview/622111123?accountid=12156 &lt;/url&gt;&lt;/related-urls&gt;&lt;/urls&gt;&lt;/record&gt;&lt;/Cite&gt;&lt;/EndNote&gt;</w:instrText>
      </w:r>
      <w:r w:rsidR="003F715F" w:rsidRPr="005D17AD">
        <w:rPr>
          <w:rFonts w:ascii="Times New Roman" w:hAnsi="Times New Roman" w:cs="Times New Roman"/>
        </w:rPr>
        <w:fldChar w:fldCharType="separate"/>
      </w:r>
      <w:r w:rsidR="00B66969">
        <w:rPr>
          <w:rFonts w:ascii="Times New Roman" w:hAnsi="Times New Roman" w:cs="Times New Roman"/>
          <w:noProof/>
        </w:rPr>
        <w:t>[24]</w:t>
      </w:r>
      <w:r w:rsidR="003F715F" w:rsidRPr="005D17AD">
        <w:rPr>
          <w:rFonts w:ascii="Times New Roman" w:hAnsi="Times New Roman" w:cs="Times New Roman"/>
        </w:rPr>
        <w:fldChar w:fldCharType="end"/>
      </w:r>
      <w:r w:rsidR="00C84DE6" w:rsidRPr="005D17AD">
        <w:rPr>
          <w:rFonts w:ascii="Times New Roman" w:hAnsi="Times New Roman" w:cs="Times New Roman"/>
        </w:rPr>
        <w:t>.</w:t>
      </w:r>
      <w:r w:rsidR="00D907DB" w:rsidRPr="005D17AD">
        <w:rPr>
          <w:rFonts w:ascii="Times New Roman" w:hAnsi="Times New Roman" w:cs="Times New Roman"/>
        </w:rPr>
        <w:t xml:space="preserve"> Moreover</w:t>
      </w:r>
      <w:r w:rsidR="00CE5E61" w:rsidRPr="005D17AD">
        <w:rPr>
          <w:rFonts w:ascii="Times New Roman" w:hAnsi="Times New Roman" w:cs="Times New Roman"/>
        </w:rPr>
        <w:t xml:space="preserve">, </w:t>
      </w:r>
      <w:r w:rsidRPr="005D17AD">
        <w:rPr>
          <w:rFonts w:ascii="Times New Roman" w:hAnsi="Times New Roman" w:cs="Times New Roman"/>
        </w:rPr>
        <w:t xml:space="preserve">engaging in formal and even informal </w:t>
      </w:r>
      <w:r w:rsidR="006517DA" w:rsidRPr="005D17AD">
        <w:rPr>
          <w:rFonts w:ascii="Times New Roman" w:hAnsi="Times New Roman" w:cs="Times New Roman"/>
        </w:rPr>
        <w:t xml:space="preserve">(quick shift of awareness during the flow of daily activities) </w:t>
      </w:r>
      <w:r w:rsidR="00F562B2" w:rsidRPr="005D17AD">
        <w:rPr>
          <w:rFonts w:ascii="Times New Roman" w:hAnsi="Times New Roman" w:cs="Times New Roman"/>
        </w:rPr>
        <w:t>meditation</w:t>
      </w:r>
      <w:r w:rsidR="00CE5E61" w:rsidRPr="005D17AD">
        <w:rPr>
          <w:rFonts w:ascii="Times New Roman" w:hAnsi="Times New Roman" w:cs="Times New Roman"/>
        </w:rPr>
        <w:t xml:space="preserve"> practice</w:t>
      </w:r>
      <w:r w:rsidRPr="005D17AD">
        <w:rPr>
          <w:rFonts w:ascii="Times New Roman" w:hAnsi="Times New Roman" w:cs="Times New Roman"/>
        </w:rPr>
        <w:t>s</w:t>
      </w:r>
      <w:r w:rsidR="00061C07" w:rsidRPr="005D17AD">
        <w:rPr>
          <w:rFonts w:ascii="Times New Roman" w:hAnsi="Times New Roman" w:cs="Times New Roman"/>
        </w:rPr>
        <w:t xml:space="preserve"> </w:t>
      </w:r>
      <w:r w:rsidRPr="005D17AD">
        <w:rPr>
          <w:rFonts w:ascii="Times New Roman" w:hAnsi="Times New Roman" w:cs="Times New Roman"/>
        </w:rPr>
        <w:t xml:space="preserve">has also been found to increase </w:t>
      </w:r>
      <w:r w:rsidR="008B4A3F" w:rsidRPr="005D17AD">
        <w:rPr>
          <w:rFonts w:ascii="Times New Roman" w:hAnsi="Times New Roman" w:cs="Times New Roman"/>
        </w:rPr>
        <w:t xml:space="preserve">daily </w:t>
      </w:r>
      <w:r w:rsidRPr="005D17AD">
        <w:rPr>
          <w:rFonts w:ascii="Times New Roman" w:hAnsi="Times New Roman" w:cs="Times New Roman"/>
        </w:rPr>
        <w:t xml:space="preserve">experiences of </w:t>
      </w:r>
      <w:r w:rsidR="000E3433" w:rsidRPr="005D17AD">
        <w:rPr>
          <w:rFonts w:ascii="Times New Roman" w:hAnsi="Times New Roman" w:cs="Times New Roman"/>
        </w:rPr>
        <w:t>PE</w:t>
      </w:r>
      <w:r w:rsidRPr="005D17AD">
        <w:rPr>
          <w:rFonts w:ascii="Times New Roman" w:hAnsi="Times New Roman" w:cs="Times New Roman"/>
        </w:rPr>
        <w:t xml:space="preserve">s </w:t>
      </w:r>
      <w:r w:rsidR="00B74705" w:rsidRPr="005D17AD">
        <w:rPr>
          <w:rFonts w:ascii="Times New Roman" w:hAnsi="Times New Roman" w:cs="Times New Roman"/>
        </w:rPr>
        <w:fldChar w:fldCharType="begin">
          <w:fldData xml:space="preserve">PEVuZE5vdGU+PENpdGU+PEF1dGhvcj5GcmVkcmlja3NvbjwvQXV0aG9yPjxZZWFyPjIwMTk8L1ll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=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GcmVkcmlja3NvbjwvQXV0aG9yPjxZZWFyPjIwMTk8L1ll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=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sidR="00B74705" w:rsidRPr="005D17AD">
        <w:rPr>
          <w:rFonts w:ascii="Times New Roman" w:hAnsi="Times New Roman" w:cs="Times New Roman"/>
        </w:rPr>
      </w:r>
      <w:r w:rsidR="00B74705" w:rsidRPr="005D17AD">
        <w:rPr>
          <w:rFonts w:ascii="Times New Roman" w:hAnsi="Times New Roman" w:cs="Times New Roman"/>
        </w:rPr>
        <w:fldChar w:fldCharType="separate"/>
      </w:r>
      <w:r w:rsidR="00EC4F47">
        <w:rPr>
          <w:rFonts w:ascii="Times New Roman" w:hAnsi="Times New Roman" w:cs="Times New Roman"/>
          <w:noProof/>
        </w:rPr>
        <w:t>[25,26]</w:t>
      </w:r>
      <w:r w:rsidR="00B74705" w:rsidRPr="005D17AD">
        <w:rPr>
          <w:rFonts w:ascii="Times New Roman" w:hAnsi="Times New Roman" w:cs="Times New Roman"/>
        </w:rPr>
        <w:fldChar w:fldCharType="end"/>
      </w:r>
      <w:r w:rsidR="00B74705" w:rsidRPr="005D17AD">
        <w:rPr>
          <w:rFonts w:ascii="Times New Roman" w:hAnsi="Times New Roman" w:cs="Times New Roman"/>
        </w:rPr>
        <w:t>.</w:t>
      </w:r>
    </w:p>
    <w:p w14:paraId="3F855130" w14:textId="1ECB3AA3" w:rsidR="000B6F76" w:rsidRDefault="00F562B2" w:rsidP="00BB2C77">
      <w:pPr>
        <w:spacing w:line="480" w:lineRule="auto"/>
        <w:ind w:firstLine="720"/>
        <w:rPr>
          <w:rFonts w:ascii="Times New Roman" w:hAnsi="Times New Roman" w:cs="Times New Roman"/>
        </w:rPr>
      </w:pPr>
      <w:r w:rsidRPr="005D17AD">
        <w:rPr>
          <w:rFonts w:ascii="Times New Roman" w:hAnsi="Times New Roman" w:cs="Times New Roman"/>
        </w:rPr>
        <w:t>Similarly, participating in collective practices</w:t>
      </w:r>
      <w:r w:rsidR="008B4A3F" w:rsidRPr="005D17AD">
        <w:rPr>
          <w:rFonts w:ascii="Times New Roman" w:hAnsi="Times New Roman" w:cs="Times New Roman"/>
        </w:rPr>
        <w:t>,</w:t>
      </w:r>
      <w:r w:rsidRPr="005D17AD">
        <w:rPr>
          <w:rFonts w:ascii="Times New Roman" w:hAnsi="Times New Roman" w:cs="Times New Roman"/>
        </w:rPr>
        <w:t xml:space="preserve"> </w:t>
      </w:r>
      <w:r w:rsidR="008B4A3F" w:rsidRPr="005D17AD">
        <w:rPr>
          <w:rFonts w:ascii="Times New Roman" w:hAnsi="Times New Roman" w:cs="Times New Roman"/>
        </w:rPr>
        <w:t xml:space="preserve">such as attending a place of worship, </w:t>
      </w:r>
      <w:r w:rsidR="004C3817" w:rsidRPr="005D17AD">
        <w:rPr>
          <w:rFonts w:ascii="Times New Roman" w:hAnsi="Times New Roman" w:cs="Times New Roman"/>
        </w:rPr>
        <w:t xml:space="preserve">generates </w:t>
      </w:r>
      <w:r w:rsidR="000E3433" w:rsidRPr="005D17AD">
        <w:rPr>
          <w:rFonts w:ascii="Times New Roman" w:hAnsi="Times New Roman" w:cs="Times New Roman"/>
        </w:rPr>
        <w:t>PE</w:t>
      </w:r>
      <w:r w:rsidR="004C3817" w:rsidRPr="005D17AD">
        <w:rPr>
          <w:rFonts w:ascii="Times New Roman" w:hAnsi="Times New Roman" w:cs="Times New Roman"/>
        </w:rPr>
        <w:t xml:space="preserve">s </w:t>
      </w:r>
      <w:r w:rsidR="001F1672" w:rsidRPr="005D17AD">
        <w:rPr>
          <w:rFonts w:ascii="Times New Roman" w:hAnsi="Times New Roman" w:cs="Times New Roman"/>
        </w:rPr>
        <w:t>such as happiness</w:t>
      </w:r>
      <w:r w:rsidR="00586FB3" w:rsidRPr="005D17AD">
        <w:rPr>
          <w:rFonts w:ascii="Times New Roman" w:hAnsi="Times New Roman" w:cs="Times New Roman"/>
        </w:rPr>
        <w:t xml:space="preserve"> </w:t>
      </w:r>
      <w:r w:rsidR="00586FB3"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Stark&lt;/Author&gt;&lt;Year&gt;2008&lt;/Year&gt;&lt;RecNum&gt;669&lt;/RecNum&gt;&lt;DisplayText&gt;[13]&lt;/DisplayText&gt;&lt;record&gt;&lt;rec-number&gt;669&lt;/rec-number&gt;&lt;foreign-keys&gt;&lt;key app="EN" db-id="vtwwdv5f6fdaz6e0tw7xvttbtd55f2d02fps" timestamp="1373055049"&gt;669&lt;/key&gt;&lt;/foreign-keys&gt;&lt;ref-type name="Journal Article"&gt;17&lt;/ref-type&gt;&lt;contributors&gt;&lt;authors&gt;&lt;author&gt;Stark, Rodney&lt;/author&gt;&lt;author&gt;Maier, Jared&lt;/author&gt;&lt;/authors&gt;&lt;/contributors&gt;&lt;titles&gt;&lt;title&gt;Faith and happiness&lt;/title&gt;&lt;secondary-title&gt;Review of Religious Research&lt;/secondary-title&gt;&lt;/titles&gt;&lt;pages&gt;120-125&lt;/pages&gt;&lt;dates&gt;&lt;year&gt;2008&lt;/year&gt;&lt;/dates&gt;&lt;isbn&gt;0034-673X&lt;/isbn&gt;&lt;urls&gt;&lt;/urls&gt;&lt;/record&gt;&lt;/Cite&gt;&lt;/EndNote&gt;</w:instrText>
      </w:r>
      <w:r w:rsidR="00586FB3" w:rsidRPr="005D17AD">
        <w:rPr>
          <w:rFonts w:ascii="Times New Roman" w:hAnsi="Times New Roman" w:cs="Times New Roman"/>
        </w:rPr>
        <w:fldChar w:fldCharType="separate"/>
      </w:r>
      <w:r w:rsidR="00EC4F47">
        <w:rPr>
          <w:rFonts w:ascii="Times New Roman" w:hAnsi="Times New Roman" w:cs="Times New Roman"/>
          <w:noProof/>
        </w:rPr>
        <w:t>[13]</w:t>
      </w:r>
      <w:r w:rsidR="00586FB3" w:rsidRPr="005D17AD">
        <w:rPr>
          <w:rFonts w:ascii="Times New Roman" w:hAnsi="Times New Roman" w:cs="Times New Roman"/>
        </w:rPr>
        <w:fldChar w:fldCharType="end"/>
      </w:r>
      <w:r w:rsidR="00445175" w:rsidRPr="005D17AD">
        <w:rPr>
          <w:rFonts w:ascii="Times New Roman" w:hAnsi="Times New Roman" w:cs="Times New Roman"/>
        </w:rPr>
        <w:t xml:space="preserve">, </w:t>
      </w:r>
      <w:r w:rsidR="00BA422F" w:rsidRPr="005D17AD">
        <w:rPr>
          <w:rFonts w:ascii="Times New Roman" w:hAnsi="Times New Roman" w:cs="Times New Roman"/>
        </w:rPr>
        <w:t>gratitude</w:t>
      </w:r>
      <w:r w:rsidR="00586FB3" w:rsidRPr="005D17AD">
        <w:rPr>
          <w:rFonts w:ascii="Times New Roman" w:hAnsi="Times New Roman" w:cs="Times New Roman"/>
        </w:rPr>
        <w:t xml:space="preserve"> </w:t>
      </w:r>
      <w:r w:rsidR="00586FB3"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Krause&lt;/Author&gt;&lt;Year&gt;2009&lt;/Year&gt;&lt;RecNum&gt;343&lt;/RecNum&gt;&lt;DisplayText&gt;[27]&lt;/DisplayText&gt;&lt;record&gt;&lt;rec-number&gt;343&lt;/rec-number&gt;&lt;foreign-keys&gt;&lt;key app="EN" db-id="vtwwdv5f6fdaz6e0tw7xvttbtd55f2d02fps" timestamp="0"&gt;343&lt;/key&gt;&lt;/foreign-keys&gt;&lt;ref-type name="Journal Article"&gt;17&lt;/ref-type&gt;&lt;contributors&gt;&lt;authors&gt;&lt;author&gt;Krause, Neal&lt;/author&gt;&lt;/authors&gt;&lt;/contributors&gt;&lt;auth-address&gt;Krause, Neal, Department of Health Behavior and Health Education, School of Public Health, University of Michigan 1420 Washington Heights, Ann Arbor, MI, US, 48109, nkrause@umich.edu&lt;/auth-address&gt;&lt;titles&gt;&lt;title&gt;Religious involvement, gratitude, and change in depressive symptoms over time&lt;/title&gt;&lt;secondary-title&gt;International Journal for the Psychology of Religion&lt;/secondary-title&gt;&lt;/titles&gt;&lt;pages&gt;155-172&lt;/pages&gt;&lt;volume&gt;19&lt;/volume&gt;&lt;number&gt;3&lt;/number&gt;&lt;keywords&gt;&lt;keyword&gt;religious involvement&lt;/keyword&gt;&lt;keyword&gt;gratitude&lt;/keyword&gt;&lt;keyword&gt;change in depressive symptoms&lt;/keyword&gt;&lt;keyword&gt;chronic financial strain&lt;/keyword&gt;&lt;keyword&gt;church attendance&lt;/keyword&gt;&lt;keyword&gt;sense of God-mediated control&lt;/keyword&gt;&lt;keyword&gt;later life&lt;/keyword&gt;&lt;keyword&gt;Financial Strain&lt;/keyword&gt;&lt;keyword&gt;God Concepts&lt;/keyword&gt;&lt;keyword&gt;Gratitude&lt;/keyword&gt;&lt;keyword&gt;Major Depression&lt;/keyword&gt;&lt;keyword&gt;Religiosity&lt;/keyword&gt;&lt;keyword&gt;Involvement&lt;/keyword&gt;&lt;keyword&gt;Religion&lt;/keyword&gt;&lt;keyword&gt;Symptoms&lt;/keyword&gt;&lt;/keywords&gt;&lt;dates&gt;&lt;year&gt;2009&lt;/year&gt;&lt;/dates&gt;&lt;pub-location&gt;United Kingdom&lt;/pub-location&gt;&lt;publisher&gt;Taylor &amp;amp; Francis&lt;/publisher&gt;&lt;accession-num&gt;2010-06528-002&lt;/accession-num&gt;&lt;urls&gt;&lt;related-urls&gt;&lt;url&gt;10.1080/10508610902880204&lt;/url&gt;&lt;url&gt;http://search.ebscohost.com/login.aspx?direct=true&amp;amp;db=psyh&amp;amp;AN=2010-06528-002&amp;amp;lang=fr&amp;amp;site=ehost-live&lt;/url&gt;&lt;url&gt;nkrause@umich.edu &lt;/url&gt;&lt;/related-urls&gt;&lt;/urls&gt;&lt;/record&gt;&lt;/Cite&gt;&lt;/EndNote&gt;</w:instrText>
      </w:r>
      <w:r w:rsidR="00586FB3" w:rsidRPr="005D17AD">
        <w:rPr>
          <w:rFonts w:ascii="Times New Roman" w:hAnsi="Times New Roman" w:cs="Times New Roman"/>
        </w:rPr>
        <w:fldChar w:fldCharType="separate"/>
      </w:r>
      <w:r w:rsidR="00EC4F47">
        <w:rPr>
          <w:rFonts w:ascii="Times New Roman" w:hAnsi="Times New Roman" w:cs="Times New Roman"/>
          <w:noProof/>
        </w:rPr>
        <w:t>[27]</w:t>
      </w:r>
      <w:r w:rsidR="00586FB3" w:rsidRPr="005D17AD">
        <w:rPr>
          <w:rFonts w:ascii="Times New Roman" w:hAnsi="Times New Roman" w:cs="Times New Roman"/>
        </w:rPr>
        <w:fldChar w:fldCharType="end"/>
      </w:r>
      <w:r w:rsidR="00BA422F" w:rsidRPr="005D17AD">
        <w:rPr>
          <w:rFonts w:ascii="Times New Roman" w:hAnsi="Times New Roman" w:cs="Times New Roman"/>
        </w:rPr>
        <w:t xml:space="preserve"> </w:t>
      </w:r>
      <w:r w:rsidR="00445175" w:rsidRPr="005D17AD">
        <w:rPr>
          <w:rFonts w:ascii="Times New Roman" w:hAnsi="Times New Roman" w:cs="Times New Roman"/>
        </w:rPr>
        <w:t>and awe</w:t>
      </w:r>
      <w:r w:rsidR="00286F39" w:rsidRPr="005D17AD">
        <w:rPr>
          <w:rFonts w:ascii="Times New Roman" w:hAnsi="Times New Roman" w:cs="Times New Roman"/>
        </w:rPr>
        <w:t xml:space="preserve"> </w:t>
      </w:r>
      <w:r w:rsidR="00286F39"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Krause&lt;/Author&gt;&lt;Year&gt;2015&lt;/Year&gt;&lt;RecNum&gt;1583&lt;/RecNum&gt;&lt;DisplayText&gt;[28]&lt;/DisplayText&gt;&lt;record&gt;&lt;rec-number&gt;1583&lt;/rec-number&gt;&lt;foreign-keys&gt;&lt;key app="EN" db-id="50xpxzwdmpepxeeerfn5apf1z9dezst5rzdw" timestamp="1593197583"&gt;1583&lt;/key&gt;&lt;/foreign-keys&gt;&lt;ref-type name="Journal Article"&gt;17&lt;/ref-type&gt;&lt;contributors&gt;&lt;authors&gt;&lt;author&gt;Krause, Neal&lt;/author&gt;&lt;author&gt;Hayward, R. David&lt;/author&gt;&lt;/authors&gt;&lt;/contributors&gt;&lt;auth-address&gt;Krause, Neal: Department of Health Behavior and Health Education, School of Public Health, University of Michigan, 1420 Washington Heights, Ann Arbor, MI, US, 48109-2029, nkrause@umich.edu&lt;/auth-address&gt;&lt;titles&gt;&lt;title&gt;Assessing whether practical wisdom and awe of God are associated with life satisfaction&lt;/title&gt;&lt;secondary-title&gt;Psychology of Religion and Spirituality&lt;/secondary-title&gt;&lt;/titles&gt;&lt;periodical&gt;&lt;full-title&gt;Psychology of Religion and Spirituality&lt;/full-title&gt;&lt;/periodical&gt;&lt;pages&gt;51-59&lt;/pages&gt;&lt;volume&gt;7&lt;/volume&gt;&lt;number&gt;1&lt;/number&gt;&lt;keywords&gt;&lt;keyword&gt;*Emotions&lt;/keyword&gt;&lt;keyword&gt;*God Concepts&lt;/keyword&gt;&lt;keyword&gt;*Life Satisfaction&lt;/keyword&gt;&lt;keyword&gt;*Religious Beliefs&lt;/keyword&gt;&lt;keyword&gt;Wisdom&lt;/keyword&gt;&lt;/keywords&gt;&lt;dates&gt;&lt;year&gt;2015&lt;/year&gt;&lt;/dates&gt;&lt;pub-location&gt;US&lt;/pub-location&gt;&lt;publisher&gt;Educational Publishing Foundation&lt;/publisher&gt;&lt;isbn&gt;1943-1562(Electronic),1941-1022(Print)&lt;/isbn&gt;&lt;urls&gt;&lt;/urls&gt;&lt;electronic-resource-num&gt;10.1037/a0037694&lt;/electronic-resource-num&gt;&lt;/record&gt;&lt;/Cite&gt;&lt;/EndNote&gt;</w:instrText>
      </w:r>
      <w:r w:rsidR="00286F39" w:rsidRPr="005D17AD">
        <w:rPr>
          <w:rFonts w:ascii="Times New Roman" w:hAnsi="Times New Roman" w:cs="Times New Roman"/>
        </w:rPr>
        <w:fldChar w:fldCharType="separate"/>
      </w:r>
      <w:r w:rsidR="00EC4F47">
        <w:rPr>
          <w:rFonts w:ascii="Times New Roman" w:hAnsi="Times New Roman" w:cs="Times New Roman"/>
          <w:noProof/>
        </w:rPr>
        <w:t>[28]</w:t>
      </w:r>
      <w:r w:rsidR="00286F39" w:rsidRPr="005D17AD">
        <w:rPr>
          <w:rFonts w:ascii="Times New Roman" w:hAnsi="Times New Roman" w:cs="Times New Roman"/>
        </w:rPr>
        <w:fldChar w:fldCharType="end"/>
      </w:r>
      <w:r w:rsidR="00BA422F" w:rsidRPr="005D17AD">
        <w:rPr>
          <w:rFonts w:ascii="Times New Roman" w:hAnsi="Times New Roman" w:cs="Times New Roman"/>
        </w:rPr>
        <w:t>.</w:t>
      </w:r>
      <w:r w:rsidR="004C3817" w:rsidRPr="005D17AD">
        <w:rPr>
          <w:rFonts w:ascii="Times New Roman" w:hAnsi="Times New Roman" w:cs="Times New Roman"/>
        </w:rPr>
        <w:t xml:space="preserve"> </w:t>
      </w:r>
      <w:r w:rsidR="00795133" w:rsidRPr="005D17AD">
        <w:rPr>
          <w:rFonts w:ascii="Times New Roman" w:hAnsi="Times New Roman" w:cs="Times New Roman"/>
        </w:rPr>
        <w:t>Additionally</w:t>
      </w:r>
      <w:r w:rsidR="0035593C" w:rsidRPr="005D17AD">
        <w:rPr>
          <w:rFonts w:ascii="Times New Roman" w:hAnsi="Times New Roman" w:cs="Times New Roman"/>
        </w:rPr>
        <w:t xml:space="preserve">, </w:t>
      </w:r>
      <w:r w:rsidR="008B4A3F" w:rsidRPr="005D17AD">
        <w:rPr>
          <w:rFonts w:ascii="Times New Roman" w:hAnsi="Times New Roman" w:cs="Times New Roman"/>
        </w:rPr>
        <w:t xml:space="preserve">features of religious collective practices, </w:t>
      </w:r>
      <w:r w:rsidR="0035593C" w:rsidRPr="005D17AD">
        <w:rPr>
          <w:rFonts w:ascii="Times New Roman" w:hAnsi="Times New Roman" w:cs="Times New Roman"/>
        </w:rPr>
        <w:t xml:space="preserve">such as music </w:t>
      </w:r>
      <w:r w:rsidR="004F4A4F" w:rsidRPr="005D17AD">
        <w:rPr>
          <w:rFonts w:ascii="Times New Roman" w:hAnsi="Times New Roman" w:cs="Times New Roman"/>
        </w:rPr>
        <w:t xml:space="preserve">and </w:t>
      </w:r>
      <w:r w:rsidR="004C3817" w:rsidRPr="005D17AD">
        <w:rPr>
          <w:rFonts w:ascii="Times New Roman" w:hAnsi="Times New Roman" w:cs="Times New Roman"/>
        </w:rPr>
        <w:t>synchronic behaviors,</w:t>
      </w:r>
      <w:r w:rsidR="0035593C" w:rsidRPr="005D17AD">
        <w:rPr>
          <w:rFonts w:ascii="Times New Roman" w:hAnsi="Times New Roman" w:cs="Times New Roman"/>
        </w:rPr>
        <w:t xml:space="preserve"> </w:t>
      </w:r>
      <w:r w:rsidR="000B6F76" w:rsidRPr="005D17AD">
        <w:rPr>
          <w:rFonts w:ascii="Times New Roman" w:hAnsi="Times New Roman" w:cs="Times New Roman"/>
        </w:rPr>
        <w:t xml:space="preserve">can evoke </w:t>
      </w:r>
      <w:r w:rsidR="00E31CC5" w:rsidRPr="005D17AD">
        <w:rPr>
          <w:rFonts w:ascii="Times New Roman" w:hAnsi="Times New Roman" w:cs="Times New Roman"/>
        </w:rPr>
        <w:t xml:space="preserve">and </w:t>
      </w:r>
      <w:r w:rsidR="006C5071" w:rsidRPr="005D17AD">
        <w:rPr>
          <w:rFonts w:ascii="Times New Roman" w:hAnsi="Times New Roman" w:cs="Times New Roman"/>
        </w:rPr>
        <w:t>amplify</w:t>
      </w:r>
      <w:r w:rsidR="00E31CC5" w:rsidRPr="005D17AD">
        <w:rPr>
          <w:rFonts w:ascii="Times New Roman" w:hAnsi="Times New Roman" w:cs="Times New Roman"/>
        </w:rPr>
        <w:t xml:space="preserve"> </w:t>
      </w:r>
      <w:r w:rsidR="000E3433" w:rsidRPr="005D17AD">
        <w:rPr>
          <w:rFonts w:ascii="Times New Roman" w:hAnsi="Times New Roman" w:cs="Times New Roman"/>
        </w:rPr>
        <w:t>PE</w:t>
      </w:r>
      <w:r w:rsidR="000B6F76" w:rsidRPr="005D17AD">
        <w:rPr>
          <w:rFonts w:ascii="Times New Roman" w:hAnsi="Times New Roman" w:cs="Times New Roman"/>
        </w:rPr>
        <w:t>s</w:t>
      </w:r>
      <w:r w:rsidR="00414714" w:rsidRPr="005D17AD">
        <w:rPr>
          <w:rFonts w:ascii="Times New Roman" w:hAnsi="Times New Roman" w:cs="Times New Roman"/>
        </w:rPr>
        <w:t xml:space="preserve"> </w:t>
      </w:r>
      <w:r w:rsidR="00414714"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Van Cappellen&lt;/Author&gt;&lt;Year&gt;2014&lt;/Year&gt;&lt;RecNum&gt;638&lt;/RecNum&gt;&lt;DisplayText&gt;[29,30]&lt;/DisplayText&gt;&lt;record&gt;&lt;rec-number&gt;638&lt;/rec-number&gt;&lt;foreign-keys&gt;&lt;key app="EN" db-id="vtwwdv5f6fdaz6e0tw7xvttbtd55f2d02fps" timestamp="1370271575"&gt;638&lt;/key&gt;&lt;/foreign-keys&gt;&lt;ref-type name="Book Section"&gt;5&lt;/ref-type&gt;&lt;contributors&gt;&lt;authors&gt;&lt;author&gt;Van Cappellen, P.&lt;/author&gt;&lt;author&gt;Rimé, B.&lt;/author&gt;&lt;/authors&gt;&lt;secondary-authors&gt;&lt;author&gt;Saroglou, Vassilis&lt;/author&gt;&lt;/secondary-authors&gt;&lt;/contributors&gt;&lt;titles&gt;&lt;title&gt;Positive emotions and self-transcendence&lt;/title&gt;&lt;secondary-title&gt;Religion, personality, and social behavior&lt;/secondary-title&gt;&lt;/titles&gt;&lt;pages&gt;123-145&lt;/pages&gt;&lt;dates&gt;&lt;year&gt;2014&lt;/year&gt;&lt;/dates&gt;&lt;pub-location&gt;New York, NY&lt;/pub-location&gt;&lt;publisher&gt;Psychology Press&lt;/publisher&gt;&lt;urls&gt;&lt;/urls&gt;&lt;/record&gt;&lt;/Cite&gt;&lt;Cite&gt;&lt;Author&gt;Tschacher&lt;/Author&gt;&lt;Year&gt;2014&lt;/Year&gt;&lt;RecNum&gt;1584&lt;/RecNum&gt;&lt;record&gt;&lt;rec-number&gt;1584&lt;/rec-number&gt;&lt;foreign-keys&gt;&lt;key app="EN" db-id="50xpxzwdmpepxeeerfn5apf1z9dezst5rzdw" timestamp="1593197583"&gt;1584&lt;/key&gt;&lt;/foreign-keys&gt;&lt;ref-type name="Journal Article"&gt;17&lt;/ref-type&gt;&lt;contributors&gt;&lt;authors&gt;&lt;author&gt;Tschacher, Wolfgang&lt;/author&gt;&lt;author&gt;Rees, Georg M&lt;/author&gt;&lt;author&gt;Ramseyer, Fabian %J Frontiers in psychology&lt;/author&gt;&lt;/authors&gt;&lt;/contributors&gt;&lt;titles&gt;&lt;title&gt;Nonverbal synchrony and affect in dyadic interactions&lt;/title&gt;&lt;secondary-title&gt;Frontiers in Psychology&lt;/secondary-title&gt;&lt;/titles&gt;&lt;periodical&gt;&lt;full-title&gt;Frontiers in Psychology&lt;/full-title&gt;&lt;/periodical&gt;&lt;pages&gt;1323&lt;/pages&gt;&lt;volume&gt;5&lt;/volume&gt;&lt;dates&gt;&lt;year&gt;2014&lt;/year&gt;&lt;/dates&gt;&lt;isbn&gt;1664-1078&lt;/isbn&gt;&lt;urls&gt;&lt;/urls&gt;&lt;/record&gt;&lt;/Cite&gt;&lt;/EndNote&gt;</w:instrText>
      </w:r>
      <w:r w:rsidR="00414714" w:rsidRPr="005D17AD">
        <w:rPr>
          <w:rFonts w:ascii="Times New Roman" w:hAnsi="Times New Roman" w:cs="Times New Roman"/>
        </w:rPr>
        <w:fldChar w:fldCharType="separate"/>
      </w:r>
      <w:r w:rsidR="00EC4F47">
        <w:rPr>
          <w:rFonts w:ascii="Times New Roman" w:hAnsi="Times New Roman" w:cs="Times New Roman"/>
          <w:noProof/>
        </w:rPr>
        <w:t>[29,30]</w:t>
      </w:r>
      <w:r w:rsidR="00414714" w:rsidRPr="005D17AD">
        <w:rPr>
          <w:rFonts w:ascii="Times New Roman" w:hAnsi="Times New Roman" w:cs="Times New Roman"/>
        </w:rPr>
        <w:fldChar w:fldCharType="end"/>
      </w:r>
      <w:r w:rsidR="00E31CC5" w:rsidRPr="005D17AD">
        <w:rPr>
          <w:rFonts w:ascii="Times New Roman" w:hAnsi="Times New Roman" w:cs="Times New Roman"/>
        </w:rPr>
        <w:t>.</w:t>
      </w:r>
      <w:r w:rsidR="003855E4">
        <w:rPr>
          <w:rFonts w:ascii="Times New Roman" w:hAnsi="Times New Roman" w:cs="Times New Roman"/>
        </w:rPr>
        <w:t xml:space="preserve"> </w:t>
      </w:r>
    </w:p>
    <w:p w14:paraId="670E1553" w14:textId="2524E74C" w:rsidR="003855E4" w:rsidRPr="005D17AD" w:rsidRDefault="003855E4" w:rsidP="00BB2C77">
      <w:pPr>
        <w:spacing w:line="480" w:lineRule="auto"/>
        <w:ind w:firstLine="720"/>
        <w:rPr>
          <w:rFonts w:ascii="Times New Roman" w:hAnsi="Times New Roman" w:cs="Times New Roman"/>
        </w:rPr>
      </w:pPr>
      <w:r>
        <w:rPr>
          <w:rFonts w:ascii="Times New Roman" w:hAnsi="Times New Roman" w:cs="Times New Roman"/>
        </w:rPr>
        <w:lastRenderedPageBreak/>
        <w:t xml:space="preserve">More research is needed to better understand the particular flavor and function of positive emotions elicited in </w:t>
      </w:r>
      <w:r w:rsidRPr="0096196B">
        <w:rPr>
          <w:rFonts w:ascii="Times New Roman" w:hAnsi="Times New Roman" w:cs="Times New Roman"/>
          <w:i/>
          <w:iCs/>
        </w:rPr>
        <w:t>religious</w:t>
      </w:r>
      <w:r>
        <w:rPr>
          <w:rFonts w:ascii="Times New Roman" w:hAnsi="Times New Roman" w:cs="Times New Roman"/>
        </w:rPr>
        <w:t xml:space="preserve"> vs. </w:t>
      </w:r>
      <w:r w:rsidRPr="0096196B">
        <w:rPr>
          <w:rFonts w:ascii="Times New Roman" w:hAnsi="Times New Roman" w:cs="Times New Roman"/>
          <w:i/>
          <w:iCs/>
        </w:rPr>
        <w:t>spiritual</w:t>
      </w:r>
      <w:r>
        <w:rPr>
          <w:rFonts w:ascii="Times New Roman" w:hAnsi="Times New Roman" w:cs="Times New Roman"/>
        </w:rPr>
        <w:t xml:space="preserve"> pursuits</w:t>
      </w:r>
      <w:r w:rsidR="002D6398">
        <w:rPr>
          <w:rFonts w:ascii="Times New Roman" w:hAnsi="Times New Roman" w:cs="Times New Roman"/>
        </w:rPr>
        <w:t xml:space="preserve"> and associated with each of the practices discussed here</w:t>
      </w:r>
      <w:r>
        <w:rPr>
          <w:rFonts w:ascii="Times New Roman" w:hAnsi="Times New Roman" w:cs="Times New Roman"/>
        </w:rPr>
        <w:t>.</w:t>
      </w:r>
      <w:r w:rsidR="002D6398">
        <w:rPr>
          <w:rFonts w:ascii="Times New Roman" w:hAnsi="Times New Roman" w:cs="Times New Roman"/>
        </w:rPr>
        <w:t xml:space="preserve"> </w:t>
      </w:r>
      <w:r w:rsidR="00104C2B">
        <w:rPr>
          <w:rFonts w:ascii="Times New Roman" w:hAnsi="Times New Roman" w:cs="Times New Roman"/>
        </w:rPr>
        <w:t>Although discussed together for the sake of this review, we believe religion differs from spirituality in at least two ways that may have implications for positive emotions: 1) religion implies institutionally defined sets of beliefs and practices, which contrast with spirituality’s individualized approach. This difference probably has implications for the kinds of emotions that are valued and would lead to greater homogeneity in emotional experiences among people who are affiliated with one particular religious tradition</w:t>
      </w:r>
      <w:r w:rsidR="00384A9E">
        <w:rPr>
          <w:rFonts w:ascii="Times New Roman" w:hAnsi="Times New Roman" w:cs="Times New Roman"/>
        </w:rPr>
        <w:t>.</w:t>
      </w:r>
      <w:r w:rsidR="0067731B">
        <w:rPr>
          <w:rFonts w:ascii="Times New Roman" w:hAnsi="Times New Roman" w:cs="Times New Roman"/>
        </w:rPr>
        <w:t xml:space="preserve"> For example, evidence from multiple sources suggest that Christianity value more high arousal positive emotions and less low arousal positive emotions than Buddhism </w:t>
      </w:r>
      <w:r w:rsidR="0067731B">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Tsai&lt;/Author&gt;&lt;Year&gt;2006&lt;/Year&gt;&lt;RecNum&gt;1535&lt;/RecNum&gt;&lt;DisplayText&gt;[31]&lt;/DisplayText&gt;&lt;record&gt;&lt;rec-number&gt;1535&lt;/rec-number&gt;&lt;foreign-keys&gt;&lt;key app="EN" db-id="vtwwdv5f6fdaz6e0tw7xvttbtd55f2d02fps" timestamp="1599054551"&gt;1535&lt;/key&gt;&lt;/foreign-keys&gt;&lt;ref-type name="Journal Article"&gt;17&lt;/ref-type&gt;&lt;contributors&gt;&lt;authors&gt;&lt;author&gt;Tsai, Jeanne L&lt;/author&gt;&lt;author&gt;Knutson, Brian&lt;/author&gt;&lt;author&gt;Fung, Helene H&lt;/author&gt;&lt;/authors&gt;&lt;/contributors&gt;&lt;titles&gt;&lt;title&gt;Cultural variation in affect valuation&lt;/title&gt;&lt;secondary-title&gt;Journal of personality and social psychology&lt;/secondary-title&gt;&lt;/titles&gt;&lt;periodical&gt;&lt;full-title&gt;Journal of Personality and Social Psychology&lt;/full-title&gt;&lt;/periodical&gt;&lt;pages&gt;288&lt;/pages&gt;&lt;volume&gt;90&lt;/volume&gt;&lt;number&gt;2&lt;/number&gt;&lt;dates&gt;&lt;year&gt;2006&lt;/year&gt;&lt;/dates&gt;&lt;isbn&gt;1939-1315&lt;/isbn&gt;&lt;urls&gt;&lt;/urls&gt;&lt;/record&gt;&lt;/Cite&gt;&lt;/EndNote&gt;</w:instrText>
      </w:r>
      <w:r w:rsidR="0067731B">
        <w:rPr>
          <w:rFonts w:ascii="Times New Roman" w:hAnsi="Times New Roman" w:cs="Times New Roman"/>
        </w:rPr>
        <w:fldChar w:fldCharType="separate"/>
      </w:r>
      <w:r w:rsidR="00EC4F47">
        <w:rPr>
          <w:rFonts w:ascii="Times New Roman" w:hAnsi="Times New Roman" w:cs="Times New Roman"/>
          <w:noProof/>
        </w:rPr>
        <w:t>[31]</w:t>
      </w:r>
      <w:r w:rsidR="0067731B">
        <w:rPr>
          <w:rFonts w:ascii="Times New Roman" w:hAnsi="Times New Roman" w:cs="Times New Roman"/>
        </w:rPr>
        <w:fldChar w:fldCharType="end"/>
      </w:r>
      <w:r w:rsidR="00374659">
        <w:rPr>
          <w:rFonts w:ascii="Times New Roman" w:hAnsi="Times New Roman" w:cs="Times New Roman"/>
        </w:rPr>
        <w:t>.</w:t>
      </w:r>
      <w:r w:rsidR="0067731B">
        <w:rPr>
          <w:rFonts w:ascii="Times New Roman" w:hAnsi="Times New Roman" w:cs="Times New Roman"/>
        </w:rPr>
        <w:t xml:space="preserve"> More research is needed to know if these differences in the emotions people ideally want to feel </w:t>
      </w:r>
      <w:r w:rsidR="00374659">
        <w:rPr>
          <w:rFonts w:ascii="Times New Roman" w:hAnsi="Times New Roman" w:cs="Times New Roman"/>
        </w:rPr>
        <w:t>generate</w:t>
      </w:r>
      <w:r w:rsidR="0067731B">
        <w:rPr>
          <w:rFonts w:ascii="Times New Roman" w:hAnsi="Times New Roman" w:cs="Times New Roman"/>
        </w:rPr>
        <w:t xml:space="preserve"> </w:t>
      </w:r>
      <w:r w:rsidR="00EE4584">
        <w:rPr>
          <w:rFonts w:ascii="Times New Roman" w:hAnsi="Times New Roman" w:cs="Times New Roman"/>
        </w:rPr>
        <w:t xml:space="preserve">related </w:t>
      </w:r>
      <w:r w:rsidR="0067731B">
        <w:rPr>
          <w:rFonts w:ascii="Times New Roman" w:hAnsi="Times New Roman" w:cs="Times New Roman"/>
        </w:rPr>
        <w:t>specific emotions associated with particular religious and spiritual practices.</w:t>
      </w:r>
      <w:r w:rsidR="00104C2B">
        <w:rPr>
          <w:rFonts w:ascii="Times New Roman" w:hAnsi="Times New Roman" w:cs="Times New Roman"/>
        </w:rPr>
        <w:t xml:space="preserve"> 2) religion involves more collective practices compared to spirituality’s more individual practices. </w:t>
      </w:r>
      <w:r w:rsidR="00BC2032">
        <w:rPr>
          <w:rFonts w:ascii="Times New Roman" w:hAnsi="Times New Roman" w:cs="Times New Roman"/>
        </w:rPr>
        <w:t>R</w:t>
      </w:r>
      <w:r w:rsidR="00104C2B">
        <w:rPr>
          <w:rFonts w:ascii="Times New Roman" w:hAnsi="Times New Roman" w:cs="Times New Roman"/>
        </w:rPr>
        <w:t xml:space="preserve">esearch in cultural psychology informs us that collectivism </w:t>
      </w:r>
      <w:r w:rsidR="0067731B">
        <w:rPr>
          <w:rFonts w:ascii="Times New Roman" w:hAnsi="Times New Roman" w:cs="Times New Roman"/>
        </w:rPr>
        <w:t xml:space="preserve">translates into an interdependent model of the self, </w:t>
      </w:r>
      <w:r w:rsidR="00BC2032">
        <w:rPr>
          <w:rFonts w:ascii="Times New Roman" w:hAnsi="Times New Roman" w:cs="Times New Roman"/>
        </w:rPr>
        <w:t xml:space="preserve">where </w:t>
      </w:r>
      <w:r w:rsidR="0067731B">
        <w:rPr>
          <w:rFonts w:ascii="Times New Roman" w:hAnsi="Times New Roman" w:cs="Times New Roman"/>
        </w:rPr>
        <w:t xml:space="preserve">one is </w:t>
      </w:r>
      <w:r w:rsidR="00BC2032">
        <w:rPr>
          <w:rFonts w:ascii="Times New Roman" w:hAnsi="Times New Roman" w:cs="Times New Roman"/>
        </w:rPr>
        <w:t xml:space="preserve">fundamentally connected to others and concerned about how their emotions might affect others, whereas individualism translates into an independent model of the self, where one is distinct from others and emotional expression not influenced by the group  </w:t>
      </w:r>
      <w:r w:rsidR="00BC2032">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Markus&lt;/Author&gt;&lt;Year&gt;1991&lt;/Year&gt;&lt;RecNum&gt;1536&lt;/RecNum&gt;&lt;DisplayText&gt;[32]&lt;/DisplayText&gt;&lt;record&gt;&lt;rec-number&gt;1536&lt;/rec-number&gt;&lt;foreign-keys&gt;&lt;key app="EN" db-id="vtwwdv5f6fdaz6e0tw7xvttbtd55f2d02fps" timestamp="1599055434"&gt;1536&lt;/key&gt;&lt;/foreign-keys&gt;&lt;ref-type name="Journal Article"&gt;17&lt;/ref-type&gt;&lt;contributors&gt;&lt;authors&gt;&lt;author&gt;Markus, Hazel R&lt;/author&gt;&lt;author&gt;Kitayama, Shinobu&lt;/author&gt;&lt;/authors&gt;&lt;/contributors&gt;&lt;titles&gt;&lt;title&gt;Culture and the self: Implications for cognition, emotion, and motivation&lt;/title&gt;&lt;secondary-title&gt;Psychological Review&lt;/secondary-title&gt;&lt;/titles&gt;&lt;periodical&gt;&lt;full-title&gt;Psychological review&lt;/full-title&gt;&lt;/periodical&gt;&lt;pages&gt;224&lt;/pages&gt;&lt;volume&gt;98&lt;/volume&gt;&lt;number&gt;2&lt;/number&gt;&lt;dates&gt;&lt;year&gt;1991&lt;/year&gt;&lt;/dates&gt;&lt;isbn&gt;1939-1471&lt;/isbn&gt;&lt;urls&gt;&lt;/urls&gt;&lt;/record&gt;&lt;/Cite&gt;&lt;/EndNote&gt;</w:instrText>
      </w:r>
      <w:r w:rsidR="00BC2032">
        <w:rPr>
          <w:rFonts w:ascii="Times New Roman" w:hAnsi="Times New Roman" w:cs="Times New Roman"/>
        </w:rPr>
        <w:fldChar w:fldCharType="separate"/>
      </w:r>
      <w:r w:rsidR="00EC4F47">
        <w:rPr>
          <w:rFonts w:ascii="Times New Roman" w:hAnsi="Times New Roman" w:cs="Times New Roman"/>
          <w:noProof/>
        </w:rPr>
        <w:t>[32]</w:t>
      </w:r>
      <w:r w:rsidR="00BC2032">
        <w:rPr>
          <w:rFonts w:ascii="Times New Roman" w:hAnsi="Times New Roman" w:cs="Times New Roman"/>
        </w:rPr>
        <w:fldChar w:fldCharType="end"/>
      </w:r>
      <w:r w:rsidR="00BC2032">
        <w:rPr>
          <w:rFonts w:ascii="Times New Roman" w:hAnsi="Times New Roman" w:cs="Times New Roman"/>
        </w:rPr>
        <w:t xml:space="preserve">. </w:t>
      </w:r>
      <w:r w:rsidR="001F2AD1">
        <w:rPr>
          <w:rFonts w:ascii="Times New Roman" w:hAnsi="Times New Roman" w:cs="Times New Roman"/>
        </w:rPr>
        <w:t xml:space="preserve">This has further implications for the kind and intensity of positive emotions one may feel as well as for differential functions of emotions (e.g., to connect with others or with the self). </w:t>
      </w:r>
      <w:r>
        <w:rPr>
          <w:rFonts w:ascii="Times New Roman" w:hAnsi="Times New Roman" w:cs="Times New Roman"/>
        </w:rPr>
        <w:t xml:space="preserve">We note that </w:t>
      </w:r>
      <w:r w:rsidR="0067731B">
        <w:rPr>
          <w:rFonts w:ascii="Times New Roman" w:hAnsi="Times New Roman" w:cs="Times New Roman"/>
        </w:rPr>
        <w:t>in filling this gap in research</w:t>
      </w:r>
      <w:r>
        <w:rPr>
          <w:rFonts w:ascii="Times New Roman" w:hAnsi="Times New Roman" w:cs="Times New Roman"/>
        </w:rPr>
        <w:t xml:space="preserve">, one may want to also address another limitation of the available research: its reliance on self-report measures of both frequency of positive emotions and of frequency of religious/spiritual </w:t>
      </w:r>
      <w:r>
        <w:rPr>
          <w:rFonts w:ascii="Times New Roman" w:hAnsi="Times New Roman" w:cs="Times New Roman"/>
        </w:rPr>
        <w:lastRenderedPageBreak/>
        <w:t>behaviors. This limitation is of particular concern given that people who are religious also tend to respond to questionnaires in socially desirable ways</w:t>
      </w:r>
      <w:r w:rsidR="002D6398">
        <w:rPr>
          <w:rFonts w:ascii="Times New Roman" w:hAnsi="Times New Roman" w:cs="Times New Roman"/>
        </w:rPr>
        <w:t xml:space="preserve"> </w:t>
      </w:r>
      <w:r w:rsidR="002D6398">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Sedikides&lt;/Author&gt;&lt;Year&gt;2010&lt;/Year&gt;&lt;RecNum&gt;743&lt;/RecNum&gt;&lt;DisplayText&gt;[33]&lt;/DisplayText&gt;&lt;record&gt;&lt;rec-number&gt;743&lt;/rec-number&gt;&lt;foreign-keys&gt;&lt;key app="EN" db-id="vtwwdv5f6fdaz6e0tw7xvttbtd55f2d02fps" timestamp="1394212556"&gt;743&lt;/key&gt;&lt;/foreign-keys&gt;&lt;ref-type name="Journal Article"&gt;17&lt;/ref-type&gt;&lt;contributors&gt;&lt;authors&gt;&lt;author&gt;Sedikides, Constantine&lt;/author&gt;&lt;author&gt;Gebauer, Jochen E&lt;/author&gt;&lt;/authors&gt;&lt;/contributors&gt;&lt;titles&gt;&lt;title&gt;Religiosity as self-enhancement: A meta-analysis of the relation between socially desirable responding and religiosity&lt;/title&gt;&lt;secondary-title&gt;Personality and Social Psychology Review&lt;/secondary-title&gt;&lt;/titles&gt;&lt;periodical&gt;&lt;full-title&gt;Personality and Social Psychology Review&lt;/full-title&gt;&lt;/periodical&gt;&lt;pages&gt;17-36&lt;/pages&gt;&lt;volume&gt;14&lt;/volume&gt;&lt;number&gt;1&lt;/number&gt;&lt;dates&gt;&lt;year&gt;2010&lt;/year&gt;&lt;/dates&gt;&lt;isbn&gt;1088-8683&lt;/isbn&gt;&lt;urls&gt;&lt;/urls&gt;&lt;/record&gt;&lt;/Cite&gt;&lt;/EndNote&gt;</w:instrText>
      </w:r>
      <w:r w:rsidR="002D6398">
        <w:rPr>
          <w:rFonts w:ascii="Times New Roman" w:hAnsi="Times New Roman" w:cs="Times New Roman"/>
        </w:rPr>
        <w:fldChar w:fldCharType="separate"/>
      </w:r>
      <w:r w:rsidR="00EC4F47">
        <w:rPr>
          <w:rFonts w:ascii="Times New Roman" w:hAnsi="Times New Roman" w:cs="Times New Roman"/>
          <w:noProof/>
        </w:rPr>
        <w:t>[33]</w:t>
      </w:r>
      <w:r w:rsidR="002D6398">
        <w:rPr>
          <w:rFonts w:ascii="Times New Roman" w:hAnsi="Times New Roman" w:cs="Times New Roman"/>
        </w:rPr>
        <w:fldChar w:fldCharType="end"/>
      </w:r>
      <w:r w:rsidR="002D6398">
        <w:rPr>
          <w:rFonts w:ascii="Times New Roman" w:hAnsi="Times New Roman" w:cs="Times New Roman"/>
        </w:rPr>
        <w:t xml:space="preserve"> (</w:t>
      </w:r>
      <w:r w:rsidR="002D6398" w:rsidRPr="0096196B">
        <w:rPr>
          <w:rFonts w:ascii="Times New Roman" w:hAnsi="Times New Roman" w:cs="Times New Roman"/>
          <w:highlight w:val="yellow"/>
        </w:rPr>
        <w:t xml:space="preserve">see </w:t>
      </w:r>
      <w:r w:rsidR="002D6398">
        <w:rPr>
          <w:rFonts w:ascii="Times New Roman" w:hAnsi="Times New Roman" w:cs="Times New Roman"/>
          <w:highlight w:val="yellow"/>
        </w:rPr>
        <w:t>also paper</w:t>
      </w:r>
      <w:r w:rsidR="002D6398" w:rsidRPr="0096196B">
        <w:rPr>
          <w:rFonts w:ascii="Times New Roman" w:hAnsi="Times New Roman" w:cs="Times New Roman"/>
          <w:highlight w:val="yellow"/>
        </w:rPr>
        <w:t xml:space="preserve"> X</w:t>
      </w:r>
      <w:r w:rsidR="002D6398">
        <w:rPr>
          <w:rFonts w:ascii="Times New Roman" w:hAnsi="Times New Roman" w:cs="Times New Roman"/>
        </w:rPr>
        <w:t xml:space="preserve"> in this special issue)</w:t>
      </w:r>
      <w:r>
        <w:rPr>
          <w:rFonts w:ascii="Times New Roman" w:hAnsi="Times New Roman" w:cs="Times New Roman"/>
        </w:rPr>
        <w:t>, which can include the over-reporting of positive emotions.</w:t>
      </w:r>
    </w:p>
    <w:p w14:paraId="6428BFEB" w14:textId="00A79900" w:rsidR="00B5178A" w:rsidRPr="005D17AD" w:rsidRDefault="00B5178A" w:rsidP="00B0641D">
      <w:pPr>
        <w:pStyle w:val="ListParagraph"/>
        <w:numPr>
          <w:ilvl w:val="0"/>
          <w:numId w:val="14"/>
        </w:numPr>
        <w:spacing w:line="480" w:lineRule="auto"/>
        <w:rPr>
          <w:rFonts w:ascii="Times New Roman" w:hAnsi="Times New Roman" w:cs="Times New Roman"/>
          <w:b/>
        </w:rPr>
      </w:pPr>
      <w:r w:rsidRPr="005D17AD">
        <w:rPr>
          <w:rFonts w:ascii="Times New Roman" w:hAnsi="Times New Roman" w:cs="Times New Roman"/>
          <w:b/>
        </w:rPr>
        <w:t>Upward Spiral</w:t>
      </w:r>
      <w:r w:rsidR="00333307" w:rsidRPr="005D17AD">
        <w:rPr>
          <w:rFonts w:ascii="Times New Roman" w:hAnsi="Times New Roman" w:cs="Times New Roman"/>
          <w:b/>
        </w:rPr>
        <w:t xml:space="preserve"> Theory of </w:t>
      </w:r>
      <w:r w:rsidR="00B0641D" w:rsidRPr="005D17AD">
        <w:rPr>
          <w:rFonts w:ascii="Times New Roman" w:hAnsi="Times New Roman" w:cs="Times New Roman"/>
          <w:b/>
        </w:rPr>
        <w:t xml:space="preserve">Sustained </w:t>
      </w:r>
      <w:r w:rsidR="00333307" w:rsidRPr="005D17AD">
        <w:rPr>
          <w:rFonts w:ascii="Times New Roman" w:hAnsi="Times New Roman" w:cs="Times New Roman"/>
          <w:b/>
        </w:rPr>
        <w:t xml:space="preserve">Religious </w:t>
      </w:r>
      <w:r w:rsidR="00B0641D" w:rsidRPr="005D17AD">
        <w:rPr>
          <w:rFonts w:ascii="Times New Roman" w:hAnsi="Times New Roman" w:cs="Times New Roman"/>
          <w:b/>
        </w:rPr>
        <w:t>Practice</w:t>
      </w:r>
    </w:p>
    <w:p w14:paraId="69EFF3B4" w14:textId="0F7C4B7D" w:rsidR="00116ECA" w:rsidRPr="005D17AD" w:rsidRDefault="00333307" w:rsidP="00892203">
      <w:pPr>
        <w:spacing w:line="480" w:lineRule="auto"/>
        <w:ind w:firstLine="720"/>
        <w:rPr>
          <w:rFonts w:ascii="Times New Roman" w:hAnsi="Times New Roman" w:cs="Times New Roman"/>
        </w:rPr>
      </w:pPr>
      <w:r w:rsidRPr="005D17AD">
        <w:rPr>
          <w:rFonts w:ascii="Times New Roman" w:hAnsi="Times New Roman" w:cs="Times New Roman"/>
        </w:rPr>
        <w:t>The summarized research above is well known to psychologists</w:t>
      </w:r>
      <w:r w:rsidR="00D9055C" w:rsidRPr="005D17AD">
        <w:rPr>
          <w:rFonts w:ascii="Times New Roman" w:hAnsi="Times New Roman" w:cs="Times New Roman"/>
        </w:rPr>
        <w:t xml:space="preserve"> of religion</w:t>
      </w:r>
      <w:r w:rsidRPr="005D17AD">
        <w:rPr>
          <w:rFonts w:ascii="Times New Roman" w:hAnsi="Times New Roman" w:cs="Times New Roman"/>
        </w:rPr>
        <w:t xml:space="preserve">. But why do these </w:t>
      </w:r>
      <w:r w:rsidR="000E3433" w:rsidRPr="005D17AD">
        <w:rPr>
          <w:rFonts w:ascii="Times New Roman" w:hAnsi="Times New Roman" w:cs="Times New Roman"/>
        </w:rPr>
        <w:t>PE</w:t>
      </w:r>
      <w:r w:rsidRPr="005D17AD">
        <w:rPr>
          <w:rFonts w:ascii="Times New Roman" w:hAnsi="Times New Roman" w:cs="Times New Roman"/>
        </w:rPr>
        <w:t>s matter</w:t>
      </w:r>
      <w:r w:rsidR="006C5071" w:rsidRPr="005D17AD">
        <w:rPr>
          <w:rFonts w:ascii="Times New Roman" w:hAnsi="Times New Roman" w:cs="Times New Roman"/>
        </w:rPr>
        <w:t xml:space="preserve"> in the context of religious</w:t>
      </w:r>
      <w:r w:rsidR="00006E4C" w:rsidRPr="005D17AD">
        <w:rPr>
          <w:rFonts w:ascii="Times New Roman" w:hAnsi="Times New Roman" w:cs="Times New Roman"/>
        </w:rPr>
        <w:t>/</w:t>
      </w:r>
      <w:r w:rsidR="006C5071" w:rsidRPr="005D17AD">
        <w:rPr>
          <w:rFonts w:ascii="Times New Roman" w:hAnsi="Times New Roman" w:cs="Times New Roman"/>
        </w:rPr>
        <w:t>spiritual practices</w:t>
      </w:r>
      <w:r w:rsidRPr="005D17AD">
        <w:rPr>
          <w:rFonts w:ascii="Times New Roman" w:hAnsi="Times New Roman" w:cs="Times New Roman"/>
        </w:rPr>
        <w:t xml:space="preserve">? </w:t>
      </w:r>
      <w:r w:rsidR="00787ABA" w:rsidRPr="005D17AD">
        <w:rPr>
          <w:rFonts w:ascii="Times New Roman" w:hAnsi="Times New Roman" w:cs="Times New Roman"/>
        </w:rPr>
        <w:t xml:space="preserve">In general, </w:t>
      </w:r>
      <w:r w:rsidR="00DD36A8" w:rsidRPr="005D17AD">
        <w:rPr>
          <w:rFonts w:ascii="Times New Roman" w:hAnsi="Times New Roman" w:cs="Times New Roman"/>
        </w:rPr>
        <w:t xml:space="preserve">much research shows that </w:t>
      </w:r>
      <w:r w:rsidR="000E3433" w:rsidRPr="005D17AD">
        <w:rPr>
          <w:rFonts w:ascii="Times New Roman" w:hAnsi="Times New Roman" w:cs="Times New Roman"/>
        </w:rPr>
        <w:t>PE</w:t>
      </w:r>
      <w:r w:rsidR="00787ABA" w:rsidRPr="005D17AD">
        <w:rPr>
          <w:rFonts w:ascii="Times New Roman" w:hAnsi="Times New Roman" w:cs="Times New Roman"/>
        </w:rPr>
        <w:t xml:space="preserve">s promote well-being </w:t>
      </w:r>
      <w:r w:rsidR="00787ABA" w:rsidRPr="005D17AD">
        <w:rPr>
          <w:rFonts w:ascii="Times New Roman" w:hAnsi="Times New Roman" w:cs="Times New Roman"/>
        </w:rPr>
        <w:fldChar w:fldCharType="begin">
          <w:fldData xml:space="preserve">PEVuZE5vdGU+PENpdGU+PEF1dGhvcj5BZ2hhYmFiYWVpPC9BdXRob3I+PFllYXI+MjAxODwvWWVh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==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BZ2hhYmFiYWVpPC9BdXRob3I+PFllYXI+MjAxODwvWWVh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==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sidR="00787ABA" w:rsidRPr="005D17AD">
        <w:rPr>
          <w:rFonts w:ascii="Times New Roman" w:hAnsi="Times New Roman" w:cs="Times New Roman"/>
        </w:rPr>
      </w:r>
      <w:r w:rsidR="00787ABA" w:rsidRPr="005D17AD">
        <w:rPr>
          <w:rFonts w:ascii="Times New Roman" w:hAnsi="Times New Roman" w:cs="Times New Roman"/>
        </w:rPr>
        <w:fldChar w:fldCharType="separate"/>
      </w:r>
      <w:r w:rsidR="00EC4F47">
        <w:rPr>
          <w:rFonts w:ascii="Times New Roman" w:hAnsi="Times New Roman" w:cs="Times New Roman"/>
          <w:noProof/>
        </w:rPr>
        <w:t>[34,35]</w:t>
      </w:r>
      <w:r w:rsidR="00787ABA" w:rsidRPr="005D17AD">
        <w:rPr>
          <w:rFonts w:ascii="Times New Roman" w:hAnsi="Times New Roman" w:cs="Times New Roman"/>
        </w:rPr>
        <w:fldChar w:fldCharType="end"/>
      </w:r>
      <w:r w:rsidR="000B288C" w:rsidRPr="005D17AD">
        <w:rPr>
          <w:rFonts w:ascii="Times New Roman" w:hAnsi="Times New Roman" w:cs="Times New Roman"/>
        </w:rPr>
        <w:t xml:space="preserve"> and </w:t>
      </w:r>
      <w:r w:rsidR="00DD36A8" w:rsidRPr="005D17AD">
        <w:rPr>
          <w:rFonts w:ascii="Times New Roman" w:hAnsi="Times New Roman" w:cs="Times New Roman"/>
        </w:rPr>
        <w:t xml:space="preserve">a few studies show that they </w:t>
      </w:r>
      <w:r w:rsidR="006C5071" w:rsidRPr="005D17AD">
        <w:rPr>
          <w:rFonts w:ascii="Times New Roman" w:hAnsi="Times New Roman" w:cs="Times New Roman"/>
        </w:rPr>
        <w:t>represent one</w:t>
      </w:r>
      <w:r w:rsidR="000B288C" w:rsidRPr="005D17AD">
        <w:rPr>
          <w:rFonts w:ascii="Times New Roman" w:hAnsi="Times New Roman" w:cs="Times New Roman"/>
        </w:rPr>
        <w:t xml:space="preserve"> m</w:t>
      </w:r>
      <w:r w:rsidR="004E0E58" w:rsidRPr="005D17AD">
        <w:rPr>
          <w:rFonts w:ascii="Times New Roman" w:hAnsi="Times New Roman" w:cs="Times New Roman"/>
        </w:rPr>
        <w:t>echanism</w:t>
      </w:r>
      <w:r w:rsidR="000B288C" w:rsidRPr="005D17AD">
        <w:rPr>
          <w:rFonts w:ascii="Times New Roman" w:hAnsi="Times New Roman" w:cs="Times New Roman"/>
        </w:rPr>
        <w:t xml:space="preserve"> explaining the relationship between religion/spirituality and well-being </w:t>
      </w:r>
      <w:r w:rsidR="000B288C" w:rsidRPr="005D17AD">
        <w:rPr>
          <w:rFonts w:ascii="Times New Roman" w:hAnsi="Times New Roman" w:cs="Times New Roman"/>
        </w:rPr>
        <w:fldChar w:fldCharType="begin">
          <w:fldData xml:space="preserve">PEVuZE5vdGU+PENpdGU+PEF1dGhvcj5SYW1zYXk8L0F1dGhvcj48WWVhcj4yMDE5PC9ZZWFyPjxS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=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SYW1zYXk8L0F1dGhvcj48WWVhcj4yMDE5PC9ZZWFyPjxS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=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sidR="000B288C" w:rsidRPr="005D17AD">
        <w:rPr>
          <w:rFonts w:ascii="Times New Roman" w:hAnsi="Times New Roman" w:cs="Times New Roman"/>
        </w:rPr>
      </w:r>
      <w:r w:rsidR="000B288C" w:rsidRPr="005D17AD">
        <w:rPr>
          <w:rFonts w:ascii="Times New Roman" w:hAnsi="Times New Roman" w:cs="Times New Roman"/>
        </w:rPr>
        <w:fldChar w:fldCharType="separate"/>
      </w:r>
      <w:r w:rsidR="00EC4F47">
        <w:rPr>
          <w:rFonts w:ascii="Times New Roman" w:hAnsi="Times New Roman" w:cs="Times New Roman"/>
          <w:noProof/>
        </w:rPr>
        <w:t>[36-38]</w:t>
      </w:r>
      <w:r w:rsidR="000B288C" w:rsidRPr="005D17AD">
        <w:rPr>
          <w:rFonts w:ascii="Times New Roman" w:hAnsi="Times New Roman" w:cs="Times New Roman"/>
        </w:rPr>
        <w:fldChar w:fldCharType="end"/>
      </w:r>
      <w:r w:rsidR="00787ABA" w:rsidRPr="005D17AD">
        <w:rPr>
          <w:rFonts w:ascii="Times New Roman" w:hAnsi="Times New Roman" w:cs="Times New Roman"/>
        </w:rPr>
        <w:t xml:space="preserve">. </w:t>
      </w:r>
      <w:r w:rsidR="00F950A1" w:rsidRPr="005D17AD">
        <w:rPr>
          <w:rFonts w:ascii="Times New Roman" w:hAnsi="Times New Roman" w:cs="Times New Roman"/>
        </w:rPr>
        <w:t xml:space="preserve">Specifically, </w:t>
      </w:r>
      <w:r w:rsidR="00892203" w:rsidRPr="005D17AD">
        <w:rPr>
          <w:rFonts w:ascii="Times New Roman" w:hAnsi="Times New Roman" w:cs="Times New Roman"/>
        </w:rPr>
        <w:t xml:space="preserve">growing </w:t>
      </w:r>
      <w:r w:rsidR="00F950A1" w:rsidRPr="005D17AD">
        <w:rPr>
          <w:rFonts w:ascii="Times New Roman" w:hAnsi="Times New Roman" w:cs="Times New Roman"/>
        </w:rPr>
        <w:t>e</w:t>
      </w:r>
      <w:r w:rsidR="008B4A3F" w:rsidRPr="005D17AD">
        <w:rPr>
          <w:rFonts w:ascii="Times New Roman" w:hAnsi="Times New Roman" w:cs="Times New Roman"/>
        </w:rPr>
        <w:t xml:space="preserve">vidence </w:t>
      </w:r>
      <w:r w:rsidR="002030CA" w:rsidRPr="005D17AD">
        <w:rPr>
          <w:rFonts w:ascii="Times New Roman" w:hAnsi="Times New Roman" w:cs="Times New Roman"/>
        </w:rPr>
        <w:t xml:space="preserve">indicates that </w:t>
      </w:r>
      <w:r w:rsidR="000B6F76" w:rsidRPr="005D17AD">
        <w:rPr>
          <w:rFonts w:ascii="Times New Roman" w:hAnsi="Times New Roman" w:cs="Times New Roman"/>
        </w:rPr>
        <w:t xml:space="preserve">feeling </w:t>
      </w:r>
      <w:r w:rsidR="000E3433" w:rsidRPr="005D17AD">
        <w:rPr>
          <w:rFonts w:ascii="Times New Roman" w:hAnsi="Times New Roman" w:cs="Times New Roman"/>
        </w:rPr>
        <w:t>PE</w:t>
      </w:r>
      <w:r w:rsidR="000B6F76" w:rsidRPr="005D17AD">
        <w:rPr>
          <w:rFonts w:ascii="Times New Roman" w:hAnsi="Times New Roman" w:cs="Times New Roman"/>
        </w:rPr>
        <w:t>s</w:t>
      </w:r>
      <w:r w:rsidR="001E43BA" w:rsidRPr="005D17AD">
        <w:rPr>
          <w:rFonts w:ascii="Times New Roman" w:hAnsi="Times New Roman" w:cs="Times New Roman"/>
        </w:rPr>
        <w:t>, and especially self-transcendent emotions,</w:t>
      </w:r>
      <w:r w:rsidR="000B6F76" w:rsidRPr="005D17AD">
        <w:rPr>
          <w:rFonts w:ascii="Times New Roman" w:hAnsi="Times New Roman" w:cs="Times New Roman"/>
        </w:rPr>
        <w:t xml:space="preserve"> </w:t>
      </w:r>
      <w:r w:rsidR="000B6F76" w:rsidRPr="005D17AD">
        <w:rPr>
          <w:rFonts w:ascii="Times New Roman" w:hAnsi="Times New Roman" w:cs="Times New Roman"/>
          <w:i/>
        </w:rPr>
        <w:t>within a religious context</w:t>
      </w:r>
      <w:r w:rsidR="000B6F76" w:rsidRPr="005D17AD">
        <w:rPr>
          <w:rFonts w:ascii="Times New Roman" w:hAnsi="Times New Roman" w:cs="Times New Roman"/>
        </w:rPr>
        <w:t xml:space="preserve"> </w:t>
      </w:r>
      <w:r w:rsidR="00DD36A8" w:rsidRPr="005D17AD">
        <w:rPr>
          <w:rFonts w:ascii="Times New Roman" w:hAnsi="Times New Roman" w:cs="Times New Roman"/>
        </w:rPr>
        <w:t xml:space="preserve">partially </w:t>
      </w:r>
      <w:r w:rsidR="000B288C" w:rsidRPr="005D17AD">
        <w:rPr>
          <w:rFonts w:ascii="Times New Roman" w:hAnsi="Times New Roman" w:cs="Times New Roman"/>
        </w:rPr>
        <w:t xml:space="preserve">explains this relationship </w:t>
      </w:r>
      <w:r w:rsidR="002030CA" w:rsidRPr="005D17AD">
        <w:rPr>
          <w:rFonts w:ascii="Times New Roman" w:hAnsi="Times New Roman" w:cs="Times New Roman"/>
        </w:rPr>
        <w:fldChar w:fldCharType="begin">
          <w:fldData xml:space="preserve">PEVuZE5vdGU+PENpdGU+PEF1dGhvcj5WYW4gQ2FwcGVsbGVuPC9BdXRob3I+PFllYXI+MjAxNjwv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WYW4gQ2FwcGVsbGVuPC9BdXRob3I+PFllYXI+MjAxNjwv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sidR="002030CA" w:rsidRPr="005D17AD">
        <w:rPr>
          <w:rFonts w:ascii="Times New Roman" w:hAnsi="Times New Roman" w:cs="Times New Roman"/>
        </w:rPr>
      </w:r>
      <w:r w:rsidR="002030CA" w:rsidRPr="005D17AD">
        <w:rPr>
          <w:rFonts w:ascii="Times New Roman" w:hAnsi="Times New Roman" w:cs="Times New Roman"/>
        </w:rPr>
        <w:fldChar w:fldCharType="separate"/>
      </w:r>
      <w:r w:rsidR="00EC4F47">
        <w:rPr>
          <w:rFonts w:ascii="Times New Roman" w:hAnsi="Times New Roman" w:cs="Times New Roman"/>
          <w:noProof/>
        </w:rPr>
        <w:t>[27,28,39,40]</w:t>
      </w:r>
      <w:r w:rsidR="002030CA" w:rsidRPr="005D17AD">
        <w:rPr>
          <w:rFonts w:ascii="Times New Roman" w:hAnsi="Times New Roman" w:cs="Times New Roman"/>
        </w:rPr>
        <w:fldChar w:fldCharType="end"/>
      </w:r>
      <w:r w:rsidR="00467ABA" w:rsidRPr="005D17AD">
        <w:rPr>
          <w:rFonts w:ascii="Times New Roman" w:hAnsi="Times New Roman" w:cs="Times New Roman"/>
        </w:rPr>
        <w:t xml:space="preserve">, see also </w:t>
      </w:r>
      <w:r w:rsidR="00467ABA" w:rsidRPr="0096196B">
        <w:rPr>
          <w:rFonts w:ascii="Times New Roman" w:hAnsi="Times New Roman" w:cs="Times New Roman"/>
          <w:highlight w:val="yellow"/>
        </w:rPr>
        <w:t>paper X in this special issue</w:t>
      </w:r>
      <w:r w:rsidR="00467ABA" w:rsidRPr="005D17AD">
        <w:rPr>
          <w:rFonts w:ascii="Times New Roman" w:hAnsi="Times New Roman" w:cs="Times New Roman"/>
        </w:rPr>
        <w:t xml:space="preserve">. </w:t>
      </w:r>
    </w:p>
    <w:p w14:paraId="13F01D73" w14:textId="3AC279BD" w:rsidR="00CE7005" w:rsidRPr="005D17AD" w:rsidRDefault="00FF3AF8" w:rsidP="00A21BC3">
      <w:pPr>
        <w:spacing w:line="480" w:lineRule="auto"/>
        <w:ind w:firstLine="720"/>
        <w:rPr>
          <w:rFonts w:ascii="Times New Roman" w:hAnsi="Times New Roman" w:cs="Times New Roman"/>
        </w:rPr>
      </w:pPr>
      <w:r w:rsidRPr="005D17AD">
        <w:rPr>
          <w:rFonts w:ascii="Times New Roman" w:hAnsi="Times New Roman" w:cs="Times New Roman"/>
        </w:rPr>
        <w:t xml:space="preserve">In addition, </w:t>
      </w:r>
      <w:r w:rsidR="00C63A4A" w:rsidRPr="005D17AD">
        <w:rPr>
          <w:rFonts w:ascii="Times New Roman" w:hAnsi="Times New Roman" w:cs="Times New Roman"/>
        </w:rPr>
        <w:t xml:space="preserve">why do people persist in their religious/spiritual practices despite obstacles such as time scarcity or geographic relocation </w:t>
      </w:r>
      <w:r w:rsidR="00C63A4A"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Pew Research Center&lt;/Author&gt;&lt;Year&gt;2014&lt;/Year&gt;&lt;RecNum&gt;1267&lt;/RecNum&gt;&lt;DisplayText&gt;[41]&lt;/DisplayText&gt;&lt;record&gt;&lt;rec-number&gt;1267&lt;/rec-number&gt;&lt;foreign-keys&gt;&lt;key app="EN" db-id="vtwwdv5f6fdaz6e0tw7xvttbtd55f2d02fps" timestamp="1477507046"&gt;1267&lt;/key&gt;&lt;/foreign-keys&gt;&lt;ref-type name="Web Page"&gt;12&lt;/ref-type&gt;&lt;contributors&gt;&lt;authors&gt;&lt;author&gt;Pew Research Center, &lt;/author&gt;&lt;/authors&gt;&lt;/contributors&gt;&lt;titles&gt;&lt;title&gt;Global religious landscape&lt;/title&gt;&lt;/titles&gt;&lt;volume&gt;2017&lt;/volume&gt;&lt;dates&gt;&lt;year&gt;2014&lt;/year&gt;&lt;/dates&gt;&lt;urls&gt;&lt;related-urls&gt;&lt;url&gt;http://www.pewforum.org/religious-landscape-study/&lt;/url&gt;&lt;/related-urls&gt;&lt;/urls&gt;&lt;/record&gt;&lt;/Cite&gt;&lt;/EndNote&gt;</w:instrText>
      </w:r>
      <w:r w:rsidR="00C63A4A" w:rsidRPr="005D17AD">
        <w:rPr>
          <w:rFonts w:ascii="Times New Roman" w:hAnsi="Times New Roman" w:cs="Times New Roman"/>
        </w:rPr>
        <w:fldChar w:fldCharType="separate"/>
      </w:r>
      <w:r w:rsidR="00EC4F47">
        <w:rPr>
          <w:rFonts w:ascii="Times New Roman" w:hAnsi="Times New Roman" w:cs="Times New Roman"/>
          <w:noProof/>
        </w:rPr>
        <w:t>[41]</w:t>
      </w:r>
      <w:r w:rsidR="00C63A4A" w:rsidRPr="005D17AD">
        <w:rPr>
          <w:rFonts w:ascii="Times New Roman" w:hAnsi="Times New Roman" w:cs="Times New Roman"/>
        </w:rPr>
        <w:fldChar w:fldCharType="end"/>
      </w:r>
      <w:r w:rsidR="00C63A4A" w:rsidRPr="005D17AD">
        <w:rPr>
          <w:rFonts w:ascii="Times New Roman" w:hAnsi="Times New Roman" w:cs="Times New Roman"/>
        </w:rPr>
        <w:t>? W</w:t>
      </w:r>
      <w:r w:rsidR="00DD36A8" w:rsidRPr="005D17AD">
        <w:rPr>
          <w:rFonts w:ascii="Times New Roman" w:hAnsi="Times New Roman" w:cs="Times New Roman"/>
        </w:rPr>
        <w:t xml:space="preserve">e propose that PEs experienced during religious/spiritual practices function to build long term </w:t>
      </w:r>
      <w:r w:rsidR="00CD204C" w:rsidRPr="005D17AD">
        <w:rPr>
          <w:rFonts w:ascii="Times New Roman" w:hAnsi="Times New Roman" w:cs="Times New Roman"/>
        </w:rPr>
        <w:t>adherence</w:t>
      </w:r>
      <w:r w:rsidR="00DD36A8" w:rsidRPr="005D17AD">
        <w:rPr>
          <w:rFonts w:ascii="Times New Roman" w:hAnsi="Times New Roman" w:cs="Times New Roman"/>
        </w:rPr>
        <w:t xml:space="preserve"> to these behaviors. To describe these processes we build upon </w:t>
      </w:r>
      <w:r w:rsidR="002030CA" w:rsidRPr="005D17AD">
        <w:rPr>
          <w:rFonts w:ascii="Times New Roman" w:hAnsi="Times New Roman" w:cs="Times New Roman"/>
        </w:rPr>
        <w:t xml:space="preserve">the </w:t>
      </w:r>
      <w:r w:rsidR="00E05D9A" w:rsidRPr="005D17AD">
        <w:rPr>
          <w:rFonts w:ascii="Times New Roman" w:hAnsi="Times New Roman" w:cs="Times New Roman"/>
        </w:rPr>
        <w:t xml:space="preserve">Upward Spiral Theory </w:t>
      </w:r>
      <w:r w:rsidR="00B0641D" w:rsidRPr="005D17AD">
        <w:rPr>
          <w:rFonts w:ascii="Times New Roman" w:hAnsi="Times New Roman" w:cs="Times New Roman"/>
        </w:rPr>
        <w:t xml:space="preserve">of </w:t>
      </w:r>
      <w:r w:rsidR="00E05D9A" w:rsidRPr="005D17AD">
        <w:rPr>
          <w:rFonts w:ascii="Times New Roman" w:hAnsi="Times New Roman" w:cs="Times New Roman"/>
        </w:rPr>
        <w:t>L</w:t>
      </w:r>
      <w:r w:rsidR="00B0641D" w:rsidRPr="005D17AD">
        <w:rPr>
          <w:rFonts w:ascii="Times New Roman" w:hAnsi="Times New Roman" w:cs="Times New Roman"/>
        </w:rPr>
        <w:t xml:space="preserve">ifestyle </w:t>
      </w:r>
      <w:r w:rsidR="00E05D9A" w:rsidRPr="005D17AD">
        <w:rPr>
          <w:rFonts w:ascii="Times New Roman" w:hAnsi="Times New Roman" w:cs="Times New Roman"/>
        </w:rPr>
        <w:t>C</w:t>
      </w:r>
      <w:r w:rsidR="002030CA" w:rsidRPr="005D17AD">
        <w:rPr>
          <w:rFonts w:ascii="Times New Roman" w:hAnsi="Times New Roman" w:cs="Times New Roman"/>
        </w:rPr>
        <w:t>hange</w:t>
      </w:r>
      <w:r w:rsidR="00C63A4A" w:rsidRPr="005D17AD">
        <w:rPr>
          <w:rFonts w:ascii="Times New Roman" w:hAnsi="Times New Roman" w:cs="Times New Roman"/>
        </w:rPr>
        <w:t>, which describes the maintenance of positive health behaviors</w:t>
      </w:r>
      <w:r w:rsidR="00CE7005" w:rsidRPr="005D17AD">
        <w:rPr>
          <w:rFonts w:ascii="Times New Roman" w:hAnsi="Times New Roman" w:cs="Times New Roman"/>
        </w:rPr>
        <w:t xml:space="preserve"> such as exercising and healthy eating</w:t>
      </w:r>
      <w:r w:rsidR="00DD36A8" w:rsidRPr="005D17AD">
        <w:rPr>
          <w:rFonts w:ascii="Times New Roman" w:hAnsi="Times New Roman" w:cs="Times New Roman"/>
        </w:rPr>
        <w:t>.</w:t>
      </w:r>
      <w:r w:rsidR="00C63A4A" w:rsidRPr="005D17AD">
        <w:rPr>
          <w:rFonts w:ascii="Times New Roman" w:hAnsi="Times New Roman" w:cs="Times New Roman"/>
        </w:rPr>
        <w:t xml:space="preserve"> Applied to the religion domain, this theory is expanded in at least two directions</w:t>
      </w:r>
      <w:r w:rsidR="00370949" w:rsidRPr="005D17AD">
        <w:rPr>
          <w:rFonts w:ascii="Times New Roman" w:hAnsi="Times New Roman" w:cs="Times New Roman"/>
        </w:rPr>
        <w:t>. First,</w:t>
      </w:r>
      <w:r w:rsidR="00C63A4A" w:rsidRPr="005D17AD">
        <w:rPr>
          <w:rFonts w:ascii="Times New Roman" w:hAnsi="Times New Roman" w:cs="Times New Roman"/>
        </w:rPr>
        <w:t xml:space="preserve"> </w:t>
      </w:r>
      <w:r w:rsidR="00C63A4A" w:rsidRPr="00531D1C">
        <w:rPr>
          <w:rFonts w:ascii="Times New Roman" w:hAnsi="Times New Roman" w:cs="Times New Roman"/>
        </w:rPr>
        <w:t>the range and quality of positive affect is greater for religious/spiritual behav</w:t>
      </w:r>
      <w:r w:rsidR="00C63A4A" w:rsidRPr="00EC4F47">
        <w:rPr>
          <w:rFonts w:ascii="Times New Roman" w:hAnsi="Times New Roman" w:cs="Times New Roman"/>
        </w:rPr>
        <w:t>iors</w:t>
      </w:r>
      <w:r w:rsidR="00370949" w:rsidRPr="001F2AD1">
        <w:rPr>
          <w:rFonts w:ascii="Times New Roman" w:hAnsi="Times New Roman" w:cs="Times New Roman"/>
        </w:rPr>
        <w:t>. It ranges</w:t>
      </w:r>
      <w:r w:rsidR="00C63A4A" w:rsidRPr="009A2B84">
        <w:rPr>
          <w:rFonts w:ascii="Times New Roman" w:hAnsi="Times New Roman" w:cs="Times New Roman"/>
        </w:rPr>
        <w:t xml:space="preserve"> from everyday gratitude when praying to intense feelings of awe during </w:t>
      </w:r>
      <w:r w:rsidR="00C63A4A" w:rsidRPr="00B66969">
        <w:rPr>
          <w:rFonts w:ascii="Times New Roman" w:hAnsi="Times New Roman" w:cs="Times New Roman"/>
        </w:rPr>
        <w:t>mystical experiences</w:t>
      </w:r>
      <w:r w:rsidR="00370949" w:rsidRPr="00B66969">
        <w:rPr>
          <w:rFonts w:ascii="Times New Roman" w:hAnsi="Times New Roman" w:cs="Times New Roman"/>
        </w:rPr>
        <w:t xml:space="preserve">. Many of the positive emotions experienced in the context of religion are considered self-transcendent, pulling people out of themselves. These emotions may also take on a particular flavor, because they are connected to the sacred. </w:t>
      </w:r>
      <w:r w:rsidR="00431749" w:rsidRPr="00B66969">
        <w:rPr>
          <w:rFonts w:ascii="Times New Roman" w:hAnsi="Times New Roman" w:cs="Times New Roman"/>
        </w:rPr>
        <w:t>Indeed, the</w:t>
      </w:r>
      <w:r w:rsidR="00265423" w:rsidRPr="0096196B">
        <w:rPr>
          <w:rFonts w:ascii="Times New Roman" w:hAnsi="Times New Roman" w:cs="Times New Roman"/>
        </w:rPr>
        <w:t>y</w:t>
      </w:r>
      <w:r w:rsidR="00431749" w:rsidRPr="00531D1C">
        <w:rPr>
          <w:rFonts w:ascii="Times New Roman" w:hAnsi="Times New Roman" w:cs="Times New Roman"/>
        </w:rPr>
        <w:t xml:space="preserve"> can become sacr</w:t>
      </w:r>
      <w:r w:rsidR="00265423" w:rsidRPr="0096196B">
        <w:rPr>
          <w:rFonts w:ascii="Times New Roman" w:hAnsi="Times New Roman" w:cs="Times New Roman"/>
        </w:rPr>
        <w:t>alized</w:t>
      </w:r>
      <w:r w:rsidR="00431749" w:rsidRPr="00531D1C">
        <w:rPr>
          <w:rFonts w:ascii="Times New Roman" w:hAnsi="Times New Roman" w:cs="Times New Roman"/>
        </w:rPr>
        <w:t xml:space="preserve"> </w:t>
      </w:r>
      <w:r w:rsidR="00265423" w:rsidRPr="0096196B">
        <w:rPr>
          <w:rFonts w:ascii="Times New Roman" w:hAnsi="Times New Roman" w:cs="Times New Roman"/>
        </w:rPr>
        <w:t xml:space="preserve">(or sanctified) </w:t>
      </w:r>
      <w:r w:rsidR="00431749" w:rsidRPr="00531D1C">
        <w:rPr>
          <w:rFonts w:ascii="Times New Roman" w:hAnsi="Times New Roman" w:cs="Times New Roman"/>
        </w:rPr>
        <w:t xml:space="preserve">as defined by </w:t>
      </w:r>
      <w:r w:rsidR="00265423" w:rsidRPr="0096196B">
        <w:rPr>
          <w:rFonts w:ascii="Times New Roman" w:hAnsi="Times New Roman" w:cs="Times New Roman"/>
        </w:rPr>
        <w:lastRenderedPageBreak/>
        <w:t>acquiring</w:t>
      </w:r>
      <w:r w:rsidR="00431749" w:rsidRPr="00531D1C">
        <w:rPr>
          <w:rFonts w:ascii="Times New Roman" w:hAnsi="Times New Roman" w:cs="Times New Roman"/>
        </w:rPr>
        <w:t xml:space="preserve"> divine or transcendent quality</w:t>
      </w:r>
      <w:r w:rsidR="00431749" w:rsidRPr="00EC4F47">
        <w:rPr>
          <w:rFonts w:ascii="Times New Roman" w:hAnsi="Times New Roman" w:cs="Times New Roman"/>
        </w:rPr>
        <w:t xml:space="preserve"> </w:t>
      </w:r>
      <w:r w:rsidR="00431749" w:rsidRPr="0096196B">
        <w:rPr>
          <w:rFonts w:ascii="Times New Roman" w:hAnsi="Times New Roman" w:cs="Times New Roman"/>
        </w:rPr>
        <w:t xml:space="preserve">and significance </w:t>
      </w:r>
      <w:r w:rsidR="00265423" w:rsidRPr="0096196B">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Pargament&lt;/Author&gt;&lt;Year&gt;2005&lt;/Year&gt;&lt;RecNum&gt;1537&lt;/RecNum&gt;&lt;DisplayText&gt;[42]&lt;/DisplayText&gt;&lt;record&gt;&lt;rec-number&gt;1537&lt;/rec-number&gt;&lt;foreign-keys&gt;&lt;key app="EN" db-id="vtwwdv5f6fdaz6e0tw7xvttbtd55f2d02fps" timestamp="1599060192"&gt;1537&lt;/key&gt;&lt;/foreign-keys&gt;&lt;ref-type name="Journal Article"&gt;17&lt;/ref-type&gt;&lt;contributors&gt;&lt;authors&gt;&lt;author&gt;Pargament, Kenneth I&lt;/author&gt;&lt;author&gt;Mahoney, Annette&lt;/author&gt;&lt;/authors&gt;&lt;/contributors&gt;&lt;titles&gt;&lt;title&gt;Sacred matters: Sanctification as a vital topic for the psychology of religion&amp;quot;&lt;/title&gt;&lt;secondary-title&gt;The International Journal for the Psychology of Religion&lt;/secondary-title&gt;&lt;/titles&gt;&lt;periodical&gt;&lt;full-title&gt;The International Journal for the Psychology of Religion&lt;/full-title&gt;&lt;/periodical&gt;&lt;pages&gt;179-198&lt;/pages&gt;&lt;volume&gt;15&lt;/volume&gt;&lt;number&gt;3&lt;/number&gt;&lt;dates&gt;&lt;year&gt;2005&lt;/year&gt;&lt;/dates&gt;&lt;isbn&gt;1050-8619&lt;/isbn&gt;&lt;urls&gt;&lt;/urls&gt;&lt;/record&gt;&lt;/Cite&gt;&lt;/EndNote&gt;</w:instrText>
      </w:r>
      <w:r w:rsidR="00265423" w:rsidRPr="0096196B">
        <w:rPr>
          <w:rFonts w:ascii="Times New Roman" w:hAnsi="Times New Roman" w:cs="Times New Roman"/>
        </w:rPr>
        <w:fldChar w:fldCharType="separate"/>
      </w:r>
      <w:r w:rsidR="00EC4F47">
        <w:rPr>
          <w:rFonts w:ascii="Times New Roman" w:hAnsi="Times New Roman" w:cs="Times New Roman"/>
          <w:noProof/>
        </w:rPr>
        <w:t>[42]</w:t>
      </w:r>
      <w:r w:rsidR="00265423" w:rsidRPr="0096196B">
        <w:rPr>
          <w:rFonts w:ascii="Times New Roman" w:hAnsi="Times New Roman" w:cs="Times New Roman"/>
        </w:rPr>
        <w:fldChar w:fldCharType="end"/>
      </w:r>
      <w:r w:rsidR="00265423" w:rsidRPr="0096196B">
        <w:rPr>
          <w:rFonts w:ascii="Times New Roman" w:hAnsi="Times New Roman" w:cs="Times New Roman"/>
        </w:rPr>
        <w:t xml:space="preserve">. </w:t>
      </w:r>
      <w:r w:rsidR="00082D0C" w:rsidRPr="0096196B">
        <w:rPr>
          <w:rFonts w:ascii="Times New Roman" w:hAnsi="Times New Roman" w:cs="Times New Roman"/>
        </w:rPr>
        <w:t>In addition</w:t>
      </w:r>
      <w:r w:rsidR="00265423" w:rsidRPr="0096196B">
        <w:rPr>
          <w:rFonts w:ascii="Times New Roman" w:hAnsi="Times New Roman" w:cs="Times New Roman"/>
        </w:rPr>
        <w:t xml:space="preserve">, researchers have </w:t>
      </w:r>
      <w:r w:rsidR="00CE7005" w:rsidRPr="0096196B">
        <w:rPr>
          <w:rFonts w:ascii="Times New Roman" w:hAnsi="Times New Roman" w:cs="Times New Roman"/>
        </w:rPr>
        <w:t>suggested that w</w:t>
      </w:r>
      <w:r w:rsidR="00370949" w:rsidRPr="0096196B">
        <w:rPr>
          <w:rFonts w:ascii="Times New Roman" w:hAnsi="Times New Roman" w:cs="Times New Roman"/>
        </w:rPr>
        <w:t>hat is considered sacred becomes</w:t>
      </w:r>
      <w:r w:rsidR="00CE7005" w:rsidRPr="0096196B">
        <w:rPr>
          <w:rFonts w:ascii="Times New Roman" w:hAnsi="Times New Roman" w:cs="Times New Roman"/>
        </w:rPr>
        <w:t xml:space="preserve"> salient,</w:t>
      </w:r>
      <w:r w:rsidR="00370949" w:rsidRPr="0096196B">
        <w:rPr>
          <w:rFonts w:ascii="Times New Roman" w:hAnsi="Times New Roman" w:cs="Times New Roman"/>
        </w:rPr>
        <w:t xml:space="preserve"> more powerful</w:t>
      </w:r>
      <w:r w:rsidR="00CE7005" w:rsidRPr="0096196B">
        <w:rPr>
          <w:rFonts w:ascii="Times New Roman" w:hAnsi="Times New Roman" w:cs="Times New Roman"/>
        </w:rPr>
        <w:t>,</w:t>
      </w:r>
      <w:r w:rsidR="00370949" w:rsidRPr="0096196B">
        <w:rPr>
          <w:rFonts w:ascii="Times New Roman" w:hAnsi="Times New Roman" w:cs="Times New Roman"/>
        </w:rPr>
        <w:t xml:space="preserve"> and significant </w:t>
      </w:r>
      <w:r w:rsidR="00CE7005" w:rsidRPr="0096196B">
        <w:rPr>
          <w:rFonts w:ascii="Times New Roman" w:hAnsi="Times New Roman" w:cs="Times New Roman"/>
        </w:rPr>
        <w:t xml:space="preserve">in people’s lives, </w:t>
      </w:r>
      <w:r w:rsidR="00370949" w:rsidRPr="0096196B">
        <w:rPr>
          <w:rFonts w:ascii="Times New Roman" w:hAnsi="Times New Roman" w:cs="Times New Roman"/>
        </w:rPr>
        <w:t xml:space="preserve">and </w:t>
      </w:r>
      <w:r w:rsidR="00082D0C" w:rsidRPr="0096196B">
        <w:rPr>
          <w:rFonts w:ascii="Times New Roman" w:hAnsi="Times New Roman" w:cs="Times New Roman"/>
        </w:rPr>
        <w:t xml:space="preserve">further </w:t>
      </w:r>
      <w:r w:rsidR="00370949" w:rsidRPr="0096196B">
        <w:rPr>
          <w:rFonts w:ascii="Times New Roman" w:hAnsi="Times New Roman" w:cs="Times New Roman"/>
        </w:rPr>
        <w:t>drives engagement</w:t>
      </w:r>
      <w:r w:rsidR="00CE7005" w:rsidRPr="0096196B">
        <w:rPr>
          <w:rFonts w:ascii="Times New Roman" w:hAnsi="Times New Roman" w:cs="Times New Roman"/>
        </w:rPr>
        <w:t xml:space="preserve"> in situations promoting this sacredness</w:t>
      </w:r>
      <w:r w:rsidR="00896FB6" w:rsidRPr="0096196B">
        <w:rPr>
          <w:rFonts w:ascii="Times New Roman" w:hAnsi="Times New Roman" w:cs="Times New Roman"/>
        </w:rPr>
        <w:t xml:space="preserve"> </w:t>
      </w:r>
      <w:r w:rsidR="00896FB6" w:rsidRPr="00531D1C">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Espinola&lt;/Author&gt;&lt;Year&gt;2010&lt;/Year&gt;&lt;RecNum&gt;1579&lt;/RecNum&gt;&lt;DisplayText&gt;[43]&lt;/DisplayText&gt;&lt;record&gt;&lt;rec-number&gt;1579&lt;/rec-number&gt;&lt;foreign-keys&gt;&lt;key app="EN" db-id="50xpxzwdmpepxeeerfn5apf1z9dezst5rzdw" timestamp="1593197342"&gt;1579&lt;/key&gt;&lt;/foreign-keys&gt;&lt;ref-type name="Journal Article"&gt;17&lt;/ref-type&gt;&lt;contributors&gt;&lt;authors&gt;&lt;author&gt;Espinola, A.&lt;/author&gt;&lt;author&gt;Badrinarayanan, V.&lt;/author&gt;&lt;/authors&gt;&lt;/contributors&gt;&lt;titles&gt;&lt;title&gt;Consumer expertise, sacralization, and event attendance: A conceptual framework&lt;/title&gt;&lt;secondary-title&gt; Marketing Management Journal&lt;/secondary-title&gt;&lt;/titles&gt;&lt;pages&gt;145-164&lt;/pages&gt;&lt;volume&gt;20&lt;/volume&gt;&lt;number&gt;1&lt;/number&gt;&lt;dates&gt;&lt;year&gt;2010&lt;/year&gt;&lt;/dates&gt;&lt;isbn&gt;1534-973X&lt;/isbn&gt;&lt;urls&gt;&lt;/urls&gt;&lt;/record&gt;&lt;/Cite&gt;&lt;/EndNote&gt;</w:instrText>
      </w:r>
      <w:r w:rsidR="00896FB6" w:rsidRPr="00531D1C">
        <w:rPr>
          <w:rFonts w:ascii="Times New Roman" w:hAnsi="Times New Roman" w:cs="Times New Roman"/>
        </w:rPr>
        <w:fldChar w:fldCharType="separate"/>
      </w:r>
      <w:r w:rsidR="00EC4F47">
        <w:rPr>
          <w:rFonts w:ascii="Times New Roman" w:hAnsi="Times New Roman" w:cs="Times New Roman"/>
          <w:noProof/>
        </w:rPr>
        <w:t>[43]</w:t>
      </w:r>
      <w:r w:rsidR="00896FB6" w:rsidRPr="00531D1C">
        <w:rPr>
          <w:rFonts w:ascii="Times New Roman" w:hAnsi="Times New Roman" w:cs="Times New Roman"/>
        </w:rPr>
        <w:fldChar w:fldCharType="end"/>
      </w:r>
      <w:r w:rsidR="00896FB6" w:rsidRPr="00531D1C">
        <w:rPr>
          <w:rFonts w:ascii="Times New Roman" w:hAnsi="Times New Roman" w:cs="Times New Roman"/>
        </w:rPr>
        <w:t>.</w:t>
      </w:r>
      <w:r w:rsidR="00C63A4A" w:rsidRPr="00531D1C">
        <w:rPr>
          <w:rFonts w:ascii="Times New Roman" w:hAnsi="Times New Roman" w:cs="Times New Roman"/>
        </w:rPr>
        <w:t xml:space="preserve"> </w:t>
      </w:r>
      <w:r w:rsidR="00DF5E34" w:rsidRPr="0096196B">
        <w:rPr>
          <w:rFonts w:ascii="Times New Roman" w:hAnsi="Times New Roman" w:cs="Times New Roman"/>
        </w:rPr>
        <w:t>Therefore, the inner loop of the model may be even stronger in the context of religious and spiritual behaviors because sacralized positive emotions might be more potent than their secular version</w:t>
      </w:r>
      <w:r w:rsidR="00D765B3" w:rsidRPr="0096196B">
        <w:rPr>
          <w:rFonts w:ascii="Times New Roman" w:hAnsi="Times New Roman" w:cs="Times New Roman"/>
        </w:rPr>
        <w:t xml:space="preserve"> in driving engagement</w:t>
      </w:r>
      <w:r w:rsidR="00DF5E34" w:rsidRPr="0096196B">
        <w:rPr>
          <w:rFonts w:ascii="Times New Roman" w:hAnsi="Times New Roman" w:cs="Times New Roman"/>
        </w:rPr>
        <w:t xml:space="preserve">. </w:t>
      </w:r>
      <w:r w:rsidR="00CE7005" w:rsidRPr="00531D1C">
        <w:rPr>
          <w:rFonts w:ascii="Times New Roman" w:hAnsi="Times New Roman" w:cs="Times New Roman"/>
        </w:rPr>
        <w:t xml:space="preserve">Second, </w:t>
      </w:r>
      <w:r w:rsidR="00C63A4A" w:rsidRPr="00531D1C">
        <w:rPr>
          <w:rFonts w:ascii="Times New Roman" w:hAnsi="Times New Roman" w:cs="Times New Roman"/>
        </w:rPr>
        <w:t>to the difference with exercising for example, religious/spiritual behaviors are adopte</w:t>
      </w:r>
      <w:r w:rsidR="00C63A4A" w:rsidRPr="00EC4F47">
        <w:rPr>
          <w:rFonts w:ascii="Times New Roman" w:hAnsi="Times New Roman" w:cs="Times New Roman"/>
        </w:rPr>
        <w:t>d within a br</w:t>
      </w:r>
      <w:r w:rsidR="00C63A4A" w:rsidRPr="001F2AD1">
        <w:rPr>
          <w:rFonts w:ascii="Times New Roman" w:hAnsi="Times New Roman" w:cs="Times New Roman"/>
        </w:rPr>
        <w:t>oader meaning system that colors every aspect of one’s life.</w:t>
      </w:r>
      <w:r w:rsidR="00CE7005" w:rsidRPr="00B66969">
        <w:rPr>
          <w:rFonts w:ascii="Times New Roman" w:hAnsi="Times New Roman" w:cs="Times New Roman"/>
        </w:rPr>
        <w:t xml:space="preserve"> </w:t>
      </w:r>
      <w:r w:rsidR="00866E61" w:rsidRPr="00B66969">
        <w:rPr>
          <w:rFonts w:ascii="Times New Roman" w:hAnsi="Times New Roman" w:cs="Times New Roman"/>
        </w:rPr>
        <w:t xml:space="preserve">Therefore, over time, the experience of positive emotions during religious/spiritual behaviors may well become intimately connected with this broader meaning system and </w:t>
      </w:r>
      <w:r w:rsidR="008E7AC7" w:rsidRPr="00B66969">
        <w:rPr>
          <w:rFonts w:ascii="Times New Roman" w:hAnsi="Times New Roman" w:cs="Times New Roman"/>
        </w:rPr>
        <w:t>any positive cues</w:t>
      </w:r>
      <w:r w:rsidR="00265423" w:rsidRPr="0096196B">
        <w:rPr>
          <w:rFonts w:ascii="Times New Roman" w:hAnsi="Times New Roman" w:cs="Times New Roman"/>
        </w:rPr>
        <w:t xml:space="preserve"> can</w:t>
      </w:r>
      <w:r w:rsidR="008E7AC7" w:rsidRPr="00531D1C">
        <w:rPr>
          <w:rFonts w:ascii="Times New Roman" w:hAnsi="Times New Roman" w:cs="Times New Roman"/>
        </w:rPr>
        <w:t xml:space="preserve"> become </w:t>
      </w:r>
      <w:r w:rsidR="00D765B3" w:rsidRPr="0096196B">
        <w:rPr>
          <w:rFonts w:ascii="Times New Roman" w:hAnsi="Times New Roman" w:cs="Times New Roman"/>
        </w:rPr>
        <w:t>imbued with sacredness</w:t>
      </w:r>
      <w:r w:rsidR="008E7AC7" w:rsidRPr="00531D1C">
        <w:rPr>
          <w:rFonts w:ascii="Times New Roman" w:hAnsi="Times New Roman" w:cs="Times New Roman"/>
        </w:rPr>
        <w:t xml:space="preserve"> (i.</w:t>
      </w:r>
      <w:r w:rsidR="008E7AC7" w:rsidRPr="00EC4F47">
        <w:rPr>
          <w:rFonts w:ascii="Times New Roman" w:hAnsi="Times New Roman" w:cs="Times New Roman"/>
        </w:rPr>
        <w:t xml:space="preserve">e., sacralizing </w:t>
      </w:r>
      <w:r w:rsidR="00265423" w:rsidRPr="0096196B">
        <w:rPr>
          <w:rFonts w:ascii="Times New Roman" w:hAnsi="Times New Roman" w:cs="Times New Roman"/>
        </w:rPr>
        <w:t xml:space="preserve">or sanctifying </w:t>
      </w:r>
      <w:r w:rsidR="008E7AC7" w:rsidRPr="00531D1C">
        <w:rPr>
          <w:rFonts w:ascii="Times New Roman" w:hAnsi="Times New Roman" w:cs="Times New Roman"/>
        </w:rPr>
        <w:t>the environment).</w:t>
      </w:r>
      <w:r w:rsidR="00DF5E34" w:rsidRPr="00531D1C">
        <w:rPr>
          <w:rFonts w:ascii="Times New Roman" w:hAnsi="Times New Roman" w:cs="Times New Roman"/>
        </w:rPr>
        <w:t xml:space="preserve"> This</w:t>
      </w:r>
      <w:r w:rsidR="00DF5E34">
        <w:rPr>
          <w:rFonts w:ascii="Times New Roman" w:hAnsi="Times New Roman" w:cs="Times New Roman"/>
        </w:rPr>
        <w:t xml:space="preserve"> provides new opportunities to experience positive emotions </w:t>
      </w:r>
      <w:r w:rsidR="00D765B3">
        <w:rPr>
          <w:rFonts w:ascii="Times New Roman" w:hAnsi="Times New Roman" w:cs="Times New Roman"/>
        </w:rPr>
        <w:t>connected to</w:t>
      </w:r>
      <w:r w:rsidR="00DF5E34">
        <w:rPr>
          <w:rFonts w:ascii="Times New Roman" w:hAnsi="Times New Roman" w:cs="Times New Roman"/>
        </w:rPr>
        <w:t xml:space="preserve"> religion/spirituality, thereby adding a new path to the inner and outer loop (see Figure 1, far right box). </w:t>
      </w:r>
    </w:p>
    <w:p w14:paraId="76EB148B" w14:textId="058FD872" w:rsidR="00FB29A3" w:rsidRPr="005D17AD" w:rsidRDefault="001E4479" w:rsidP="00A21BC3">
      <w:pPr>
        <w:spacing w:line="480" w:lineRule="auto"/>
        <w:ind w:firstLine="720"/>
        <w:rPr>
          <w:rFonts w:ascii="Times New Roman" w:hAnsi="Times New Roman" w:cs="Times New Roman"/>
        </w:rPr>
      </w:pPr>
      <w:r w:rsidRPr="005D17AD">
        <w:rPr>
          <w:rFonts w:ascii="Times New Roman" w:hAnsi="Times New Roman" w:cs="Times New Roman"/>
          <w:noProof/>
        </w:rPr>
        <w:drawing>
          <wp:inline distT="0" distB="0" distL="0" distR="0" wp14:anchorId="7A6F344C" wp14:editId="26E8BDBB">
            <wp:extent cx="5486400" cy="287718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1test test.png"/>
                    <pic:cNvPicPr/>
                  </pic:nvPicPr>
                  <pic:blipFill>
                    <a:blip r:embed="rId10"/>
                    <a:stretch>
                      <a:fillRect/>
                    </a:stretch>
                  </pic:blipFill>
                  <pic:spPr>
                    <a:xfrm>
                      <a:off x="0" y="0"/>
                      <a:ext cx="5486400" cy="2877185"/>
                    </a:xfrm>
                    <a:prstGeom prst="rect">
                      <a:avLst/>
                    </a:prstGeom>
                  </pic:spPr>
                </pic:pic>
              </a:graphicData>
            </a:graphic>
          </wp:inline>
        </w:drawing>
      </w:r>
    </w:p>
    <w:p w14:paraId="7ECBCC09" w14:textId="77777777" w:rsidR="00885208" w:rsidRPr="005D17AD" w:rsidRDefault="00885208" w:rsidP="00885208">
      <w:pPr>
        <w:spacing w:line="480" w:lineRule="auto"/>
        <w:rPr>
          <w:rFonts w:ascii="Times New Roman" w:hAnsi="Times New Roman" w:cs="Times New Roman"/>
        </w:rPr>
      </w:pPr>
      <w:r w:rsidRPr="005D17AD">
        <w:rPr>
          <w:rFonts w:ascii="Times New Roman" w:hAnsi="Times New Roman" w:cs="Times New Roman"/>
        </w:rPr>
        <w:t>Figure 1. Upward Spiral Theory of Sustained Religious Practice</w:t>
      </w:r>
      <w:r w:rsidRPr="005D17AD" w:rsidDel="0017515B">
        <w:rPr>
          <w:rFonts w:ascii="Times New Roman" w:hAnsi="Times New Roman" w:cs="Times New Roman"/>
        </w:rPr>
        <w:t xml:space="preserve"> </w:t>
      </w:r>
    </w:p>
    <w:p w14:paraId="25BA2806" w14:textId="0DFE96FF" w:rsidR="00977796" w:rsidRPr="005D17AD" w:rsidRDefault="00DD36A8" w:rsidP="005D17AD">
      <w:pPr>
        <w:spacing w:line="480" w:lineRule="auto"/>
        <w:ind w:firstLine="720"/>
        <w:rPr>
          <w:rFonts w:ascii="Times New Roman" w:hAnsi="Times New Roman" w:cs="Times New Roman"/>
        </w:rPr>
      </w:pPr>
      <w:r w:rsidRPr="005D17AD">
        <w:rPr>
          <w:rFonts w:ascii="Times New Roman" w:hAnsi="Times New Roman" w:cs="Times New Roman"/>
        </w:rPr>
        <w:lastRenderedPageBreak/>
        <w:t>As unpacked below, w</w:t>
      </w:r>
      <w:r w:rsidR="009A567E" w:rsidRPr="005D17AD">
        <w:rPr>
          <w:rFonts w:ascii="Times New Roman" w:hAnsi="Times New Roman" w:cs="Times New Roman"/>
        </w:rPr>
        <w:t xml:space="preserve">e suggest that when </w:t>
      </w:r>
      <w:r w:rsidRPr="005D17AD">
        <w:rPr>
          <w:rFonts w:ascii="Times New Roman" w:hAnsi="Times New Roman" w:cs="Times New Roman"/>
        </w:rPr>
        <w:t>positive</w:t>
      </w:r>
      <w:r w:rsidR="009A567E" w:rsidRPr="005D17AD">
        <w:rPr>
          <w:rFonts w:ascii="Times New Roman" w:hAnsi="Times New Roman" w:cs="Times New Roman"/>
        </w:rPr>
        <w:t xml:space="preserve"> emotions are experienced while worshipping, praying, or meditating, they function as a motivational factor to continue the practice. This maintenance process is mediated by nonconscious motives to repeat the behavior: behavior-related cues in the environment become more salient</w:t>
      </w:r>
      <w:r w:rsidRPr="005D17AD">
        <w:rPr>
          <w:rFonts w:ascii="Times New Roman" w:hAnsi="Times New Roman" w:cs="Times New Roman"/>
        </w:rPr>
        <w:t xml:space="preserve">. </w:t>
      </w:r>
      <w:r w:rsidR="009A567E" w:rsidRPr="005D17AD">
        <w:rPr>
          <w:rFonts w:ascii="Times New Roman" w:hAnsi="Times New Roman" w:cs="Times New Roman"/>
        </w:rPr>
        <w:t>This process is reflected in the inner loop of the model</w:t>
      </w:r>
      <w:r w:rsidR="00207041" w:rsidRPr="005D17AD">
        <w:rPr>
          <w:rFonts w:ascii="Times New Roman" w:hAnsi="Times New Roman" w:cs="Times New Roman"/>
        </w:rPr>
        <w:t xml:space="preserve"> (</w:t>
      </w:r>
      <w:r w:rsidR="009A567E" w:rsidRPr="005D17AD">
        <w:rPr>
          <w:rFonts w:ascii="Times New Roman" w:hAnsi="Times New Roman" w:cs="Times New Roman"/>
        </w:rPr>
        <w:t>Figure 1</w:t>
      </w:r>
      <w:r w:rsidR="00207041" w:rsidRPr="005D17AD">
        <w:rPr>
          <w:rFonts w:ascii="Times New Roman" w:hAnsi="Times New Roman" w:cs="Times New Roman"/>
        </w:rPr>
        <w:t>)</w:t>
      </w:r>
      <w:r w:rsidR="009A567E" w:rsidRPr="005D17AD">
        <w:rPr>
          <w:rFonts w:ascii="Times New Roman" w:hAnsi="Times New Roman" w:cs="Times New Roman"/>
        </w:rPr>
        <w:t xml:space="preserve">. Then, as these behaviors, and the concurrent experience of </w:t>
      </w:r>
      <w:r w:rsidR="000E3433" w:rsidRPr="005D17AD">
        <w:rPr>
          <w:rFonts w:ascii="Times New Roman" w:hAnsi="Times New Roman" w:cs="Times New Roman"/>
        </w:rPr>
        <w:t>PE</w:t>
      </w:r>
      <w:r w:rsidR="009A567E" w:rsidRPr="005D17AD">
        <w:rPr>
          <w:rFonts w:ascii="Times New Roman" w:hAnsi="Times New Roman" w:cs="Times New Roman"/>
        </w:rPr>
        <w:t xml:space="preserve">s, are repeated, psychological, social, and biological resources are built. Importantly, we argue that these built resources will </w:t>
      </w:r>
      <w:r w:rsidR="00C33344" w:rsidRPr="005D17AD">
        <w:rPr>
          <w:rFonts w:ascii="Times New Roman" w:hAnsi="Times New Roman" w:cs="Times New Roman"/>
        </w:rPr>
        <w:t xml:space="preserve">over time </w:t>
      </w:r>
      <w:r w:rsidR="009A567E" w:rsidRPr="005D17AD">
        <w:rPr>
          <w:rFonts w:ascii="Times New Roman" w:hAnsi="Times New Roman" w:cs="Times New Roman"/>
        </w:rPr>
        <w:t xml:space="preserve">allow an even greater enjoyment of the activity. </w:t>
      </w:r>
      <w:r w:rsidR="00E64D48" w:rsidRPr="005D17AD">
        <w:rPr>
          <w:rFonts w:ascii="Times New Roman" w:hAnsi="Times New Roman" w:cs="Times New Roman"/>
        </w:rPr>
        <w:t xml:space="preserve">Therefore, we call these endogenous factors “vantage resources” following Pluess and Belsky </w:t>
      </w:r>
      <w:r w:rsidR="00E64D48"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Pluess&lt;/Author&gt;&lt;Year&gt;2013&lt;/Year&gt;&lt;RecNum&gt;1257&lt;/RecNum&gt;&lt;DisplayText&gt;[44]&lt;/DisplayText&gt;&lt;record&gt;&lt;rec-number&gt;1257&lt;/rec-number&gt;&lt;foreign-keys&gt;&lt;key app="EN" db-id="vtwwdv5f6fdaz6e0tw7xvttbtd55f2d02fps" timestamp="1476488709"&gt;1257&lt;/key&gt;&lt;/foreign-keys&gt;&lt;ref-type name="Journal Article"&gt;17&lt;/ref-type&gt;&lt;contributors&gt;&lt;authors&gt;&lt;author&gt;Pluess, Michael&lt;/author&gt;&lt;author&gt;Belsky, Jay&lt;/author&gt;&lt;/authors&gt;&lt;/contributors&gt;&lt;titles&gt;&lt;title&gt;Vantage sensitivity: Individual differences in response to positive experiences&lt;/title&gt;&lt;secondary-title&gt;Psychological Bulletin&lt;/secondary-title&gt;&lt;/titles&gt;&lt;periodical&gt;&lt;full-title&gt;Psychological bulletin&lt;/full-title&gt;&lt;/periodical&gt;&lt;pages&gt;901-916&lt;/pages&gt;&lt;volume&gt;139&lt;/volume&gt;&lt;number&gt;4&lt;/number&gt;&lt;dates&gt;&lt;year&gt;2013&lt;/year&gt;&lt;/dates&gt;&lt;isbn&gt;1939-1455&lt;/isbn&gt;&lt;urls&gt;&lt;/urls&gt;&lt;/record&gt;&lt;/Cite&gt;&lt;/EndNote&gt;</w:instrText>
      </w:r>
      <w:r w:rsidR="00E64D48" w:rsidRPr="005D17AD">
        <w:rPr>
          <w:rFonts w:ascii="Times New Roman" w:hAnsi="Times New Roman" w:cs="Times New Roman"/>
        </w:rPr>
        <w:fldChar w:fldCharType="separate"/>
      </w:r>
      <w:r w:rsidR="00EC4F47">
        <w:rPr>
          <w:rFonts w:ascii="Times New Roman" w:hAnsi="Times New Roman" w:cs="Times New Roman"/>
          <w:noProof/>
        </w:rPr>
        <w:t>[44]</w:t>
      </w:r>
      <w:r w:rsidR="00E64D48" w:rsidRPr="005D17AD">
        <w:rPr>
          <w:rFonts w:ascii="Times New Roman" w:hAnsi="Times New Roman" w:cs="Times New Roman"/>
        </w:rPr>
        <w:fldChar w:fldCharType="end"/>
      </w:r>
      <w:r w:rsidR="00E64D48" w:rsidRPr="005D17AD">
        <w:rPr>
          <w:rFonts w:ascii="Times New Roman" w:hAnsi="Times New Roman" w:cs="Times New Roman"/>
        </w:rPr>
        <w:t xml:space="preserve">. </w:t>
      </w:r>
      <w:r w:rsidR="009A567E" w:rsidRPr="005D17AD">
        <w:rPr>
          <w:rFonts w:ascii="Times New Roman" w:hAnsi="Times New Roman" w:cs="Times New Roman"/>
        </w:rPr>
        <w:t>This process is reflected in the outer loop of the model</w:t>
      </w:r>
      <w:r w:rsidR="00207041" w:rsidRPr="005D17AD">
        <w:rPr>
          <w:rFonts w:ascii="Times New Roman" w:hAnsi="Times New Roman" w:cs="Times New Roman"/>
        </w:rPr>
        <w:t xml:space="preserve"> (</w:t>
      </w:r>
      <w:r w:rsidR="009A567E" w:rsidRPr="005D17AD">
        <w:rPr>
          <w:rFonts w:ascii="Times New Roman" w:hAnsi="Times New Roman" w:cs="Times New Roman"/>
        </w:rPr>
        <w:t>Figure 1</w:t>
      </w:r>
      <w:r w:rsidR="00207041" w:rsidRPr="005D17AD">
        <w:rPr>
          <w:rFonts w:ascii="Times New Roman" w:hAnsi="Times New Roman" w:cs="Times New Roman"/>
        </w:rPr>
        <w:t>)</w:t>
      </w:r>
      <w:r w:rsidR="009A567E" w:rsidRPr="005D17AD">
        <w:rPr>
          <w:rFonts w:ascii="Times New Roman" w:hAnsi="Times New Roman" w:cs="Times New Roman"/>
        </w:rPr>
        <w:t>.</w:t>
      </w:r>
      <w:r w:rsidRPr="005D17AD">
        <w:rPr>
          <w:rFonts w:ascii="Times New Roman" w:hAnsi="Times New Roman" w:cs="Times New Roman"/>
        </w:rPr>
        <w:t xml:space="preserve"> </w:t>
      </w:r>
    </w:p>
    <w:p w14:paraId="0B8B378E" w14:textId="40A026BF" w:rsidR="009716DE" w:rsidRPr="005D17AD" w:rsidRDefault="00821921" w:rsidP="00B0641D">
      <w:pPr>
        <w:pStyle w:val="ListParagraph"/>
        <w:numPr>
          <w:ilvl w:val="1"/>
          <w:numId w:val="15"/>
        </w:numPr>
        <w:spacing w:line="480" w:lineRule="auto"/>
        <w:rPr>
          <w:rFonts w:ascii="Times New Roman" w:hAnsi="Times New Roman" w:cs="Times New Roman"/>
          <w:b/>
        </w:rPr>
      </w:pPr>
      <w:r w:rsidRPr="005D17AD">
        <w:rPr>
          <w:rFonts w:ascii="Times New Roman" w:hAnsi="Times New Roman" w:cs="Times New Roman"/>
          <w:b/>
        </w:rPr>
        <w:t>The inner loop</w:t>
      </w:r>
      <w:r w:rsidR="0068743C" w:rsidRPr="005D17AD">
        <w:rPr>
          <w:rFonts w:ascii="Times New Roman" w:hAnsi="Times New Roman" w:cs="Times New Roman"/>
          <w:b/>
        </w:rPr>
        <w:t>: PE</w:t>
      </w:r>
      <w:r w:rsidR="00A21BC3" w:rsidRPr="005D17AD">
        <w:rPr>
          <w:rFonts w:ascii="Times New Roman" w:hAnsi="Times New Roman" w:cs="Times New Roman"/>
          <w:b/>
        </w:rPr>
        <w:t>s</w:t>
      </w:r>
      <w:r w:rsidR="0068743C" w:rsidRPr="005D17AD">
        <w:rPr>
          <w:rFonts w:ascii="Times New Roman" w:hAnsi="Times New Roman" w:cs="Times New Roman"/>
          <w:b/>
        </w:rPr>
        <w:t xml:space="preserve"> predict further engagement through nonconscious motives</w:t>
      </w:r>
    </w:p>
    <w:p w14:paraId="7C5252E4" w14:textId="4D9A4FF3" w:rsidR="00634D2E" w:rsidRPr="0096196B" w:rsidRDefault="00C664A0" w:rsidP="00634D2E">
      <w:pPr>
        <w:spacing w:line="480" w:lineRule="auto"/>
        <w:ind w:firstLine="720"/>
        <w:rPr>
          <w:rFonts w:ascii="Times New Roman" w:hAnsi="Times New Roman" w:cs="Times New Roman"/>
        </w:rPr>
      </w:pPr>
      <w:r>
        <w:rPr>
          <w:rFonts w:ascii="Times New Roman" w:hAnsi="Times New Roman" w:cs="Times New Roman"/>
        </w:rPr>
        <w:t>T</w:t>
      </w:r>
      <w:r w:rsidRPr="005D17AD">
        <w:rPr>
          <w:rFonts w:ascii="Times New Roman" w:hAnsi="Times New Roman" w:cs="Times New Roman"/>
        </w:rPr>
        <w:t>he inner loop states that PEs experienced during a behavior promote further engagement in that behavior</w:t>
      </w:r>
      <w:r>
        <w:rPr>
          <w:rFonts w:ascii="Times New Roman" w:hAnsi="Times New Roman" w:cs="Times New Roman"/>
        </w:rPr>
        <w:t xml:space="preserve">. </w:t>
      </w:r>
      <w:r w:rsidRPr="005D17AD">
        <w:rPr>
          <w:rFonts w:ascii="Times New Roman" w:hAnsi="Times New Roman" w:cs="Times New Roman"/>
        </w:rPr>
        <w:t xml:space="preserve">In the Upward Spiral Theory of Lifestyle Change we review research demonstrating that positive emotions experienced during positive health behaviors, such as exercising, predict future maintenance of these behaviors </w:t>
      </w:r>
      <w:r w:rsidRPr="005D17AD">
        <w:rPr>
          <w:rFonts w:ascii="Times New Roman" w:hAnsi="Times New Roman" w:cs="Times New Roman"/>
        </w:rPr>
        <w:fldChar w:fldCharType="begin">
          <w:fldData xml:space="preserve">PEVuZE5vdGU+PENpdGU+PEF1dGhvcj5SaG9kZXM8L0F1dGhvcj48WWVhcj4yMDE1PC9ZZWFyPjxS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SaG9kZXM8L0F1dGhvcj48WWVhcj4yMDE1PC9ZZWFyPjxS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sidRPr="005D17AD">
        <w:rPr>
          <w:rFonts w:ascii="Times New Roman" w:hAnsi="Times New Roman" w:cs="Times New Roman"/>
        </w:rPr>
      </w:r>
      <w:r w:rsidRPr="005D17AD">
        <w:rPr>
          <w:rFonts w:ascii="Times New Roman" w:hAnsi="Times New Roman" w:cs="Times New Roman"/>
        </w:rPr>
        <w:fldChar w:fldCharType="separate"/>
      </w:r>
      <w:r w:rsidR="00EC4F47">
        <w:rPr>
          <w:rFonts w:ascii="Times New Roman" w:hAnsi="Times New Roman" w:cs="Times New Roman"/>
          <w:noProof/>
        </w:rPr>
        <w:t>[2,45]</w:t>
      </w:r>
      <w:r w:rsidRPr="005D17AD">
        <w:rPr>
          <w:rFonts w:ascii="Times New Roman" w:hAnsi="Times New Roman" w:cs="Times New Roman"/>
        </w:rPr>
        <w:fldChar w:fldCharType="end"/>
      </w:r>
      <w:r w:rsidRPr="005D17AD">
        <w:rPr>
          <w:rFonts w:ascii="Times New Roman" w:hAnsi="Times New Roman" w:cs="Times New Roman"/>
        </w:rPr>
        <w:t xml:space="preserve">. </w:t>
      </w:r>
      <w:r w:rsidR="009E0E28">
        <w:rPr>
          <w:rFonts w:ascii="Times New Roman" w:hAnsi="Times New Roman" w:cs="Times New Roman"/>
        </w:rPr>
        <w:t xml:space="preserve">When behaviors are pleasant, we can make conscious decisions to repeat them. Yet, </w:t>
      </w:r>
      <w:r w:rsidR="00D765B3">
        <w:rPr>
          <w:rFonts w:ascii="Times New Roman" w:hAnsi="Times New Roman" w:cs="Times New Roman"/>
        </w:rPr>
        <w:t>conscious decision making and willpower, even for pleasant behaviors, are sometimes not enough to drive act</w:t>
      </w:r>
      <w:r w:rsidR="009E0E28">
        <w:rPr>
          <w:rFonts w:ascii="Times New Roman" w:hAnsi="Times New Roman" w:cs="Times New Roman"/>
        </w:rPr>
        <w:t xml:space="preserve">ual behavioral engagement (e.g., I haven’t meditated today even though I know it makes me feel good). A vast literature has shown the importance of nonconscious motives in driving behavior </w:t>
      </w:r>
      <w:r>
        <w:rPr>
          <w:rFonts w:ascii="Times New Roman" w:hAnsi="Times New Roman" w:cs="Times New Roman"/>
        </w:rPr>
        <w:fldChar w:fldCharType="begin">
          <w:fldData xml:space="preserve">PEVuZE5vdGU+PENpdGU+PEF1dGhvcj5TaGVlcmFuPC9BdXRob3I+PFllYXI+MjAxMzwvWWVhcj48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TaGVlcmFuPC9BdXRob3I+PFllYXI+MjAxMzwvWWVhcj48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C4F47">
        <w:rPr>
          <w:rFonts w:ascii="Times New Roman" w:hAnsi="Times New Roman" w:cs="Times New Roman"/>
          <w:noProof/>
        </w:rPr>
        <w:t>[46,47]</w:t>
      </w:r>
      <w:r>
        <w:rPr>
          <w:rFonts w:ascii="Times New Roman" w:hAnsi="Times New Roman" w:cs="Times New Roman"/>
        </w:rPr>
        <w:fldChar w:fldCharType="end"/>
      </w:r>
      <w:r>
        <w:rPr>
          <w:rFonts w:ascii="Times New Roman" w:hAnsi="Times New Roman" w:cs="Times New Roman"/>
        </w:rPr>
        <w:t xml:space="preserve"> </w:t>
      </w:r>
      <w:r w:rsidR="009E0E28">
        <w:rPr>
          <w:rFonts w:ascii="Times New Roman" w:hAnsi="Times New Roman" w:cs="Times New Roman"/>
        </w:rPr>
        <w:t xml:space="preserve">and, interestingly, positive emotions </w:t>
      </w:r>
      <w:r>
        <w:rPr>
          <w:rFonts w:ascii="Times New Roman" w:hAnsi="Times New Roman" w:cs="Times New Roman"/>
        </w:rPr>
        <w:t xml:space="preserve">also set </w:t>
      </w:r>
      <w:r w:rsidR="009E0E28">
        <w:rPr>
          <w:rFonts w:ascii="Times New Roman" w:hAnsi="Times New Roman" w:cs="Times New Roman"/>
        </w:rPr>
        <w:t>this process</w:t>
      </w:r>
      <w:r>
        <w:rPr>
          <w:rFonts w:ascii="Times New Roman" w:hAnsi="Times New Roman" w:cs="Times New Roman"/>
        </w:rPr>
        <w:t xml:space="preserve"> in motion</w:t>
      </w:r>
      <w:r w:rsidR="009E0E28">
        <w:rPr>
          <w:rFonts w:ascii="Times New Roman" w:hAnsi="Times New Roman" w:cs="Times New Roman"/>
        </w:rPr>
        <w:t xml:space="preserve">. </w:t>
      </w:r>
      <w:r w:rsidR="009E0E28" w:rsidRPr="005D17AD">
        <w:rPr>
          <w:rFonts w:ascii="Times New Roman" w:hAnsi="Times New Roman" w:cs="Times New Roman"/>
        </w:rPr>
        <w:t xml:space="preserve">This is certainly true for behaviors outside the religious/spiritual context. Across multiple studies, associating positive affect with </w:t>
      </w:r>
      <w:r w:rsidR="009E0E28" w:rsidRPr="005D17AD">
        <w:rPr>
          <w:rFonts w:ascii="Times New Roman" w:hAnsi="Times New Roman" w:cs="Times New Roman"/>
        </w:rPr>
        <w:lastRenderedPageBreak/>
        <w:t xml:space="preserve">primed behavioral goals increased both one’s want to </w:t>
      </w:r>
      <w:r w:rsidR="009E0E28" w:rsidRPr="009B01AF">
        <w:rPr>
          <w:rFonts w:ascii="Times New Roman" w:hAnsi="Times New Roman" w:cs="Times New Roman"/>
        </w:rPr>
        <w:t>pursue these goals as well as one’s effort to work harder towards attaining these go</w:t>
      </w:r>
      <w:r w:rsidR="009E0E28" w:rsidRPr="00C80FA7">
        <w:rPr>
          <w:rFonts w:ascii="Times New Roman" w:hAnsi="Times New Roman" w:cs="Times New Roman"/>
        </w:rPr>
        <w:t xml:space="preserve">als </w:t>
      </w:r>
      <w:r w:rsidR="009E0E28" w:rsidRPr="00C80FA7">
        <w:rPr>
          <w:rFonts w:ascii="Times New Roman" w:hAnsi="Times New Roman" w:cs="Times New Roman"/>
        </w:rPr>
        <w:fldChar w:fldCharType="begin">
          <w:fldData xml:space="preserve">PEVuZE5vdGU+PENpdGU+PEF1dGhvcj5DdXN0ZXJzPC9BdXRob3I+PFllYXI+MjAwNTwvWWVhcj48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DdXN0ZXJzPC9BdXRob3I+PFllYXI+MjAwNTwvWWVhcj48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sidR="009E0E28" w:rsidRPr="00C80FA7">
        <w:rPr>
          <w:rFonts w:ascii="Times New Roman" w:hAnsi="Times New Roman" w:cs="Times New Roman"/>
        </w:rPr>
      </w:r>
      <w:r w:rsidR="009E0E28" w:rsidRPr="00C80FA7">
        <w:rPr>
          <w:rFonts w:ascii="Times New Roman" w:hAnsi="Times New Roman" w:cs="Times New Roman"/>
        </w:rPr>
        <w:fldChar w:fldCharType="separate"/>
      </w:r>
      <w:r w:rsidR="00EC4F47">
        <w:rPr>
          <w:rFonts w:ascii="Times New Roman" w:hAnsi="Times New Roman" w:cs="Times New Roman"/>
          <w:noProof/>
        </w:rPr>
        <w:t>[48,49]</w:t>
      </w:r>
      <w:r w:rsidR="009E0E28" w:rsidRPr="00C80FA7">
        <w:rPr>
          <w:rFonts w:ascii="Times New Roman" w:hAnsi="Times New Roman" w:cs="Times New Roman"/>
        </w:rPr>
        <w:fldChar w:fldCharType="end"/>
      </w:r>
      <w:r w:rsidR="009E0E28" w:rsidRPr="009B01AF">
        <w:rPr>
          <w:rFonts w:ascii="Times New Roman" w:hAnsi="Times New Roman" w:cs="Times New Roman"/>
        </w:rPr>
        <w:t xml:space="preserve">. </w:t>
      </w:r>
      <w:r w:rsidRPr="00C80FA7">
        <w:rPr>
          <w:rFonts w:ascii="Times New Roman" w:hAnsi="Times New Roman" w:cs="Times New Roman"/>
        </w:rPr>
        <w:t xml:space="preserve">Therefore, the inner loop further </w:t>
      </w:r>
      <w:r w:rsidR="00C80FA7">
        <w:rPr>
          <w:rFonts w:ascii="Times New Roman" w:hAnsi="Times New Roman" w:cs="Times New Roman"/>
        </w:rPr>
        <w:t>suggests that</w:t>
      </w:r>
      <w:r w:rsidR="00634D2E" w:rsidRPr="0096196B">
        <w:rPr>
          <w:rFonts w:ascii="Times New Roman" w:hAnsi="Times New Roman" w:cs="Times New Roman"/>
        </w:rPr>
        <w:t xml:space="preserve"> positive </w:t>
      </w:r>
      <w:r w:rsidR="009B01AF" w:rsidRPr="0096196B">
        <w:rPr>
          <w:rFonts w:ascii="Times New Roman" w:hAnsi="Times New Roman" w:cs="Times New Roman"/>
        </w:rPr>
        <w:t xml:space="preserve">emotions </w:t>
      </w:r>
      <w:r w:rsidR="00C80FA7">
        <w:rPr>
          <w:rFonts w:ascii="Times New Roman" w:hAnsi="Times New Roman" w:cs="Times New Roman"/>
        </w:rPr>
        <w:t xml:space="preserve">play a key </w:t>
      </w:r>
      <w:r w:rsidR="00C80FA7" w:rsidRPr="005D17AD">
        <w:rPr>
          <w:rFonts w:ascii="Times New Roman" w:hAnsi="Times New Roman" w:cs="Times New Roman"/>
        </w:rPr>
        <w:t>role in the nonconscious processes that</w:t>
      </w:r>
      <w:r w:rsidR="00C80FA7">
        <w:rPr>
          <w:rFonts w:ascii="Times New Roman" w:hAnsi="Times New Roman" w:cs="Times New Roman"/>
        </w:rPr>
        <w:t xml:space="preserve"> </w:t>
      </w:r>
      <w:r w:rsidR="00634D2E" w:rsidRPr="0096196B">
        <w:rPr>
          <w:rFonts w:ascii="Times New Roman" w:hAnsi="Times New Roman" w:cs="Times New Roman"/>
        </w:rPr>
        <w:t>support</w:t>
      </w:r>
      <w:r w:rsidR="009B01AF" w:rsidRPr="0096196B">
        <w:rPr>
          <w:rFonts w:ascii="Times New Roman" w:hAnsi="Times New Roman" w:cs="Times New Roman"/>
        </w:rPr>
        <w:t xml:space="preserve"> behavioral maintenance</w:t>
      </w:r>
      <w:r w:rsidR="00634D2E" w:rsidRPr="0096196B">
        <w:rPr>
          <w:rFonts w:ascii="Times New Roman" w:hAnsi="Times New Roman" w:cs="Times New Roman"/>
        </w:rPr>
        <w:t>.</w:t>
      </w:r>
    </w:p>
    <w:p w14:paraId="51C31125" w14:textId="0BB0CFBA" w:rsidR="009567B7" w:rsidRPr="005D17AD" w:rsidRDefault="00224E3C" w:rsidP="00906D53">
      <w:pPr>
        <w:spacing w:line="480" w:lineRule="auto"/>
        <w:ind w:firstLine="720"/>
        <w:rPr>
          <w:rFonts w:ascii="Times New Roman" w:hAnsi="Times New Roman" w:cs="Times New Roman"/>
        </w:rPr>
      </w:pPr>
      <w:r w:rsidRPr="005D17AD">
        <w:rPr>
          <w:rFonts w:ascii="Times New Roman" w:hAnsi="Times New Roman" w:cs="Times New Roman"/>
        </w:rPr>
        <w:t>As we discussed above, religious/spiritual practices can also be accompanied by positive emotions, particularly those that are self-transcendent. In turn, m</w:t>
      </w:r>
      <w:r w:rsidR="00CD204C" w:rsidRPr="005D17AD">
        <w:rPr>
          <w:rFonts w:ascii="Times New Roman" w:hAnsi="Times New Roman" w:cs="Times New Roman"/>
        </w:rPr>
        <w:t>ultiple experimental studies have found that</w:t>
      </w:r>
      <w:r w:rsidR="006D1E3F" w:rsidRPr="005D17AD">
        <w:rPr>
          <w:rFonts w:ascii="Times New Roman" w:hAnsi="Times New Roman" w:cs="Times New Roman"/>
        </w:rPr>
        <w:t xml:space="preserve"> </w:t>
      </w:r>
      <w:r w:rsidR="00F60A90" w:rsidRPr="005D17AD">
        <w:rPr>
          <w:rFonts w:ascii="Times New Roman" w:hAnsi="Times New Roman" w:cs="Times New Roman"/>
        </w:rPr>
        <w:t xml:space="preserve">self-transcendent </w:t>
      </w:r>
      <w:r w:rsidR="006D1E3F" w:rsidRPr="005D17AD">
        <w:rPr>
          <w:rFonts w:ascii="Times New Roman" w:hAnsi="Times New Roman" w:cs="Times New Roman"/>
        </w:rPr>
        <w:t xml:space="preserve">PEs promote religious and spiritual beliefs </w:t>
      </w:r>
      <w:r w:rsidR="006D1E3F" w:rsidRPr="005D17AD">
        <w:rPr>
          <w:rFonts w:ascii="Times New Roman" w:hAnsi="Times New Roman" w:cs="Times New Roman"/>
        </w:rPr>
        <w:fldChar w:fldCharType="begin">
          <w:fldData xml:space="preserve">PEVuZE5vdGU+PENpdGU+PEF1dGhvcj5TYXJvZ2xvdTwvQXV0aG9yPjxZZWFyPjIwMDg8L1llYXI+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==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TYXJvZ2xvdTwvQXV0aG9yPjxZZWFyPjIwMDg8L1llYXI+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==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sidR="006D1E3F" w:rsidRPr="005D17AD">
        <w:rPr>
          <w:rFonts w:ascii="Times New Roman" w:hAnsi="Times New Roman" w:cs="Times New Roman"/>
        </w:rPr>
      </w:r>
      <w:r w:rsidR="006D1E3F" w:rsidRPr="005D17AD">
        <w:rPr>
          <w:rFonts w:ascii="Times New Roman" w:hAnsi="Times New Roman" w:cs="Times New Roman"/>
        </w:rPr>
        <w:fldChar w:fldCharType="separate"/>
      </w:r>
      <w:r w:rsidR="00EC4F47">
        <w:rPr>
          <w:rFonts w:ascii="Times New Roman" w:hAnsi="Times New Roman" w:cs="Times New Roman"/>
          <w:noProof/>
        </w:rPr>
        <w:t>[20,21,50]</w:t>
      </w:r>
      <w:r w:rsidR="006D1E3F" w:rsidRPr="005D17AD">
        <w:rPr>
          <w:rFonts w:ascii="Times New Roman" w:hAnsi="Times New Roman" w:cs="Times New Roman"/>
        </w:rPr>
        <w:fldChar w:fldCharType="end"/>
      </w:r>
      <w:r w:rsidR="00CD204C" w:rsidRPr="005D17AD">
        <w:rPr>
          <w:rFonts w:ascii="Times New Roman" w:hAnsi="Times New Roman" w:cs="Times New Roman"/>
        </w:rPr>
        <w:t>, which</w:t>
      </w:r>
      <w:r w:rsidR="00F60A90" w:rsidRPr="005D17AD">
        <w:rPr>
          <w:rFonts w:ascii="Times New Roman" w:hAnsi="Times New Roman" w:cs="Times New Roman"/>
        </w:rPr>
        <w:t xml:space="preserve"> </w:t>
      </w:r>
      <w:r w:rsidR="009A567E" w:rsidRPr="005D17AD">
        <w:rPr>
          <w:rFonts w:ascii="Times New Roman" w:hAnsi="Times New Roman" w:cs="Times New Roman"/>
        </w:rPr>
        <w:t xml:space="preserve">may well prompt </w:t>
      </w:r>
      <w:r w:rsidR="00F60A90" w:rsidRPr="005D17AD">
        <w:rPr>
          <w:rFonts w:ascii="Times New Roman" w:hAnsi="Times New Roman" w:cs="Times New Roman"/>
        </w:rPr>
        <w:t xml:space="preserve">people </w:t>
      </w:r>
      <w:r w:rsidR="009A567E" w:rsidRPr="005D17AD">
        <w:rPr>
          <w:rFonts w:ascii="Times New Roman" w:hAnsi="Times New Roman" w:cs="Times New Roman"/>
        </w:rPr>
        <w:t xml:space="preserve">to </w:t>
      </w:r>
      <w:r w:rsidR="00F60A90" w:rsidRPr="005D17AD">
        <w:rPr>
          <w:rFonts w:ascii="Times New Roman" w:hAnsi="Times New Roman" w:cs="Times New Roman"/>
        </w:rPr>
        <w:t>engag</w:t>
      </w:r>
      <w:r w:rsidR="009A567E" w:rsidRPr="005D17AD">
        <w:rPr>
          <w:rFonts w:ascii="Times New Roman" w:hAnsi="Times New Roman" w:cs="Times New Roman"/>
        </w:rPr>
        <w:t>e</w:t>
      </w:r>
      <w:r w:rsidR="00F60A90" w:rsidRPr="005D17AD">
        <w:rPr>
          <w:rFonts w:ascii="Times New Roman" w:hAnsi="Times New Roman" w:cs="Times New Roman"/>
        </w:rPr>
        <w:t xml:space="preserve"> in </w:t>
      </w:r>
      <w:r w:rsidR="006D1E3F" w:rsidRPr="005D17AD">
        <w:rPr>
          <w:rFonts w:ascii="Times New Roman" w:hAnsi="Times New Roman" w:cs="Times New Roman"/>
        </w:rPr>
        <w:t>relevant</w:t>
      </w:r>
      <w:r w:rsidR="00F60A90" w:rsidRPr="005D17AD">
        <w:rPr>
          <w:rFonts w:ascii="Times New Roman" w:hAnsi="Times New Roman" w:cs="Times New Roman"/>
        </w:rPr>
        <w:t xml:space="preserve"> activities. Along those lines, </w:t>
      </w:r>
      <w:r w:rsidR="0022201B"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 AuthorYear="1"&gt;&lt;Author&gt;Van Cappellen&lt;/Author&gt;&lt;Year&gt;2012&lt;/Year&gt;&lt;RecNum&gt;936&lt;/RecNum&gt;&lt;DisplayText&gt;Van Cappellen and Saroglou [21]&lt;/DisplayText&gt;&lt;record&gt;&lt;rec-number&gt;936&lt;/rec-number&gt;&lt;foreign-keys&gt;&lt;key app="EN" db-id="vtwwdv5f6fdaz6e0tw7xvttbtd55f2d02fps" timestamp="1441989608"&gt;936&lt;/key&gt;&lt;/foreign-keys&gt;&lt;ref-type name="Journal Article"&gt;17&lt;/ref-type&gt;&lt;contributors&gt;&lt;authors&gt;&lt;author&gt;Van Cappellen, Patty&lt;/author&gt;&lt;author&gt;Saroglou, Vassilis&lt;/author&gt;&lt;/authors&gt;&lt;/contributors&gt;&lt;titles&gt;&lt;title&gt;Awe activates religious and spiritual feelings and behavioral intentions&lt;/title&gt;&lt;secondary-title&gt;Psychology of Religion and Spirituality&lt;/secondary-title&gt;&lt;/titles&gt;&lt;periodical&gt;&lt;full-title&gt;Psychology of Religion and Spirituality&lt;/full-title&gt;&lt;/periodical&gt;&lt;pages&gt;223-236&lt;/pages&gt;&lt;volume&gt;4&lt;/volume&gt;&lt;number&gt;3&lt;/number&gt;&lt;dates&gt;&lt;year&gt;2012&lt;/year&gt;&lt;/dates&gt;&lt;isbn&gt;1943-1562&lt;/isbn&gt;&lt;urls&gt;&lt;/urls&gt;&lt;/record&gt;&lt;/Cite&gt;&lt;/EndNote&gt;</w:instrText>
      </w:r>
      <w:r w:rsidR="0022201B" w:rsidRPr="005D17AD">
        <w:rPr>
          <w:rFonts w:ascii="Times New Roman" w:hAnsi="Times New Roman" w:cs="Times New Roman"/>
        </w:rPr>
        <w:fldChar w:fldCharType="separate"/>
      </w:r>
      <w:r w:rsidR="00EC4F47">
        <w:rPr>
          <w:rFonts w:ascii="Times New Roman" w:hAnsi="Times New Roman" w:cs="Times New Roman"/>
          <w:noProof/>
        </w:rPr>
        <w:t>Van Cappellen and Saroglou [21]</w:t>
      </w:r>
      <w:r w:rsidR="0022201B" w:rsidRPr="005D17AD">
        <w:rPr>
          <w:rFonts w:ascii="Times New Roman" w:hAnsi="Times New Roman" w:cs="Times New Roman"/>
        </w:rPr>
        <w:fldChar w:fldCharType="end"/>
      </w:r>
      <w:r w:rsidR="00F60A90" w:rsidRPr="005D17AD">
        <w:rPr>
          <w:rFonts w:ascii="Times New Roman" w:hAnsi="Times New Roman" w:cs="Times New Roman"/>
        </w:rPr>
        <w:t xml:space="preserve"> found that when highly religious/spiritual people experienced awe, a self-transcendent emotion, they showed an </w:t>
      </w:r>
      <w:r w:rsidR="00531EFF" w:rsidRPr="005D17AD">
        <w:rPr>
          <w:rFonts w:ascii="Times New Roman" w:hAnsi="Times New Roman" w:cs="Times New Roman"/>
        </w:rPr>
        <w:t xml:space="preserve">enhanced </w:t>
      </w:r>
      <w:r w:rsidR="00F60A90" w:rsidRPr="005D17AD">
        <w:rPr>
          <w:rFonts w:ascii="Times New Roman" w:hAnsi="Times New Roman" w:cs="Times New Roman"/>
        </w:rPr>
        <w:t xml:space="preserve">willingness to visit a sacred place (in comparison to an equally attractive but hedonic place). </w:t>
      </w:r>
      <w:r w:rsidR="00B949D8" w:rsidRPr="005D17AD">
        <w:rPr>
          <w:rFonts w:ascii="Times New Roman" w:hAnsi="Times New Roman" w:cs="Times New Roman"/>
        </w:rPr>
        <w:t xml:space="preserve">Similarly, </w:t>
      </w:r>
      <w:r w:rsidR="00906D53"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 AuthorYear="1"&gt;&lt;Author&gt;Corcoran&lt;/Author&gt;&lt;Year&gt;2019&lt;/Year&gt;&lt;RecNum&gt;1561&lt;/RecNum&gt;&lt;DisplayText&gt;Corcoran [51]&lt;/DisplayText&gt;&lt;record&gt;&lt;rec-number&gt;1561&lt;/rec-number&gt;&lt;foreign-keys&gt;&lt;key app="EN" db-id="vtwwdv5f6fdaz6e0tw7xvttbtd55f2d02fps" timestamp="1587645175"&gt;1561&lt;/key&gt;&lt;/foreign-keys&gt;&lt;ref-type name="Journal Article"&gt;17&lt;/ref-type&gt;&lt;contributors&gt;&lt;authors&gt;&lt;author&gt;Corcoran, Katie E&lt;/author&gt;&lt;/authors&gt;&lt;/contributors&gt;&lt;titles&gt;&lt;title&gt;Emotion, religion, and civic engagement: A multilevel analysis of U.S. congregations&lt;/title&gt;&lt;secondary-title&gt;Sociology of Religion&lt;/secondary-title&gt;&lt;/titles&gt;&lt;periodical&gt;&lt;full-title&gt;Sociology of Religion&lt;/full-title&gt;&lt;/periodical&gt;&lt;pages&gt;20-44&lt;/pages&gt;&lt;volume&gt;81&lt;/volume&gt;&lt;number&gt;1&lt;/number&gt;&lt;dates&gt;&lt;year&gt;2019&lt;/year&gt;&lt;/dates&gt;&lt;isbn&gt;1069-4404&lt;/isbn&gt;&lt;urls&gt;&lt;related-urls&gt;&lt;url&gt;https://doi.org/10.1093/socrel/srz012&lt;/url&gt;&lt;/related-urls&gt;&lt;/urls&gt;&lt;electronic-resource-num&gt;10.1093/socrel/srz012&lt;/electronic-resource-num&gt;&lt;access-date&gt;4/23/2020&lt;/access-date&gt;&lt;/record&gt;&lt;/Cite&gt;&lt;/EndNote&gt;</w:instrText>
      </w:r>
      <w:r w:rsidR="00906D53" w:rsidRPr="005D17AD">
        <w:rPr>
          <w:rFonts w:ascii="Times New Roman" w:hAnsi="Times New Roman" w:cs="Times New Roman"/>
        </w:rPr>
        <w:fldChar w:fldCharType="separate"/>
      </w:r>
      <w:r w:rsidR="00EC4F47">
        <w:rPr>
          <w:rFonts w:ascii="Times New Roman" w:hAnsi="Times New Roman" w:cs="Times New Roman"/>
          <w:noProof/>
        </w:rPr>
        <w:t>Corcoran [51]</w:t>
      </w:r>
      <w:r w:rsidR="00906D53" w:rsidRPr="005D17AD">
        <w:rPr>
          <w:rFonts w:ascii="Times New Roman" w:hAnsi="Times New Roman" w:cs="Times New Roman"/>
        </w:rPr>
        <w:fldChar w:fldCharType="end"/>
      </w:r>
      <w:r w:rsidR="00B949D8" w:rsidRPr="005D17AD">
        <w:rPr>
          <w:rFonts w:ascii="Times New Roman" w:hAnsi="Times New Roman" w:cs="Times New Roman"/>
        </w:rPr>
        <w:t xml:space="preserve"> found that experiencing emotional </w:t>
      </w:r>
      <w:r w:rsidR="00C42086" w:rsidRPr="005D17AD">
        <w:rPr>
          <w:rFonts w:ascii="Times New Roman" w:hAnsi="Times New Roman" w:cs="Times New Roman"/>
        </w:rPr>
        <w:t>excitement</w:t>
      </w:r>
      <w:r w:rsidR="00B949D8" w:rsidRPr="005D17AD">
        <w:rPr>
          <w:rFonts w:ascii="Times New Roman" w:hAnsi="Times New Roman" w:cs="Times New Roman"/>
        </w:rPr>
        <w:t xml:space="preserve"> during religious services predicted greater engagement in volunteering for the congregation.</w:t>
      </w:r>
      <w:r w:rsidR="009567B7" w:rsidRPr="005D17AD">
        <w:rPr>
          <w:rFonts w:ascii="Times New Roman" w:hAnsi="Times New Roman" w:cs="Times New Roman"/>
        </w:rPr>
        <w:t xml:space="preserve"> </w:t>
      </w:r>
      <w:r w:rsidR="00F0334C" w:rsidRPr="005D17AD">
        <w:rPr>
          <w:rFonts w:ascii="Times New Roman" w:hAnsi="Times New Roman" w:cs="Times New Roman"/>
        </w:rPr>
        <w:t>Among</w:t>
      </w:r>
      <w:r w:rsidR="009567B7" w:rsidRPr="005D17AD">
        <w:rPr>
          <w:rFonts w:ascii="Times New Roman" w:hAnsi="Times New Roman" w:cs="Times New Roman"/>
        </w:rPr>
        <w:t xml:space="preserve"> novice meditators, those who experience high </w:t>
      </w:r>
      <w:r w:rsidR="000E3433" w:rsidRPr="005D17AD">
        <w:rPr>
          <w:rFonts w:ascii="Times New Roman" w:hAnsi="Times New Roman" w:cs="Times New Roman"/>
        </w:rPr>
        <w:t>PE</w:t>
      </w:r>
      <w:r w:rsidR="009567B7" w:rsidRPr="005D17AD">
        <w:rPr>
          <w:rFonts w:ascii="Times New Roman" w:hAnsi="Times New Roman" w:cs="Times New Roman"/>
        </w:rPr>
        <w:t xml:space="preserve">s during their first meditation session </w:t>
      </w:r>
      <w:r w:rsidR="00467ABA" w:rsidRPr="005D17AD">
        <w:rPr>
          <w:rFonts w:ascii="Times New Roman" w:hAnsi="Times New Roman" w:cs="Times New Roman"/>
        </w:rPr>
        <w:t xml:space="preserve">are </w:t>
      </w:r>
      <w:r w:rsidR="009567B7" w:rsidRPr="005D17AD">
        <w:rPr>
          <w:rFonts w:ascii="Times New Roman" w:hAnsi="Times New Roman" w:cs="Times New Roman"/>
        </w:rPr>
        <w:t xml:space="preserve">more likely to be still meditating </w:t>
      </w:r>
      <w:r w:rsidR="00467ABA" w:rsidRPr="005D17AD">
        <w:rPr>
          <w:rFonts w:ascii="Times New Roman" w:hAnsi="Times New Roman" w:cs="Times New Roman"/>
        </w:rPr>
        <w:t xml:space="preserve">three weeks </w:t>
      </w:r>
      <w:r w:rsidR="00467ABA"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Van Cappellen&lt;/Author&gt;&lt;Year&gt;2019&lt;/Year&gt;&lt;RecNum&gt;1504&lt;/RecNum&gt;&lt;DisplayText&gt;[52]&lt;/DisplayText&gt;&lt;record&gt;&lt;rec-number&gt;1504&lt;/rec-number&gt;&lt;foreign-keys&gt;&lt;key app="EN" db-id="vtwwdv5f6fdaz6e0tw7xvttbtd55f2d02fps" timestamp="1571667383"&gt;1504&lt;/key&gt;&lt;/foreign-keys&gt;&lt;ref-type name="Journal Article"&gt;17&lt;/ref-type&gt;&lt;contributors&gt;&lt;authors&gt;&lt;author&gt;Van Cappellen, P.&lt;/author&gt;&lt;author&gt;Catalino, L. I.&lt;/author&gt;&lt;author&gt;Fredrickson, B. L.&lt;/author&gt;&lt;/authors&gt;&lt;/contributors&gt;&lt;auth-address&gt;Social Science Research Institute.&amp;#xD;Department of Psychology.&amp;#xD;Department of Psychology and Neuroscience.&lt;/auth-address&gt;&lt;titles&gt;&lt;title&gt;A new micro-intervention to increase the enjoyment and continued practice of meditation&lt;/title&gt;&lt;secondary-title&gt;Emotion&lt;/secondary-title&gt;&lt;alt-title&gt;Emotion (Washington, D.C.)&lt;/alt-title&gt;&lt;/titles&gt;&lt;periodical&gt;&lt;full-title&gt;Emotion&lt;/full-title&gt;&lt;/periodical&gt;&lt;edition&gt;2019/10/16&lt;/edition&gt;&lt;dates&gt;&lt;year&gt;2019&lt;/year&gt;&lt;pub-dates&gt;&lt;date&gt;Oct 14&lt;/date&gt;&lt;/pub-dates&gt;&lt;/dates&gt;&lt;isbn&gt;1528-3542&lt;/isbn&gt;&lt;accession-num&gt;31613133&lt;/accession-num&gt;&lt;urls&gt;&lt;/urls&gt;&lt;electronic-resource-num&gt;10.1037/emo0000684&lt;/electronic-resource-num&gt;&lt;remote-database-provider&gt;NLM&lt;/remote-database-provider&gt;&lt;language&gt;eng&lt;/language&gt;&lt;/record&gt;&lt;/Cite&gt;&lt;/EndNote&gt;</w:instrText>
      </w:r>
      <w:r w:rsidR="00467ABA" w:rsidRPr="005D17AD">
        <w:rPr>
          <w:rFonts w:ascii="Times New Roman" w:hAnsi="Times New Roman" w:cs="Times New Roman"/>
        </w:rPr>
        <w:fldChar w:fldCharType="separate"/>
      </w:r>
      <w:r w:rsidR="00EC4F47">
        <w:rPr>
          <w:rFonts w:ascii="Times New Roman" w:hAnsi="Times New Roman" w:cs="Times New Roman"/>
          <w:noProof/>
        </w:rPr>
        <w:t>[52]</w:t>
      </w:r>
      <w:r w:rsidR="00467ABA" w:rsidRPr="005D17AD">
        <w:rPr>
          <w:rFonts w:ascii="Times New Roman" w:hAnsi="Times New Roman" w:cs="Times New Roman"/>
        </w:rPr>
        <w:fldChar w:fldCharType="end"/>
      </w:r>
      <w:r w:rsidR="00467ABA" w:rsidRPr="005D17AD">
        <w:rPr>
          <w:rFonts w:ascii="Times New Roman" w:hAnsi="Times New Roman" w:cs="Times New Roman"/>
        </w:rPr>
        <w:t xml:space="preserve"> to </w:t>
      </w:r>
      <w:r w:rsidR="009567B7" w:rsidRPr="005D17AD">
        <w:rPr>
          <w:rFonts w:ascii="Times New Roman" w:hAnsi="Times New Roman" w:cs="Times New Roman"/>
        </w:rPr>
        <w:t>15 months later</w:t>
      </w:r>
      <w:r w:rsidR="00F0334C" w:rsidRPr="005D17AD">
        <w:rPr>
          <w:rFonts w:ascii="Times New Roman" w:hAnsi="Times New Roman" w:cs="Times New Roman"/>
        </w:rPr>
        <w:t xml:space="preserve"> </w:t>
      </w:r>
      <w:r w:rsidR="009567B7"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Cohn&lt;/Author&gt;&lt;Year&gt;2010&lt;/Year&gt;&lt;RecNum&gt;1254&lt;/RecNum&gt;&lt;DisplayText&gt;[53]&lt;/DisplayText&gt;&lt;record&gt;&lt;rec-number&gt;1254&lt;/rec-number&gt;&lt;foreign-keys&gt;&lt;key app="EN" db-id="vtwwdv5f6fdaz6e0tw7xvttbtd55f2d02fps" timestamp="1476487808"&gt;1254&lt;/key&gt;&lt;/foreign-keys&gt;&lt;ref-type name="Journal Article"&gt;17&lt;/ref-type&gt;&lt;contributors&gt;&lt;authors&gt;&lt;author&gt;Cohn, M. A.&lt;/author&gt;&lt;author&gt;Fredrickson, B. L.&lt;/author&gt;&lt;/authors&gt;&lt;/contributors&gt;&lt;titles&gt;&lt;title&gt;In search of durable positive psychology interventions: Predictors and consequences of long-term positive behavior change&lt;/title&gt;&lt;secondary-title&gt;The Journal of Positive Psychology&lt;/secondary-title&gt;&lt;/titles&gt;&lt;periodical&gt;&lt;full-title&gt;The Journal of Positive Psychology&lt;/full-title&gt;&lt;/periodical&gt;&lt;pages&gt;355-366&lt;/pages&gt;&lt;volume&gt;5&lt;/volume&gt;&lt;number&gt;5&lt;/number&gt;&lt;dates&gt;&lt;year&gt;2010&lt;/year&gt;&lt;/dates&gt;&lt;isbn&gt;1743-9760&lt;/isbn&gt;&lt;urls&gt;&lt;/urls&gt;&lt;/record&gt;&lt;/Cite&gt;&lt;/EndNote&gt;</w:instrText>
      </w:r>
      <w:r w:rsidR="009567B7" w:rsidRPr="005D17AD">
        <w:rPr>
          <w:rFonts w:ascii="Times New Roman" w:hAnsi="Times New Roman" w:cs="Times New Roman"/>
        </w:rPr>
        <w:fldChar w:fldCharType="separate"/>
      </w:r>
      <w:r w:rsidR="00EC4F47">
        <w:rPr>
          <w:rFonts w:ascii="Times New Roman" w:hAnsi="Times New Roman" w:cs="Times New Roman"/>
          <w:noProof/>
        </w:rPr>
        <w:t>[53]</w:t>
      </w:r>
      <w:r w:rsidR="009567B7" w:rsidRPr="005D17AD">
        <w:rPr>
          <w:rFonts w:ascii="Times New Roman" w:hAnsi="Times New Roman" w:cs="Times New Roman"/>
        </w:rPr>
        <w:fldChar w:fldCharType="end"/>
      </w:r>
      <w:r w:rsidR="009567B7" w:rsidRPr="005D17AD">
        <w:rPr>
          <w:rFonts w:ascii="Times New Roman" w:hAnsi="Times New Roman" w:cs="Times New Roman"/>
        </w:rPr>
        <w:t xml:space="preserve">. The extent to which people experienced </w:t>
      </w:r>
      <w:r w:rsidR="000E3433" w:rsidRPr="005D17AD">
        <w:rPr>
          <w:rFonts w:ascii="Times New Roman" w:hAnsi="Times New Roman" w:cs="Times New Roman"/>
        </w:rPr>
        <w:t>PE</w:t>
      </w:r>
      <w:r w:rsidR="009567B7" w:rsidRPr="005D17AD">
        <w:rPr>
          <w:rFonts w:ascii="Times New Roman" w:hAnsi="Times New Roman" w:cs="Times New Roman"/>
        </w:rPr>
        <w:t>s when introduced to meditation was the sole psychological predictor of keeping meditation as a regular habit more than a year later</w:t>
      </w:r>
      <w:r w:rsidR="00A21BC3" w:rsidRPr="005D17AD">
        <w:rPr>
          <w:rFonts w:ascii="Times New Roman" w:hAnsi="Times New Roman" w:cs="Times New Roman"/>
        </w:rPr>
        <w:t xml:space="preserve"> </w:t>
      </w:r>
      <w:r w:rsidR="00A21BC3"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Cohn&lt;/Author&gt;&lt;Year&gt;2010&lt;/Year&gt;&lt;RecNum&gt;1254&lt;/RecNum&gt;&lt;DisplayText&gt;[53]&lt;/DisplayText&gt;&lt;record&gt;&lt;rec-number&gt;1254&lt;/rec-number&gt;&lt;foreign-keys&gt;&lt;key app="EN" db-id="vtwwdv5f6fdaz6e0tw7xvttbtd55f2d02fps" timestamp="1476487808"&gt;1254&lt;/key&gt;&lt;/foreign-keys&gt;&lt;ref-type name="Journal Article"&gt;17&lt;/ref-type&gt;&lt;contributors&gt;&lt;authors&gt;&lt;author&gt;Cohn, M. A.&lt;/author&gt;&lt;author&gt;Fredrickson, B. L.&lt;/author&gt;&lt;/authors&gt;&lt;/contributors&gt;&lt;titles&gt;&lt;title&gt;In search of durable positive psychology interventions: Predictors and consequences of long-term positive behavior change&lt;/title&gt;&lt;secondary-title&gt;The Journal of Positive Psychology&lt;/secondary-title&gt;&lt;/titles&gt;&lt;periodical&gt;&lt;full-title&gt;The Journal of Positive Psychology&lt;/full-title&gt;&lt;/periodical&gt;&lt;pages&gt;355-366&lt;/pages&gt;&lt;volume&gt;5&lt;/volume&gt;&lt;number&gt;5&lt;/number&gt;&lt;dates&gt;&lt;year&gt;2010&lt;/year&gt;&lt;/dates&gt;&lt;isbn&gt;1743-9760&lt;/isbn&gt;&lt;urls&gt;&lt;/urls&gt;&lt;/record&gt;&lt;/Cite&gt;&lt;/EndNote&gt;</w:instrText>
      </w:r>
      <w:r w:rsidR="00A21BC3" w:rsidRPr="005D17AD">
        <w:rPr>
          <w:rFonts w:ascii="Times New Roman" w:hAnsi="Times New Roman" w:cs="Times New Roman"/>
        </w:rPr>
        <w:fldChar w:fldCharType="separate"/>
      </w:r>
      <w:r w:rsidR="00EC4F47">
        <w:rPr>
          <w:rFonts w:ascii="Times New Roman" w:hAnsi="Times New Roman" w:cs="Times New Roman"/>
          <w:noProof/>
        </w:rPr>
        <w:t>[53]</w:t>
      </w:r>
      <w:r w:rsidR="00A21BC3" w:rsidRPr="005D17AD">
        <w:rPr>
          <w:rFonts w:ascii="Times New Roman" w:hAnsi="Times New Roman" w:cs="Times New Roman"/>
        </w:rPr>
        <w:fldChar w:fldCharType="end"/>
      </w:r>
      <w:r w:rsidR="009567B7" w:rsidRPr="005D17AD">
        <w:rPr>
          <w:rFonts w:ascii="Times New Roman" w:hAnsi="Times New Roman" w:cs="Times New Roman"/>
        </w:rPr>
        <w:t>. Research on prayer is more limited</w:t>
      </w:r>
      <w:r w:rsidR="00451906" w:rsidRPr="005D17AD">
        <w:rPr>
          <w:rFonts w:ascii="Times New Roman" w:hAnsi="Times New Roman" w:cs="Times New Roman"/>
        </w:rPr>
        <w:t>,</w:t>
      </w:r>
      <w:r w:rsidR="009567B7" w:rsidRPr="005D17AD">
        <w:rPr>
          <w:rFonts w:ascii="Times New Roman" w:hAnsi="Times New Roman" w:cs="Times New Roman"/>
        </w:rPr>
        <w:t xml:space="preserve"> but we note one correlational </w:t>
      </w:r>
      <w:r w:rsidR="00451906" w:rsidRPr="005D17AD">
        <w:rPr>
          <w:rFonts w:ascii="Times New Roman" w:hAnsi="Times New Roman" w:cs="Times New Roman"/>
        </w:rPr>
        <w:t xml:space="preserve">study </w:t>
      </w:r>
      <w:r w:rsidR="009567B7" w:rsidRPr="005D17AD">
        <w:rPr>
          <w:rFonts w:ascii="Times New Roman" w:hAnsi="Times New Roman" w:cs="Times New Roman"/>
        </w:rPr>
        <w:t xml:space="preserve">showing that more frequent expressions of praise and gratitude to God are associated with more frequent worship participation </w:t>
      </w:r>
      <w:r w:rsidR="006D1E3F"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Schneller&lt;/Author&gt;&lt;Year&gt;2013&lt;/Year&gt;&lt;RecNum&gt;1584&lt;/RecNum&gt;&lt;DisplayText&gt;[54]&lt;/DisplayText&gt;&lt;record&gt;&lt;rec-number&gt;1584&lt;/rec-number&gt;&lt;foreign-keys&gt;&lt;key app="EN" db-id="vtwwdv5f6fdaz6e0tw7xvttbtd55f2d02fps" timestamp="1592577893"&gt;1584&lt;/key&gt;&lt;/foreign-keys&gt;&lt;ref-type name="Journal Article"&gt;17&lt;/ref-type&gt;&lt;contributors&gt;&lt;authors&gt;&lt;author&gt;Schneller, G. R.&lt;/author&gt;&lt;author&gt;Swenson III, J. E.&lt;/author&gt;&lt;/authors&gt;&lt;/contributors&gt;&lt;titles&gt;&lt;title&gt;Talking to God: Psychological correlates of prayers of praise and gratitude&lt;/title&gt;&lt;secondary-title&gt;Christian Psychology&lt;/secondary-title&gt;&lt;/titles&gt;&lt;periodical&gt;&lt;full-title&gt;Christian Psychology&lt;/full-title&gt;&lt;/periodical&gt;&lt;pages&gt;39-50&lt;/pages&gt;&lt;dates&gt;&lt;year&gt;2013&lt;/year&gt;&lt;/dates&gt;&lt;urls&gt;&lt;/urls&gt;&lt;/record&gt;&lt;/Cite&gt;&lt;/EndNote&gt;</w:instrText>
      </w:r>
      <w:r w:rsidR="006D1E3F" w:rsidRPr="005D17AD">
        <w:rPr>
          <w:rFonts w:ascii="Times New Roman" w:hAnsi="Times New Roman" w:cs="Times New Roman"/>
        </w:rPr>
        <w:fldChar w:fldCharType="separate"/>
      </w:r>
      <w:r w:rsidR="00EC4F47">
        <w:rPr>
          <w:rFonts w:ascii="Times New Roman" w:hAnsi="Times New Roman" w:cs="Times New Roman"/>
          <w:noProof/>
        </w:rPr>
        <w:t>[54]</w:t>
      </w:r>
      <w:r w:rsidR="006D1E3F" w:rsidRPr="005D17AD">
        <w:rPr>
          <w:rFonts w:ascii="Times New Roman" w:hAnsi="Times New Roman" w:cs="Times New Roman"/>
        </w:rPr>
        <w:fldChar w:fldCharType="end"/>
      </w:r>
      <w:r w:rsidR="006D1E3F" w:rsidRPr="005D17AD">
        <w:rPr>
          <w:rFonts w:ascii="Times New Roman" w:hAnsi="Times New Roman" w:cs="Times New Roman"/>
        </w:rPr>
        <w:t>.</w:t>
      </w:r>
      <w:r w:rsidR="00CD204C" w:rsidRPr="005D17AD">
        <w:rPr>
          <w:rFonts w:ascii="Times New Roman" w:hAnsi="Times New Roman" w:cs="Times New Roman"/>
        </w:rPr>
        <w:t xml:space="preserve"> </w:t>
      </w:r>
    </w:p>
    <w:p w14:paraId="39221049" w14:textId="694B3FFB" w:rsidR="00E3257E" w:rsidRPr="005D17AD" w:rsidRDefault="001C03B9" w:rsidP="00761EAB">
      <w:pPr>
        <w:spacing w:line="480" w:lineRule="auto"/>
        <w:ind w:firstLine="720"/>
        <w:rPr>
          <w:rFonts w:ascii="Times New Roman" w:hAnsi="Times New Roman" w:cs="Times New Roman"/>
        </w:rPr>
      </w:pPr>
      <w:r w:rsidRPr="005D17AD">
        <w:rPr>
          <w:rFonts w:ascii="Times New Roman" w:hAnsi="Times New Roman" w:cs="Times New Roman"/>
          <w:color w:val="000000" w:themeColor="text1"/>
        </w:rPr>
        <w:t xml:space="preserve">The </w:t>
      </w:r>
      <w:r w:rsidR="00FD377C" w:rsidRPr="005D17AD">
        <w:rPr>
          <w:rFonts w:ascii="Times New Roman" w:hAnsi="Times New Roman" w:cs="Times New Roman"/>
          <w:color w:val="000000" w:themeColor="text1"/>
        </w:rPr>
        <w:t xml:space="preserve">inner loop further clarifies </w:t>
      </w:r>
      <w:r w:rsidR="00A21BC3" w:rsidRPr="005D17AD">
        <w:rPr>
          <w:rFonts w:ascii="Times New Roman" w:hAnsi="Times New Roman" w:cs="Times New Roman"/>
          <w:color w:val="000000" w:themeColor="text1"/>
        </w:rPr>
        <w:t>one</w:t>
      </w:r>
      <w:r w:rsidR="00FD377C" w:rsidRPr="005D17AD">
        <w:rPr>
          <w:rFonts w:ascii="Times New Roman" w:hAnsi="Times New Roman" w:cs="Times New Roman"/>
          <w:color w:val="000000" w:themeColor="text1"/>
        </w:rPr>
        <w:t xml:space="preserve"> mechanism through which religious</w:t>
      </w:r>
      <w:r w:rsidR="00006E4C" w:rsidRPr="005D17AD">
        <w:rPr>
          <w:rFonts w:ascii="Times New Roman" w:hAnsi="Times New Roman" w:cs="Times New Roman"/>
          <w:color w:val="000000" w:themeColor="text1"/>
        </w:rPr>
        <w:t>/</w:t>
      </w:r>
      <w:r w:rsidR="00FD377C" w:rsidRPr="005D17AD">
        <w:rPr>
          <w:rFonts w:ascii="Times New Roman" w:hAnsi="Times New Roman" w:cs="Times New Roman"/>
          <w:color w:val="000000" w:themeColor="text1"/>
        </w:rPr>
        <w:t xml:space="preserve">spiritual behaviors that are enjoyed </w:t>
      </w:r>
      <w:r w:rsidR="00A21BC3" w:rsidRPr="005D17AD">
        <w:rPr>
          <w:rFonts w:ascii="Times New Roman" w:hAnsi="Times New Roman" w:cs="Times New Roman"/>
          <w:color w:val="000000" w:themeColor="text1"/>
        </w:rPr>
        <w:t>may be</w:t>
      </w:r>
      <w:r w:rsidR="00FD377C" w:rsidRPr="005D17AD">
        <w:rPr>
          <w:rFonts w:ascii="Times New Roman" w:hAnsi="Times New Roman" w:cs="Times New Roman"/>
          <w:color w:val="000000" w:themeColor="text1"/>
        </w:rPr>
        <w:t xml:space="preserve"> repeated</w:t>
      </w:r>
      <w:r w:rsidR="00A21BC3" w:rsidRPr="005D17AD">
        <w:rPr>
          <w:rFonts w:ascii="Times New Roman" w:hAnsi="Times New Roman" w:cs="Times New Roman"/>
          <w:color w:val="000000" w:themeColor="text1"/>
        </w:rPr>
        <w:t>:</w:t>
      </w:r>
      <w:r w:rsidR="00FD377C" w:rsidRPr="005D17AD">
        <w:rPr>
          <w:rFonts w:ascii="Times New Roman" w:hAnsi="Times New Roman" w:cs="Times New Roman"/>
          <w:color w:val="000000" w:themeColor="text1"/>
        </w:rPr>
        <w:t xml:space="preserve"> </w:t>
      </w:r>
      <w:r w:rsidR="00203E5E" w:rsidRPr="005D17AD">
        <w:rPr>
          <w:rFonts w:ascii="Times New Roman" w:hAnsi="Times New Roman" w:cs="Times New Roman"/>
        </w:rPr>
        <w:t xml:space="preserve">because the behavior itself is accompanied by </w:t>
      </w:r>
      <w:r w:rsidR="000E3433" w:rsidRPr="005D17AD">
        <w:rPr>
          <w:rFonts w:ascii="Times New Roman" w:hAnsi="Times New Roman" w:cs="Times New Roman"/>
        </w:rPr>
        <w:t>PE</w:t>
      </w:r>
      <w:r w:rsidR="00203E5E" w:rsidRPr="005D17AD">
        <w:rPr>
          <w:rFonts w:ascii="Times New Roman" w:hAnsi="Times New Roman" w:cs="Times New Roman"/>
        </w:rPr>
        <w:t>s, its cues are also imbued with positivity</w:t>
      </w:r>
      <w:r w:rsidR="00906D53" w:rsidRPr="005D17AD">
        <w:rPr>
          <w:rFonts w:ascii="Times New Roman" w:hAnsi="Times New Roman" w:cs="Times New Roman"/>
        </w:rPr>
        <w:t>,</w:t>
      </w:r>
      <w:r w:rsidR="00203E5E" w:rsidRPr="005D17AD">
        <w:rPr>
          <w:rFonts w:ascii="Times New Roman" w:hAnsi="Times New Roman" w:cs="Times New Roman"/>
        </w:rPr>
        <w:t xml:space="preserve"> and as a consequence</w:t>
      </w:r>
      <w:r w:rsidR="00906D53" w:rsidRPr="005D17AD">
        <w:rPr>
          <w:rFonts w:ascii="Times New Roman" w:hAnsi="Times New Roman" w:cs="Times New Roman"/>
        </w:rPr>
        <w:t>,</w:t>
      </w:r>
      <w:r w:rsidR="00203E5E" w:rsidRPr="005D17AD">
        <w:rPr>
          <w:rFonts w:ascii="Times New Roman" w:hAnsi="Times New Roman" w:cs="Times New Roman"/>
        </w:rPr>
        <w:t xml:space="preserve"> </w:t>
      </w:r>
      <w:r w:rsidR="000B374C" w:rsidRPr="005D17AD">
        <w:rPr>
          <w:rFonts w:ascii="Times New Roman" w:hAnsi="Times New Roman" w:cs="Times New Roman"/>
        </w:rPr>
        <w:t>become attention-</w:t>
      </w:r>
      <w:r w:rsidR="000B374C" w:rsidRPr="005D17AD">
        <w:rPr>
          <w:rFonts w:ascii="Times New Roman" w:hAnsi="Times New Roman" w:cs="Times New Roman"/>
        </w:rPr>
        <w:lastRenderedPageBreak/>
        <w:t>grabbing,</w:t>
      </w:r>
      <w:r w:rsidR="00203E5E" w:rsidRPr="005D17AD">
        <w:rPr>
          <w:rFonts w:ascii="Times New Roman" w:hAnsi="Times New Roman" w:cs="Times New Roman"/>
        </w:rPr>
        <w:t xml:space="preserve"> facilitating the repetition of the behavior. </w:t>
      </w:r>
      <w:r w:rsidR="004C0E9C" w:rsidRPr="005D17AD">
        <w:rPr>
          <w:rFonts w:ascii="Times New Roman" w:hAnsi="Times New Roman" w:cs="Times New Roman"/>
          <w:color w:val="000000" w:themeColor="text1"/>
        </w:rPr>
        <w:fldChar w:fldCharType="begin"/>
      </w:r>
      <w:r w:rsidR="00EC4F47">
        <w:rPr>
          <w:rFonts w:ascii="Times New Roman" w:hAnsi="Times New Roman" w:cs="Times New Roman"/>
          <w:color w:val="000000" w:themeColor="text1"/>
        </w:rPr>
        <w:instrText xml:space="preserve"> ADDIN EN.CITE &lt;EndNote&gt;&lt;Cite AuthorYear="1"&gt;&lt;Author&gt;Rice&lt;/Author&gt;&lt;Year&gt;2016&lt;/Year&gt;&lt;RecNum&gt;1106&lt;/RecNum&gt;&lt;DisplayText&gt;Rice and Fredrickson [55]&lt;/DisplayText&gt;&lt;record&gt;&lt;rec-number&gt;1106&lt;/rec-number&gt;&lt;foreign-keys&gt;&lt;key app="EN" db-id="vtwwdv5f6fdaz6e0tw7xvttbtd55f2d02fps" timestamp="1472760278"&gt;1106&lt;/key&gt;&lt;/foreign-keys&gt;&lt;ref-type name="Journal Article"&gt;17&lt;/ref-type&gt;&lt;contributors&gt;&lt;authors&gt;&lt;author&gt;Rice, E. L.&lt;/author&gt;&lt;author&gt;Fredrickson, B. L.&lt;/author&gt;&lt;/authors&gt;&lt;/contributors&gt;&lt;titles&gt;&lt;title&gt;Of passions and positive spontaneous thoughts&lt;/title&gt;&lt;secondary-title&gt;Cognitive Therapy and Research&lt;/secondary-title&gt;&lt;/titles&gt;&lt;pages&gt;1-12&lt;/pages&gt;&lt;volume&gt;40&lt;/volume&gt;&lt;edition&gt;02/2016&lt;/edition&gt;&lt;dates&gt;&lt;year&gt;2016&lt;/year&gt;&lt;/dates&gt;&lt;publisher&gt;Springer&lt;/publisher&gt;&lt;isbn&gt;0147-5916&lt;/isbn&gt;&lt;urls&gt;&lt;/urls&gt;&lt;electronic-resource-num&gt;10.1007/s10608-016-9755-3&lt;/electronic-resource-num&gt;&lt;/record&gt;&lt;/Cite&gt;&lt;/EndNote&gt;</w:instrText>
      </w:r>
      <w:r w:rsidR="004C0E9C" w:rsidRPr="005D17AD">
        <w:rPr>
          <w:rFonts w:ascii="Times New Roman" w:hAnsi="Times New Roman" w:cs="Times New Roman"/>
          <w:color w:val="000000" w:themeColor="text1"/>
        </w:rPr>
        <w:fldChar w:fldCharType="separate"/>
      </w:r>
      <w:r w:rsidR="00EC4F47">
        <w:rPr>
          <w:rFonts w:ascii="Times New Roman" w:hAnsi="Times New Roman" w:cs="Times New Roman"/>
          <w:noProof/>
          <w:color w:val="000000" w:themeColor="text1"/>
        </w:rPr>
        <w:t>Rice and Fredrickson [55]</w:t>
      </w:r>
      <w:r w:rsidR="004C0E9C" w:rsidRPr="005D17AD">
        <w:rPr>
          <w:rFonts w:ascii="Times New Roman" w:hAnsi="Times New Roman" w:cs="Times New Roman"/>
          <w:color w:val="000000" w:themeColor="text1"/>
        </w:rPr>
        <w:fldChar w:fldCharType="end"/>
      </w:r>
      <w:r w:rsidR="004C0E9C" w:rsidRPr="005D17AD">
        <w:rPr>
          <w:rFonts w:ascii="Times New Roman" w:hAnsi="Times New Roman" w:cs="Times New Roman"/>
          <w:color w:val="000000" w:themeColor="text1"/>
        </w:rPr>
        <w:t xml:space="preserve"> </w:t>
      </w:r>
      <w:r w:rsidR="00203E5E" w:rsidRPr="005D17AD">
        <w:rPr>
          <w:rFonts w:ascii="Times New Roman" w:hAnsi="Times New Roman" w:cs="Times New Roman"/>
        </w:rPr>
        <w:t xml:space="preserve">have studied such nonconscious motives by measuring the presence of positive spontaneous thoughts: </w:t>
      </w:r>
      <w:r w:rsidR="00203E5E" w:rsidRPr="005D17AD">
        <w:rPr>
          <w:rFonts w:ascii="Times New Roman" w:hAnsi="Times New Roman" w:cs="Times New Roman"/>
          <w:color w:val="000000" w:themeColor="text1"/>
        </w:rPr>
        <w:t xml:space="preserve">pleasant thoughts related to the activity that spontaneously pop into one’s mind. </w:t>
      </w:r>
      <w:r w:rsidR="006A6EAC" w:rsidRPr="005D17AD">
        <w:rPr>
          <w:rFonts w:ascii="Times New Roman" w:hAnsi="Times New Roman" w:cs="Times New Roman"/>
        </w:rPr>
        <w:t xml:space="preserve">Across multiple </w:t>
      </w:r>
      <w:r w:rsidR="000B374C" w:rsidRPr="005D17AD">
        <w:rPr>
          <w:rFonts w:ascii="Times New Roman" w:hAnsi="Times New Roman" w:cs="Times New Roman"/>
        </w:rPr>
        <w:t xml:space="preserve">correlational and experimental </w:t>
      </w:r>
      <w:r w:rsidR="006A6EAC" w:rsidRPr="005D17AD">
        <w:rPr>
          <w:rFonts w:ascii="Times New Roman" w:hAnsi="Times New Roman" w:cs="Times New Roman"/>
        </w:rPr>
        <w:t>studies,</w:t>
      </w:r>
      <w:r w:rsidR="00906D53" w:rsidRPr="005D17AD">
        <w:rPr>
          <w:rFonts w:ascii="Times New Roman" w:hAnsi="Times New Roman" w:cs="Times New Roman"/>
        </w:rPr>
        <w:t xml:space="preserve"> activities that were enjoyed produced more frequent positive spontaneous thoughts about that activity, which led to future engagement in that activity</w:t>
      </w:r>
      <w:r w:rsidR="006A6EAC" w:rsidRPr="005D17AD">
        <w:rPr>
          <w:rFonts w:ascii="Times New Roman" w:hAnsi="Times New Roman" w:cs="Times New Roman"/>
        </w:rPr>
        <w:t xml:space="preserve"> </w:t>
      </w:r>
      <w:r w:rsidR="006A6EAC"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Rice&lt;/Author&gt;&lt;Year&gt;2016&lt;/Year&gt;&lt;RecNum&gt;1106&lt;/RecNum&gt;&lt;DisplayText&gt;[55,56]&lt;/DisplayText&gt;&lt;record&gt;&lt;rec-number&gt;1106&lt;/rec-number&gt;&lt;foreign-keys&gt;&lt;key app="EN" db-id="vtwwdv5f6fdaz6e0tw7xvttbtd55f2d02fps" timestamp="1472760278"&gt;1106&lt;/key&gt;&lt;/foreign-keys&gt;&lt;ref-type name="Journal Article"&gt;17&lt;/ref-type&gt;&lt;contributors&gt;&lt;authors&gt;&lt;author&gt;Rice, E. L.&lt;/author&gt;&lt;author&gt;Fredrickson, B. L.&lt;/author&gt;&lt;/authors&gt;&lt;/contributors&gt;&lt;titles&gt;&lt;title&gt;Of passions and positive spontaneous thoughts&lt;/title&gt;&lt;secondary-title&gt;Cognitive Therapy and Research&lt;/secondary-title&gt;&lt;/titles&gt;&lt;pages&gt;1-12&lt;/pages&gt;&lt;volume&gt;40&lt;/volume&gt;&lt;edition&gt;02/2016&lt;/edition&gt;&lt;dates&gt;&lt;year&gt;2016&lt;/year&gt;&lt;/dates&gt;&lt;publisher&gt;Springer&lt;/publisher&gt;&lt;isbn&gt;0147-5916&lt;/isbn&gt;&lt;urls&gt;&lt;/urls&gt;&lt;electronic-resource-num&gt;10.1007/s10608-016-9755-3&lt;/electronic-resource-num&gt;&lt;/record&gt;&lt;/Cite&gt;&lt;Cite&gt;&lt;Author&gt;Rice&lt;/Author&gt;&lt;Year&gt;2017&lt;/Year&gt;&lt;RecNum&gt;1110&lt;/RecNum&gt;&lt;record&gt;&lt;rec-number&gt;1110&lt;/rec-number&gt;&lt;foreign-keys&gt;&lt;key app="EN" db-id="vtwwdv5f6fdaz6e0tw7xvttbtd55f2d02fps" timestamp="1472760278"&gt;1110&lt;/key&gt;&lt;/foreign-keys&gt;&lt;ref-type name="Journal Article"&gt;17&lt;/ref-type&gt;&lt;contributors&gt;&lt;authors&gt;&lt;author&gt;Rice, E. L.&lt;/author&gt;&lt;author&gt;Fredrickson, B. L.&lt;/author&gt;&lt;/authors&gt;&lt;/contributors&gt;&lt;titles&gt;&lt;title&gt;Do positive spontaneous thoughts function as incentive salience?&lt;/title&gt;&lt;secondary-title&gt;Emotion&lt;/secondary-title&gt;&lt;/titles&gt;&lt;periodical&gt;&lt;full-title&gt;Emotion&lt;/full-title&gt;&lt;/periodical&gt;&lt;dates&gt;&lt;year&gt;2017&lt;/year&gt;&lt;/dates&gt;&lt;urls&gt;&lt;/urls&gt;&lt;electronic-resource-num&gt;10.1037/emo0000284&lt;/electronic-resource-num&gt;&lt;/record&gt;&lt;/Cite&gt;&lt;/EndNote&gt;</w:instrText>
      </w:r>
      <w:r w:rsidR="006A6EAC" w:rsidRPr="005D17AD">
        <w:rPr>
          <w:rFonts w:ascii="Times New Roman" w:hAnsi="Times New Roman" w:cs="Times New Roman"/>
        </w:rPr>
        <w:fldChar w:fldCharType="separate"/>
      </w:r>
      <w:r w:rsidR="00EC4F47">
        <w:rPr>
          <w:rFonts w:ascii="Times New Roman" w:hAnsi="Times New Roman" w:cs="Times New Roman"/>
          <w:noProof/>
        </w:rPr>
        <w:t>[55,56]</w:t>
      </w:r>
      <w:r w:rsidR="006A6EAC" w:rsidRPr="005D17AD">
        <w:rPr>
          <w:rFonts w:ascii="Times New Roman" w:hAnsi="Times New Roman" w:cs="Times New Roman"/>
        </w:rPr>
        <w:fldChar w:fldCharType="end"/>
      </w:r>
      <w:r w:rsidR="00F837D0" w:rsidRPr="005D17AD">
        <w:rPr>
          <w:rFonts w:ascii="Times New Roman" w:hAnsi="Times New Roman" w:cs="Times New Roman"/>
        </w:rPr>
        <w:t>.</w:t>
      </w:r>
      <w:r w:rsidR="0052385A" w:rsidRPr="005D17AD">
        <w:rPr>
          <w:rFonts w:ascii="Times New Roman" w:hAnsi="Times New Roman" w:cs="Times New Roman"/>
        </w:rPr>
        <w:t xml:space="preserve"> </w:t>
      </w:r>
      <w:r w:rsidR="006A6EAC" w:rsidRPr="005D17AD">
        <w:rPr>
          <w:rFonts w:ascii="Times New Roman" w:hAnsi="Times New Roman" w:cs="Times New Roman"/>
        </w:rPr>
        <w:t>We suspect, although this awaits direct testing, that</w:t>
      </w:r>
      <w:r w:rsidR="009B7EB4" w:rsidRPr="005D17AD">
        <w:rPr>
          <w:rFonts w:ascii="Times New Roman" w:hAnsi="Times New Roman" w:cs="Times New Roman"/>
        </w:rPr>
        <w:t xml:space="preserve"> positive spontaneous thoughts mediate the relationship between liking a</w:t>
      </w:r>
      <w:r w:rsidR="00906D53" w:rsidRPr="005D17AD">
        <w:rPr>
          <w:rFonts w:ascii="Times New Roman" w:hAnsi="Times New Roman" w:cs="Times New Roman"/>
        </w:rPr>
        <w:t xml:space="preserve"> religious</w:t>
      </w:r>
      <w:r w:rsidR="009B7EB4" w:rsidRPr="005D17AD">
        <w:rPr>
          <w:rFonts w:ascii="Times New Roman" w:hAnsi="Times New Roman" w:cs="Times New Roman"/>
        </w:rPr>
        <w:t xml:space="preserve"> activity</w:t>
      </w:r>
      <w:r w:rsidR="00906D53" w:rsidRPr="005D17AD">
        <w:rPr>
          <w:rFonts w:ascii="Times New Roman" w:hAnsi="Times New Roman" w:cs="Times New Roman"/>
        </w:rPr>
        <w:t xml:space="preserve"> </w:t>
      </w:r>
      <w:r w:rsidR="009B7EB4" w:rsidRPr="005D17AD">
        <w:rPr>
          <w:rFonts w:ascii="Times New Roman" w:hAnsi="Times New Roman" w:cs="Times New Roman"/>
        </w:rPr>
        <w:t xml:space="preserve">in the past, and wanting to engage in it in the future. </w:t>
      </w:r>
    </w:p>
    <w:p w14:paraId="22B74137" w14:textId="478C20CA" w:rsidR="00466980" w:rsidRPr="005D17AD" w:rsidRDefault="009279BB" w:rsidP="00B0641D">
      <w:pPr>
        <w:pStyle w:val="ListParagraph"/>
        <w:numPr>
          <w:ilvl w:val="1"/>
          <w:numId w:val="15"/>
        </w:numPr>
        <w:spacing w:line="480" w:lineRule="auto"/>
        <w:rPr>
          <w:rFonts w:ascii="Times New Roman" w:hAnsi="Times New Roman" w:cs="Times New Roman"/>
          <w:b/>
        </w:rPr>
      </w:pPr>
      <w:r w:rsidRPr="005D17AD">
        <w:rPr>
          <w:rFonts w:ascii="Times New Roman" w:hAnsi="Times New Roman" w:cs="Times New Roman"/>
          <w:b/>
        </w:rPr>
        <w:t xml:space="preserve">The outer loop: </w:t>
      </w:r>
      <w:r w:rsidR="00045E6C" w:rsidRPr="005D17AD">
        <w:rPr>
          <w:rFonts w:ascii="Times New Roman" w:hAnsi="Times New Roman" w:cs="Times New Roman"/>
          <w:b/>
        </w:rPr>
        <w:t xml:space="preserve">Increasing enjoyment of behavior built through vantage resources </w:t>
      </w:r>
    </w:p>
    <w:p w14:paraId="6CF6C92F" w14:textId="5A085B89" w:rsidR="008C58E7" w:rsidRPr="005D17AD" w:rsidRDefault="008C58E7" w:rsidP="008C58E7">
      <w:pPr>
        <w:spacing w:line="480" w:lineRule="auto"/>
        <w:ind w:firstLine="720"/>
        <w:rPr>
          <w:rFonts w:ascii="Times New Roman" w:hAnsi="Times New Roman" w:cs="Times New Roman"/>
        </w:rPr>
      </w:pPr>
      <w:r w:rsidRPr="005D17AD">
        <w:rPr>
          <w:rFonts w:ascii="Times New Roman" w:hAnsi="Times New Roman" w:cs="Times New Roman"/>
        </w:rPr>
        <w:t xml:space="preserve">Below we </w:t>
      </w:r>
      <w:r w:rsidR="00EF49A8" w:rsidRPr="005D17AD">
        <w:rPr>
          <w:rFonts w:ascii="Times New Roman" w:hAnsi="Times New Roman" w:cs="Times New Roman"/>
        </w:rPr>
        <w:t xml:space="preserve">review the research on a) </w:t>
      </w:r>
      <w:r w:rsidR="000B374C" w:rsidRPr="005D17AD">
        <w:rPr>
          <w:rFonts w:ascii="Times New Roman" w:hAnsi="Times New Roman" w:cs="Times New Roman"/>
        </w:rPr>
        <w:t xml:space="preserve">vantage resources or </w:t>
      </w:r>
      <w:r w:rsidR="0054664A" w:rsidRPr="005D17AD">
        <w:rPr>
          <w:rFonts w:ascii="Times New Roman" w:hAnsi="Times New Roman" w:cs="Times New Roman"/>
        </w:rPr>
        <w:t xml:space="preserve">individual differences (biological, social, psychological) </w:t>
      </w:r>
      <w:r w:rsidR="00EF49A8" w:rsidRPr="005D17AD">
        <w:rPr>
          <w:rFonts w:ascii="Times New Roman" w:hAnsi="Times New Roman" w:cs="Times New Roman"/>
        </w:rPr>
        <w:t xml:space="preserve">that allow individuals to experience even more </w:t>
      </w:r>
      <w:r w:rsidR="000E3433" w:rsidRPr="005D17AD">
        <w:rPr>
          <w:rFonts w:ascii="Times New Roman" w:hAnsi="Times New Roman" w:cs="Times New Roman"/>
        </w:rPr>
        <w:t>PE</w:t>
      </w:r>
      <w:r w:rsidR="00EF49A8" w:rsidRPr="005D17AD">
        <w:rPr>
          <w:rFonts w:ascii="Times New Roman" w:hAnsi="Times New Roman" w:cs="Times New Roman"/>
        </w:rPr>
        <w:t>s during religious/spiritual behaviors</w:t>
      </w:r>
      <w:r w:rsidR="0054664A" w:rsidRPr="005D17AD">
        <w:rPr>
          <w:rFonts w:ascii="Times New Roman" w:hAnsi="Times New Roman" w:cs="Times New Roman"/>
        </w:rPr>
        <w:t xml:space="preserve">, </w:t>
      </w:r>
      <w:r w:rsidR="00EF49A8" w:rsidRPr="005D17AD">
        <w:rPr>
          <w:rFonts w:ascii="Times New Roman" w:hAnsi="Times New Roman" w:cs="Times New Roman"/>
        </w:rPr>
        <w:t xml:space="preserve">and b) </w:t>
      </w:r>
      <w:r w:rsidR="00965A21" w:rsidRPr="005D17AD">
        <w:rPr>
          <w:rFonts w:ascii="Times New Roman" w:hAnsi="Times New Roman" w:cs="Times New Roman"/>
        </w:rPr>
        <w:t xml:space="preserve">how, </w:t>
      </w:r>
      <w:r w:rsidR="00EF49A8" w:rsidRPr="005D17AD">
        <w:rPr>
          <w:rFonts w:ascii="Times New Roman" w:hAnsi="Times New Roman" w:cs="Times New Roman"/>
        </w:rPr>
        <w:t>for some resources, religious/spiritual behaviors</w:t>
      </w:r>
      <w:r w:rsidR="0054664A" w:rsidRPr="005D17AD">
        <w:rPr>
          <w:rFonts w:ascii="Times New Roman" w:hAnsi="Times New Roman" w:cs="Times New Roman"/>
        </w:rPr>
        <w:t>,</w:t>
      </w:r>
      <w:r w:rsidR="00EF49A8" w:rsidRPr="005D17AD">
        <w:rPr>
          <w:rFonts w:ascii="Times New Roman" w:hAnsi="Times New Roman" w:cs="Times New Roman"/>
        </w:rPr>
        <w:t xml:space="preserve"> through the experience of </w:t>
      </w:r>
      <w:r w:rsidR="000E3433" w:rsidRPr="005D17AD">
        <w:rPr>
          <w:rFonts w:ascii="Times New Roman" w:hAnsi="Times New Roman" w:cs="Times New Roman"/>
        </w:rPr>
        <w:t>PE</w:t>
      </w:r>
      <w:r w:rsidR="00EF49A8" w:rsidRPr="005D17AD">
        <w:rPr>
          <w:rFonts w:ascii="Times New Roman" w:hAnsi="Times New Roman" w:cs="Times New Roman"/>
        </w:rPr>
        <w:t>s</w:t>
      </w:r>
      <w:r w:rsidR="0054664A" w:rsidRPr="005D17AD">
        <w:rPr>
          <w:rFonts w:ascii="Times New Roman" w:hAnsi="Times New Roman" w:cs="Times New Roman"/>
        </w:rPr>
        <w:t>,</w:t>
      </w:r>
      <w:r w:rsidR="00EF49A8" w:rsidRPr="005D17AD">
        <w:rPr>
          <w:rFonts w:ascii="Times New Roman" w:hAnsi="Times New Roman" w:cs="Times New Roman"/>
        </w:rPr>
        <w:t xml:space="preserve"> build such </w:t>
      </w:r>
      <w:r w:rsidR="0054664A" w:rsidRPr="005D17AD">
        <w:rPr>
          <w:rFonts w:ascii="Times New Roman" w:hAnsi="Times New Roman" w:cs="Times New Roman"/>
        </w:rPr>
        <w:t xml:space="preserve">vantage </w:t>
      </w:r>
      <w:r w:rsidR="00EF49A8" w:rsidRPr="005D17AD">
        <w:rPr>
          <w:rFonts w:ascii="Times New Roman" w:hAnsi="Times New Roman" w:cs="Times New Roman"/>
        </w:rPr>
        <w:t xml:space="preserve">resources, thereby creating the potential for upward spirals. </w:t>
      </w:r>
    </w:p>
    <w:p w14:paraId="10322677" w14:textId="0D37958D" w:rsidR="00AB38D5" w:rsidRPr="005D17AD" w:rsidRDefault="001D7186" w:rsidP="00B0641D">
      <w:pPr>
        <w:pStyle w:val="ListParagraph"/>
        <w:numPr>
          <w:ilvl w:val="2"/>
          <w:numId w:val="15"/>
        </w:numPr>
        <w:spacing w:line="480" w:lineRule="auto"/>
        <w:rPr>
          <w:rFonts w:ascii="Times New Roman" w:hAnsi="Times New Roman" w:cs="Times New Roman"/>
          <w:b/>
        </w:rPr>
      </w:pPr>
      <w:r w:rsidRPr="005D17AD">
        <w:rPr>
          <w:rFonts w:ascii="Times New Roman" w:hAnsi="Times New Roman" w:cs="Times New Roman"/>
          <w:b/>
        </w:rPr>
        <w:t>Biological Resources.</w:t>
      </w:r>
    </w:p>
    <w:p w14:paraId="2C40BDE3" w14:textId="0A10E136" w:rsidR="00C16330" w:rsidRPr="005D17AD" w:rsidRDefault="00941E9A" w:rsidP="005D17AD">
      <w:pPr>
        <w:spacing w:line="480" w:lineRule="auto"/>
        <w:ind w:firstLine="720"/>
        <w:rPr>
          <w:rFonts w:ascii="Times New Roman" w:hAnsi="Times New Roman" w:cs="Times New Roman"/>
          <w:color w:val="000000"/>
        </w:rPr>
      </w:pPr>
      <w:r w:rsidRPr="005D17AD">
        <w:rPr>
          <w:rFonts w:ascii="Times New Roman" w:hAnsi="Times New Roman" w:cs="Times New Roman"/>
          <w:color w:val="000000"/>
        </w:rPr>
        <w:t xml:space="preserve">A review of 34 recent empirical studies on psychedelic drugs (e.g. psilocybin, LSD) provide support for their role in creating mystical-type experiences accompanied by </w:t>
      </w:r>
      <w:r w:rsidR="008871F9" w:rsidRPr="005D17AD">
        <w:rPr>
          <w:rFonts w:ascii="Times New Roman" w:hAnsi="Times New Roman" w:cs="Times New Roman"/>
          <w:color w:val="000000"/>
        </w:rPr>
        <w:t>intense positive emotions, deep feeling of meaning</w:t>
      </w:r>
      <w:r w:rsidR="00965A21" w:rsidRPr="005D17AD">
        <w:rPr>
          <w:rFonts w:ascii="Times New Roman" w:hAnsi="Times New Roman" w:cs="Times New Roman"/>
          <w:color w:val="000000"/>
        </w:rPr>
        <w:t>,</w:t>
      </w:r>
      <w:r w:rsidR="008871F9" w:rsidRPr="005D17AD">
        <w:rPr>
          <w:rFonts w:ascii="Times New Roman" w:hAnsi="Times New Roman" w:cs="Times New Roman"/>
          <w:color w:val="000000"/>
        </w:rPr>
        <w:t xml:space="preserve"> sacredness, and interconnectedness </w:t>
      </w:r>
      <w:r w:rsidRPr="005D17AD">
        <w:rPr>
          <w:rFonts w:ascii="Times New Roman" w:hAnsi="Times New Roman" w:cs="Times New Roman"/>
          <w:color w:val="000000"/>
        </w:rPr>
        <w:fldChar w:fldCharType="begin"/>
      </w:r>
      <w:r w:rsidR="00EC4F47">
        <w:rPr>
          <w:rFonts w:ascii="Times New Roman" w:hAnsi="Times New Roman" w:cs="Times New Roman"/>
          <w:color w:val="000000"/>
        </w:rPr>
        <w:instrText xml:space="preserve"> ADDIN EN.CITE &lt;EndNote&gt;&lt;Cite&gt;&lt;Author&gt;Aday&lt;/Author&gt;&lt;Year&gt;2020&lt;/Year&gt;&lt;RecNum&gt;1586&lt;/RecNum&gt;&lt;DisplayText&gt;[57]&lt;/DisplayText&gt;&lt;record&gt;&lt;rec-number&gt;1586&lt;/rec-number&gt;&lt;foreign-keys&gt;&lt;key app="EN" db-id="vtwwdv5f6fdaz6e0tw7xvttbtd55f2d02fps" timestamp="1593003879"&gt;1586&lt;/key&gt;&lt;/foreign-keys&gt;&lt;ref-type name="Journal Article"&gt;17&lt;/ref-type&gt;&lt;contributors&gt;&lt;authors&gt;&lt;author&gt;Aday, Jacob S&lt;/author&gt;&lt;author&gt;Mitzkovitz, Cayla M&lt;/author&gt;&lt;author&gt;Bloesch, Emily K&lt;/author&gt;&lt;author&gt;Davoli, Christopher C&lt;/author&gt;&lt;author&gt;Davis, Alan K&lt;/author&gt;&lt;/authors&gt;&lt;/contributors&gt;&lt;titles&gt;&lt;title&gt;Long-term effects of psychedelic drugs: A systematic review&lt;/title&gt;&lt;secondary-title&gt;Neuroscience &amp;amp; Biobehavioral Reviews&lt;/secondary-title&gt;&lt;/titles&gt;&lt;periodical&gt;&lt;full-title&gt;Neuroscience &amp;amp; Biobehavioral Reviews&lt;/full-title&gt;&lt;/periodical&gt;&lt;pages&gt;179-189&lt;/pages&gt;&lt;volume&gt;113&lt;/volume&gt;&lt;dates&gt;&lt;year&gt;2020&lt;/year&gt;&lt;/dates&gt;&lt;isbn&gt;0149-7634&lt;/isbn&gt;&lt;urls&gt;&lt;/urls&gt;&lt;/record&gt;&lt;/Cite&gt;&lt;/EndNote&gt;</w:instrText>
      </w:r>
      <w:r w:rsidRPr="005D17AD">
        <w:rPr>
          <w:rFonts w:ascii="Times New Roman" w:hAnsi="Times New Roman" w:cs="Times New Roman"/>
          <w:color w:val="000000"/>
        </w:rPr>
        <w:fldChar w:fldCharType="separate"/>
      </w:r>
      <w:r w:rsidR="00EC4F47">
        <w:rPr>
          <w:rFonts w:ascii="Times New Roman" w:hAnsi="Times New Roman" w:cs="Times New Roman"/>
          <w:noProof/>
          <w:color w:val="000000"/>
        </w:rPr>
        <w:t>[57]</w:t>
      </w:r>
      <w:r w:rsidRPr="005D17AD">
        <w:rPr>
          <w:rFonts w:ascii="Times New Roman" w:hAnsi="Times New Roman" w:cs="Times New Roman"/>
          <w:color w:val="000000"/>
        </w:rPr>
        <w:fldChar w:fldCharType="end"/>
      </w:r>
      <w:r w:rsidR="008871F9" w:rsidRPr="005D17AD">
        <w:rPr>
          <w:rFonts w:ascii="Times New Roman" w:hAnsi="Times New Roman" w:cs="Times New Roman"/>
          <w:color w:val="000000"/>
        </w:rPr>
        <w:t xml:space="preserve"> and</w:t>
      </w:r>
      <w:r w:rsidRPr="005D17AD">
        <w:rPr>
          <w:rFonts w:ascii="Times New Roman" w:hAnsi="Times New Roman" w:cs="Times New Roman"/>
          <w:color w:val="000000"/>
        </w:rPr>
        <w:t xml:space="preserve"> lasting </w:t>
      </w:r>
      <w:r w:rsidR="003B4664" w:rsidRPr="005D17AD">
        <w:rPr>
          <w:rFonts w:ascii="Times New Roman" w:hAnsi="Times New Roman" w:cs="Times New Roman"/>
          <w:color w:val="000000"/>
        </w:rPr>
        <w:t xml:space="preserve">self-report </w:t>
      </w:r>
      <w:r w:rsidRPr="005D17AD">
        <w:rPr>
          <w:rFonts w:ascii="Times New Roman" w:hAnsi="Times New Roman" w:cs="Times New Roman"/>
          <w:color w:val="000000"/>
        </w:rPr>
        <w:t xml:space="preserve">changes in spirituality </w:t>
      </w:r>
      <w:r w:rsidR="003B4664" w:rsidRPr="005D17AD">
        <w:rPr>
          <w:rFonts w:ascii="Times New Roman" w:hAnsi="Times New Roman" w:cs="Times New Roman"/>
          <w:color w:val="000000"/>
        </w:rPr>
        <w:t xml:space="preserve">corroborated by peer-ratings </w:t>
      </w:r>
      <w:r w:rsidRPr="005D17AD">
        <w:rPr>
          <w:rFonts w:ascii="Times New Roman" w:hAnsi="Times New Roman" w:cs="Times New Roman"/>
          <w:color w:val="000000"/>
        </w:rPr>
        <w:fldChar w:fldCharType="begin"/>
      </w:r>
      <w:r w:rsidR="00EC4F47">
        <w:rPr>
          <w:rFonts w:ascii="Times New Roman" w:hAnsi="Times New Roman" w:cs="Times New Roman"/>
          <w:color w:val="000000"/>
        </w:rPr>
        <w:instrText xml:space="preserve"> ADDIN EN.CITE &lt;EndNote&gt;&lt;Cite&gt;&lt;Author&gt;Griffiths&lt;/Author&gt;&lt;Year&gt;2006&lt;/Year&gt;&lt;RecNum&gt;894&lt;/RecNum&gt;&lt;DisplayText&gt;[58]&lt;/DisplayText&gt;&lt;record&gt;&lt;rec-number&gt;894&lt;/rec-number&gt;&lt;foreign-keys&gt;&lt;key app="EN" db-id="vtwwdv5f6fdaz6e0tw7xvttbtd55f2d02fps" timestamp="1432671876"&gt;894&lt;/key&gt;&lt;/foreign-keys&gt;&lt;ref-type name="Journal Article"&gt;17&lt;/ref-type&gt;&lt;contributors&gt;&lt;authors&gt;&lt;author&gt;Griffiths, Roland R&lt;/author&gt;&lt;author&gt;Richards, William A&lt;/author&gt;&lt;author&gt;McCann, Una&lt;/author&gt;&lt;author&gt;Jesse, Robert&lt;/author&gt;&lt;/authors&gt;&lt;/contributors&gt;&lt;titles&gt;&lt;title&gt;Psilocybin can occasion mystical-type experiences having substantial and sustained personal meaning and spiritual significance&lt;/title&gt;&lt;secondary-title&gt;Psychopharmacology&lt;/secondary-title&gt;&lt;/titles&gt;&lt;pages&gt;268-283&lt;/pages&gt;&lt;volume&gt;187&lt;/volume&gt;&lt;number&gt;3&lt;/number&gt;&lt;dates&gt;&lt;year&gt;2006&lt;/year&gt;&lt;/dates&gt;&lt;isbn&gt;0033-3158&lt;/isbn&gt;&lt;urls&gt;&lt;/urls&gt;&lt;/record&gt;&lt;/Cite&gt;&lt;/EndNote&gt;</w:instrText>
      </w:r>
      <w:r w:rsidRPr="005D17AD">
        <w:rPr>
          <w:rFonts w:ascii="Times New Roman" w:hAnsi="Times New Roman" w:cs="Times New Roman"/>
          <w:color w:val="000000"/>
        </w:rPr>
        <w:fldChar w:fldCharType="separate"/>
      </w:r>
      <w:r w:rsidR="00EC4F47">
        <w:rPr>
          <w:rFonts w:ascii="Times New Roman" w:hAnsi="Times New Roman" w:cs="Times New Roman"/>
          <w:noProof/>
          <w:color w:val="000000"/>
        </w:rPr>
        <w:t>[58]</w:t>
      </w:r>
      <w:r w:rsidRPr="005D17AD">
        <w:rPr>
          <w:rFonts w:ascii="Times New Roman" w:hAnsi="Times New Roman" w:cs="Times New Roman"/>
          <w:color w:val="000000"/>
        </w:rPr>
        <w:fldChar w:fldCharType="end"/>
      </w:r>
      <w:r w:rsidRPr="005D17AD">
        <w:rPr>
          <w:rFonts w:ascii="Times New Roman" w:hAnsi="Times New Roman" w:cs="Times New Roman"/>
          <w:color w:val="000000"/>
        </w:rPr>
        <w:t xml:space="preserve">. </w:t>
      </w:r>
      <w:r w:rsidR="003B4664" w:rsidRPr="005D17AD">
        <w:rPr>
          <w:rFonts w:ascii="Times New Roman" w:hAnsi="Times New Roman" w:cs="Times New Roman"/>
          <w:color w:val="000000"/>
        </w:rPr>
        <w:t xml:space="preserve">However, in the one study measuring </w:t>
      </w:r>
      <w:r w:rsidR="00333D2F" w:rsidRPr="005D17AD">
        <w:rPr>
          <w:rFonts w:ascii="Times New Roman" w:hAnsi="Times New Roman" w:cs="Times New Roman"/>
          <w:color w:val="000000"/>
        </w:rPr>
        <w:t xml:space="preserve">future </w:t>
      </w:r>
      <w:r w:rsidR="003B4664" w:rsidRPr="005D17AD">
        <w:rPr>
          <w:rFonts w:ascii="Times New Roman" w:hAnsi="Times New Roman" w:cs="Times New Roman"/>
          <w:color w:val="000000"/>
        </w:rPr>
        <w:t xml:space="preserve">engagement in spiritual practices, psylocibin did not </w:t>
      </w:r>
      <w:r w:rsidR="003B7453" w:rsidRPr="005D17AD">
        <w:rPr>
          <w:rFonts w:ascii="Times New Roman" w:hAnsi="Times New Roman" w:cs="Times New Roman"/>
          <w:color w:val="000000"/>
        </w:rPr>
        <w:t>induce</w:t>
      </w:r>
      <w:r w:rsidR="00333D2F" w:rsidRPr="005D17AD">
        <w:rPr>
          <w:rFonts w:ascii="Times New Roman" w:hAnsi="Times New Roman" w:cs="Times New Roman"/>
          <w:color w:val="000000"/>
        </w:rPr>
        <w:t xml:space="preserve"> change </w:t>
      </w:r>
      <w:r w:rsidR="00333D2F" w:rsidRPr="005D17AD">
        <w:rPr>
          <w:rFonts w:ascii="Times New Roman" w:hAnsi="Times New Roman" w:cs="Times New Roman"/>
          <w:color w:val="000000"/>
        </w:rPr>
        <w:fldChar w:fldCharType="begin"/>
      </w:r>
      <w:r w:rsidR="00EC4F47">
        <w:rPr>
          <w:rFonts w:ascii="Times New Roman" w:hAnsi="Times New Roman" w:cs="Times New Roman"/>
          <w:color w:val="000000"/>
        </w:rPr>
        <w:instrText xml:space="preserve"> ADDIN EN.CITE &lt;EndNote&gt;&lt;Cite&gt;&lt;Author&gt;Griffiths&lt;/Author&gt;&lt;Year&gt;2018&lt;/Year&gt;&lt;RecNum&gt;1587&lt;/RecNum&gt;&lt;DisplayText&gt;[59]&lt;/DisplayText&gt;&lt;record&gt;&lt;rec-number&gt;1587&lt;/rec-number&gt;&lt;foreign-keys&gt;&lt;key app="EN" db-id="vtwwdv5f6fdaz6e0tw7xvttbtd55f2d02fps" timestamp="1593006822"&gt;1587&lt;/key&gt;&lt;/foreign-keys&gt;&lt;ref-type name="Journal Article"&gt;17&lt;/ref-type&gt;&lt;contributors&gt;&lt;authors&gt;&lt;author&gt;Griffiths, Roland R&lt;/author&gt;&lt;author&gt;Johnson, Matthew W&lt;/author&gt;&lt;author&gt;Richards, William A&lt;/author&gt;&lt;author&gt;Richards, Brian D&lt;/author&gt;&lt;author&gt;Jesse, Robert&lt;/author&gt;&lt;author&gt;MacLean, Katherine A&lt;/author&gt;&lt;author&gt;Barrett, Frederick S&lt;/author&gt;&lt;author&gt;Cosimano, Mary P&lt;/author&gt;&lt;author&gt;Klinedinst, Maggie A&lt;/author&gt;&lt;/authors&gt;&lt;/contributors&gt;&lt;titles&gt;&lt;title&gt;Psilocybin-occasioned mystical-type experience in combination with meditation and other spiritual practices produces enduring positive changes in psychological functioning and in trait measures of prosocial attitudes and behaviors&lt;/title&gt;&lt;secondary-title&gt;Journal of Psychopharmacology&lt;/secondary-title&gt;&lt;/titles&gt;&lt;periodical&gt;&lt;full-title&gt;Journal of Psychopharmacology&lt;/full-title&gt;&lt;/periodical&gt;&lt;pages&gt;49-69&lt;/pages&gt;&lt;volume&gt;32&lt;/volume&gt;&lt;number&gt;1&lt;/number&gt;&lt;keywords&gt;&lt;keyword&gt;Psilocybin,psychedelic,entheogen,meditation,mystical experience,traits&lt;/keyword&gt;&lt;/keywords&gt;&lt;dates&gt;&lt;year&gt;2018&lt;/year&gt;&lt;/dates&gt;&lt;accession-num&gt;29020861&lt;/accession-num&gt;&lt;urls&gt;&lt;related-urls&gt;&lt;url&gt;https://journals.sagepub.com/doi/abs/10.1177/0269881117731279&lt;/url&gt;&lt;/related-urls&gt;&lt;/urls&gt;&lt;electronic-resource-num&gt;10.1177/0269881117731279&lt;/electronic-resource-num&gt;&lt;/record&gt;&lt;/Cite&gt;&lt;/EndNote&gt;</w:instrText>
      </w:r>
      <w:r w:rsidR="00333D2F" w:rsidRPr="005D17AD">
        <w:rPr>
          <w:rFonts w:ascii="Times New Roman" w:hAnsi="Times New Roman" w:cs="Times New Roman"/>
          <w:color w:val="000000"/>
        </w:rPr>
        <w:fldChar w:fldCharType="separate"/>
      </w:r>
      <w:r w:rsidR="00EC4F47">
        <w:rPr>
          <w:rFonts w:ascii="Times New Roman" w:hAnsi="Times New Roman" w:cs="Times New Roman"/>
          <w:noProof/>
          <w:color w:val="000000"/>
        </w:rPr>
        <w:t>[59]</w:t>
      </w:r>
      <w:r w:rsidR="00333D2F" w:rsidRPr="005D17AD">
        <w:rPr>
          <w:rFonts w:ascii="Times New Roman" w:hAnsi="Times New Roman" w:cs="Times New Roman"/>
          <w:color w:val="000000"/>
        </w:rPr>
        <w:fldChar w:fldCharType="end"/>
      </w:r>
      <w:r w:rsidR="00333D2F" w:rsidRPr="005D17AD">
        <w:rPr>
          <w:rFonts w:ascii="Times New Roman" w:hAnsi="Times New Roman" w:cs="Times New Roman"/>
          <w:color w:val="000000"/>
        </w:rPr>
        <w:t xml:space="preserve">. </w:t>
      </w:r>
    </w:p>
    <w:p w14:paraId="1D3FF5FE" w14:textId="2E78E16C" w:rsidR="00515E9A" w:rsidRPr="005D17AD" w:rsidRDefault="008762E0" w:rsidP="00A72FEE">
      <w:pPr>
        <w:spacing w:line="480" w:lineRule="auto"/>
        <w:ind w:firstLine="720"/>
        <w:rPr>
          <w:rFonts w:ascii="Times New Roman" w:hAnsi="Times New Roman" w:cs="Times New Roman"/>
          <w:color w:val="000000"/>
        </w:rPr>
      </w:pPr>
      <w:r w:rsidRPr="005D17AD">
        <w:rPr>
          <w:rFonts w:ascii="Times New Roman" w:hAnsi="Times New Roman" w:cs="Times New Roman"/>
        </w:rPr>
        <w:lastRenderedPageBreak/>
        <w:t>Oxytocin</w:t>
      </w:r>
      <w:r w:rsidR="003B7453" w:rsidRPr="005D17AD">
        <w:rPr>
          <w:rFonts w:ascii="Times New Roman" w:hAnsi="Times New Roman" w:cs="Times New Roman"/>
        </w:rPr>
        <w:t xml:space="preserve"> and cardiac vagal tone </w:t>
      </w:r>
      <w:r w:rsidR="00C16330" w:rsidRPr="005D17AD">
        <w:rPr>
          <w:rFonts w:ascii="Times New Roman" w:hAnsi="Times New Roman" w:cs="Times New Roman"/>
        </w:rPr>
        <w:t xml:space="preserve">(CVT) are two other biological vantage resource identified for their role in amplifying the positive emotions people experience during meditation. </w:t>
      </w:r>
      <w:r w:rsidR="00C35F99" w:rsidRPr="005D17AD">
        <w:rPr>
          <w:rFonts w:ascii="Times New Roman" w:hAnsi="Times New Roman" w:cs="Times New Roman"/>
        </w:rPr>
        <w:t xml:space="preserve"> </w:t>
      </w:r>
      <w:r w:rsidR="00C16330" w:rsidRPr="005D17AD">
        <w:rPr>
          <w:rFonts w:ascii="Times New Roman" w:hAnsi="Times New Roman" w:cs="Times New Roman"/>
        </w:rPr>
        <w:t>Oxytocin is studied by</w:t>
      </w:r>
      <w:r w:rsidR="00980796" w:rsidRPr="005D17AD">
        <w:rPr>
          <w:rFonts w:ascii="Times New Roman" w:hAnsi="Times New Roman" w:cs="Times New Roman"/>
        </w:rPr>
        <w:t xml:space="preserve"> </w:t>
      </w:r>
      <w:r w:rsidR="003640BB" w:rsidRPr="005D17AD">
        <w:rPr>
          <w:rFonts w:ascii="Times New Roman" w:hAnsi="Times New Roman" w:cs="Times New Roman"/>
        </w:rPr>
        <w:t>psychologist</w:t>
      </w:r>
      <w:r w:rsidR="00C16330" w:rsidRPr="005D17AD">
        <w:rPr>
          <w:rFonts w:ascii="Times New Roman" w:hAnsi="Times New Roman" w:cs="Times New Roman"/>
        </w:rPr>
        <w:t>s</w:t>
      </w:r>
      <w:r w:rsidR="003F6293" w:rsidRPr="005D17AD">
        <w:rPr>
          <w:rFonts w:ascii="Times New Roman" w:hAnsi="Times New Roman" w:cs="Times New Roman"/>
        </w:rPr>
        <w:t xml:space="preserve"> for its relationship with social bonding </w:t>
      </w:r>
      <w:r w:rsidR="003F6293"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Bartz&lt;/Author&gt;&lt;Year&gt;2011&lt;/Year&gt;&lt;RecNum&gt;916&lt;/RecNum&gt;&lt;DisplayText&gt;[60]&lt;/DisplayText&gt;&lt;record&gt;&lt;rec-number&gt;916&lt;/rec-number&gt;&lt;foreign-keys&gt;&lt;key app="EN" db-id="vtwwdv5f6fdaz6e0tw7xvttbtd55f2d02fps" timestamp="1438198468"&gt;916&lt;/key&gt;&lt;/foreign-keys&gt;&lt;ref-type name="Journal Article"&gt;17&lt;/ref-type&gt;&lt;contributors&gt;&lt;authors&gt;&lt;author&gt;Bartz, Jennifer A&lt;/author&gt;&lt;author&gt;Zaki, Jamil&lt;/author&gt;&lt;author&gt;Bolger, Niall&lt;/author&gt;&lt;author&gt;Ochsner, Kevin N&lt;/author&gt;&lt;/authors&gt;&lt;/contributors&gt;&lt;titles&gt;&lt;title&gt;Social effects of oxytocin in humans: Context and person matter&lt;/title&gt;&lt;secondary-title&gt;Trends in Cognitive Sciences&lt;/secondary-title&gt;&lt;/titles&gt;&lt;periodical&gt;&lt;full-title&gt;Trends Cogn Sci&lt;/full-title&gt;&lt;abbr-1&gt;Trends in cognitive sciences&lt;/abbr-1&gt;&lt;/periodical&gt;&lt;pages&gt;301-309&lt;/pages&gt;&lt;volume&gt;15&lt;/volume&gt;&lt;number&gt;7&lt;/number&gt;&lt;dates&gt;&lt;year&gt;2011&lt;/year&gt;&lt;/dates&gt;&lt;isbn&gt;1364-6613&lt;/isbn&gt;&lt;urls&gt;&lt;/urls&gt;&lt;/record&gt;&lt;/Cite&gt;&lt;/EndNote&gt;</w:instrText>
      </w:r>
      <w:r w:rsidR="003F6293" w:rsidRPr="005D17AD">
        <w:rPr>
          <w:rFonts w:ascii="Times New Roman" w:hAnsi="Times New Roman" w:cs="Times New Roman"/>
        </w:rPr>
        <w:fldChar w:fldCharType="separate"/>
      </w:r>
      <w:r w:rsidR="00EC4F47">
        <w:rPr>
          <w:rFonts w:ascii="Times New Roman" w:hAnsi="Times New Roman" w:cs="Times New Roman"/>
          <w:noProof/>
        </w:rPr>
        <w:t>[60]</w:t>
      </w:r>
      <w:r w:rsidR="003F6293" w:rsidRPr="005D17AD">
        <w:rPr>
          <w:rFonts w:ascii="Times New Roman" w:hAnsi="Times New Roman" w:cs="Times New Roman"/>
        </w:rPr>
        <w:fldChar w:fldCharType="end"/>
      </w:r>
      <w:r w:rsidR="003F6293" w:rsidRPr="005D17AD">
        <w:rPr>
          <w:rFonts w:ascii="Times New Roman" w:hAnsi="Times New Roman" w:cs="Times New Roman"/>
        </w:rPr>
        <w:t xml:space="preserve">. </w:t>
      </w:r>
      <w:r w:rsidR="00A21BC3" w:rsidRPr="005D17AD">
        <w:rPr>
          <w:rFonts w:ascii="Times New Roman" w:hAnsi="Times New Roman" w:cs="Times New Roman"/>
        </w:rPr>
        <w:t>In one experimental study, i</w:t>
      </w:r>
      <w:r w:rsidR="00DF3DD8" w:rsidRPr="005D17AD">
        <w:rPr>
          <w:rFonts w:ascii="Times New Roman" w:hAnsi="Times New Roman" w:cs="Times New Roman"/>
        </w:rPr>
        <w:t>ntranasal administration of oxytocin</w:t>
      </w:r>
      <w:r w:rsidR="001D7186" w:rsidRPr="005D17AD">
        <w:rPr>
          <w:rFonts w:ascii="Times New Roman" w:hAnsi="Times New Roman" w:cs="Times New Roman"/>
        </w:rPr>
        <w:t xml:space="preserve"> (versus a placebo)</w:t>
      </w:r>
      <w:r w:rsidR="00A434FA" w:rsidRPr="005D17AD">
        <w:rPr>
          <w:rFonts w:ascii="Times New Roman" w:hAnsi="Times New Roman" w:cs="Times New Roman"/>
        </w:rPr>
        <w:t xml:space="preserve"> in males </w:t>
      </w:r>
      <w:r w:rsidR="001364F9" w:rsidRPr="005D17AD">
        <w:rPr>
          <w:rFonts w:ascii="Times New Roman" w:hAnsi="Times New Roman" w:cs="Times New Roman"/>
        </w:rPr>
        <w:t xml:space="preserve">modestly </w:t>
      </w:r>
      <w:r w:rsidR="00DF3DD8" w:rsidRPr="005D17AD">
        <w:rPr>
          <w:rFonts w:ascii="Times New Roman" w:hAnsi="Times New Roman" w:cs="Times New Roman"/>
        </w:rPr>
        <w:t>increased</w:t>
      </w:r>
      <w:r w:rsidR="00543C90" w:rsidRPr="005D17AD">
        <w:rPr>
          <w:rFonts w:ascii="Times New Roman" w:hAnsi="Times New Roman" w:cs="Times New Roman"/>
        </w:rPr>
        <w:t xml:space="preserve"> </w:t>
      </w:r>
      <w:r w:rsidR="00A434FA" w:rsidRPr="005D17AD">
        <w:rPr>
          <w:rFonts w:ascii="Times New Roman" w:hAnsi="Times New Roman" w:cs="Times New Roman"/>
        </w:rPr>
        <w:t xml:space="preserve">self-reported </w:t>
      </w:r>
      <w:r w:rsidR="00543C90" w:rsidRPr="005D17AD">
        <w:rPr>
          <w:rFonts w:ascii="Times New Roman" w:hAnsi="Times New Roman" w:cs="Times New Roman"/>
        </w:rPr>
        <w:t xml:space="preserve">spirituality </w:t>
      </w:r>
      <w:r w:rsidR="00DF3DD8" w:rsidRPr="005D17AD">
        <w:rPr>
          <w:rFonts w:ascii="Times New Roman" w:hAnsi="Times New Roman" w:cs="Times New Roman"/>
        </w:rPr>
        <w:t xml:space="preserve">(controlling for religious status) and critically, this led to greater </w:t>
      </w:r>
      <w:r w:rsidR="000E3433" w:rsidRPr="005D17AD">
        <w:rPr>
          <w:rFonts w:ascii="Times New Roman" w:hAnsi="Times New Roman" w:cs="Times New Roman"/>
        </w:rPr>
        <w:t>PE</w:t>
      </w:r>
      <w:r w:rsidR="00DF3DD8" w:rsidRPr="005D17AD">
        <w:rPr>
          <w:rFonts w:ascii="Times New Roman" w:hAnsi="Times New Roman" w:cs="Times New Roman"/>
        </w:rPr>
        <w:t xml:space="preserve">s experienced </w:t>
      </w:r>
      <w:r w:rsidR="00B21701" w:rsidRPr="005D17AD">
        <w:rPr>
          <w:rFonts w:ascii="Times New Roman" w:hAnsi="Times New Roman" w:cs="Times New Roman"/>
        </w:rPr>
        <w:t xml:space="preserve">during </w:t>
      </w:r>
      <w:r w:rsidR="00A21BC3" w:rsidRPr="005D17AD">
        <w:rPr>
          <w:rFonts w:ascii="Times New Roman" w:hAnsi="Times New Roman" w:cs="Times New Roman"/>
        </w:rPr>
        <w:t xml:space="preserve">a </w:t>
      </w:r>
      <w:r w:rsidR="00B21701" w:rsidRPr="005D17AD">
        <w:rPr>
          <w:rFonts w:ascii="Times New Roman" w:hAnsi="Times New Roman" w:cs="Times New Roman"/>
        </w:rPr>
        <w:t xml:space="preserve">first-time guided meditation </w:t>
      </w:r>
      <w:r w:rsidR="00C073AC"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Van Cappellen&lt;/Author&gt;&lt;Year&gt;2016&lt;/Year&gt;&lt;RecNum&gt;1038&lt;/RecNum&gt;&lt;DisplayText&gt;[61]&lt;/DisplayText&gt;&lt;record&gt;&lt;rec-number&gt;1038&lt;/rec-number&gt;&lt;foreign-keys&gt;&lt;key app="EN" db-id="vtwwdv5f6fdaz6e0tw7xvttbtd55f2d02fps" timestamp="1464794557"&gt;1038&lt;/key&gt;&lt;/foreign-keys&gt;&lt;ref-type name="Journal Article"&gt;17&lt;/ref-type&gt;&lt;contributors&gt;&lt;authors&gt;&lt;author&gt;Van Cappellen, P.&lt;/author&gt;&lt;author&gt;Way, Baldwin&lt;/author&gt;&lt;author&gt;Isgett, S. F.&lt;/author&gt;&lt;author&gt;Fredrickson, B. L.&lt;/author&gt;&lt;/authors&gt;&lt;/contributors&gt;&lt;titles&gt;&lt;title&gt;Effects of oxytocin administration on spirituality and emotional responses to meditation&lt;/title&gt;&lt;secondary-title&gt;Social Cognitive and Affective Neuroscience&lt;/secondary-title&gt;&lt;/titles&gt;&lt;pages&gt;1579-1587&lt;/pages&gt;&lt;volume&gt;11&lt;/volume&gt;&lt;dates&gt;&lt;year&gt;2016&lt;/year&gt;&lt;/dates&gt;&lt;urls&gt;&lt;/urls&gt;&lt;electronic-resource-num&gt;10.1093/scan/nsw078&lt;/electronic-resource-num&gt;&lt;/record&gt;&lt;/Cite&gt;&lt;/EndNote&gt;</w:instrText>
      </w:r>
      <w:r w:rsidR="00C073AC" w:rsidRPr="005D17AD">
        <w:rPr>
          <w:rFonts w:ascii="Times New Roman" w:hAnsi="Times New Roman" w:cs="Times New Roman"/>
        </w:rPr>
        <w:fldChar w:fldCharType="separate"/>
      </w:r>
      <w:r w:rsidR="00EC4F47">
        <w:rPr>
          <w:rFonts w:ascii="Times New Roman" w:hAnsi="Times New Roman" w:cs="Times New Roman"/>
          <w:noProof/>
        </w:rPr>
        <w:t>[61]</w:t>
      </w:r>
      <w:r w:rsidR="00C073AC" w:rsidRPr="005D17AD">
        <w:rPr>
          <w:rFonts w:ascii="Times New Roman" w:hAnsi="Times New Roman" w:cs="Times New Roman"/>
        </w:rPr>
        <w:fldChar w:fldCharType="end"/>
      </w:r>
      <w:r w:rsidR="00C073AC" w:rsidRPr="005D17AD">
        <w:rPr>
          <w:rFonts w:ascii="Times New Roman" w:hAnsi="Times New Roman" w:cs="Times New Roman"/>
        </w:rPr>
        <w:t xml:space="preserve">. </w:t>
      </w:r>
      <w:r w:rsidR="00C16330" w:rsidRPr="005D17AD">
        <w:rPr>
          <w:rFonts w:ascii="Times New Roman" w:hAnsi="Times New Roman" w:cs="Times New Roman"/>
        </w:rPr>
        <w:t xml:space="preserve">CVT refers to the function of the vagus nerve, a key component of the parasympathetic nervous system, that signals rest, digest, and connect </w:t>
      </w:r>
      <w:r w:rsidR="00C16330"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Porges&lt;/Author&gt;&lt;Year&gt;2007&lt;/Year&gt;&lt;RecNum&gt;1300&lt;/RecNum&gt;&lt;DisplayText&gt;[62]&lt;/DisplayText&gt;&lt;record&gt;&lt;rec-number&gt;1300&lt;/rec-number&gt;&lt;foreign-keys&gt;&lt;key app="EN" db-id="vtwwdv5f6fdaz6e0tw7xvttbtd55f2d02fps" timestamp="1487262312"&gt;1300&lt;/key&gt;&lt;/foreign-keys&gt;&lt;ref-type name="Journal Article"&gt;17&lt;/ref-type&gt;&lt;contributors&gt;&lt;authors&gt;&lt;author&gt;Porges, S. W.&lt;/author&gt;&lt;/authors&gt;&lt;/contributors&gt;&lt;titles&gt;&lt;title&gt;The polyvagal perspective&lt;/title&gt;&lt;secondary-title&gt;Biological Psychology&lt;/secondary-title&gt;&lt;/titles&gt;&lt;pages&gt;116-143&lt;/pages&gt;&lt;volume&gt;74&lt;/volume&gt;&lt;number&gt;2&lt;/number&gt;&lt;dates&gt;&lt;year&gt;2007&lt;/year&gt;&lt;/dates&gt;&lt;isbn&gt;0301-0511&lt;/isbn&gt;&lt;urls&gt;&lt;/urls&gt;&lt;/record&gt;&lt;/Cite&gt;&lt;/EndNote&gt;</w:instrText>
      </w:r>
      <w:r w:rsidR="00C16330" w:rsidRPr="005D17AD">
        <w:rPr>
          <w:rFonts w:ascii="Times New Roman" w:hAnsi="Times New Roman" w:cs="Times New Roman"/>
        </w:rPr>
        <w:fldChar w:fldCharType="separate"/>
      </w:r>
      <w:r w:rsidR="00EC4F47">
        <w:rPr>
          <w:rFonts w:ascii="Times New Roman" w:hAnsi="Times New Roman" w:cs="Times New Roman"/>
          <w:noProof/>
        </w:rPr>
        <w:t>[62]</w:t>
      </w:r>
      <w:r w:rsidR="00C16330" w:rsidRPr="005D17AD">
        <w:rPr>
          <w:rFonts w:ascii="Times New Roman" w:hAnsi="Times New Roman" w:cs="Times New Roman"/>
        </w:rPr>
        <w:fldChar w:fldCharType="end"/>
      </w:r>
      <w:r w:rsidR="00C16330" w:rsidRPr="005D17AD">
        <w:rPr>
          <w:rFonts w:ascii="Times New Roman" w:hAnsi="Times New Roman" w:cs="Times New Roman"/>
        </w:rPr>
        <w:t>. In a longitudinal field experiment, b</w:t>
      </w:r>
      <w:r w:rsidR="00C16330" w:rsidRPr="005D17AD">
        <w:rPr>
          <w:rFonts w:ascii="Times New Roman" w:hAnsi="Times New Roman" w:cs="Times New Roman"/>
          <w:color w:val="000000"/>
        </w:rPr>
        <w:t>aseline participants’ high-frequency heart rate variability (HF-HRV) at rest, an index of CVT,</w:t>
      </w:r>
      <w:r w:rsidR="00C16330" w:rsidRPr="005D17AD">
        <w:rPr>
          <w:rFonts w:ascii="Times New Roman" w:hAnsi="Times New Roman" w:cs="Times New Roman"/>
        </w:rPr>
        <w:t xml:space="preserve"> </w:t>
      </w:r>
      <w:r w:rsidR="00C16330" w:rsidRPr="005D17AD">
        <w:rPr>
          <w:rFonts w:ascii="Times New Roman" w:hAnsi="Times New Roman" w:cs="Times New Roman"/>
          <w:color w:val="000000"/>
        </w:rPr>
        <w:t xml:space="preserve">amplified the PEs (measured daily during </w:t>
      </w:r>
      <w:r w:rsidR="00C16330" w:rsidRPr="005D17AD">
        <w:rPr>
          <w:rFonts w:ascii="Times New Roman" w:hAnsi="Times New Roman" w:cs="Times New Roman"/>
        </w:rPr>
        <w:t xml:space="preserve">a </w:t>
      </w:r>
      <w:r w:rsidR="00C16330" w:rsidRPr="005D17AD">
        <w:rPr>
          <w:rFonts w:ascii="Times New Roman" w:hAnsi="Times New Roman" w:cs="Times New Roman"/>
          <w:color w:val="000000"/>
        </w:rPr>
        <w:t xml:space="preserve">six-week workshop on loving-kindness meditation) that stemmed from meditation </w:t>
      </w:r>
      <w:r w:rsidR="00C16330" w:rsidRPr="005D17AD">
        <w:rPr>
          <w:rFonts w:ascii="Times New Roman" w:hAnsi="Times New Roman" w:cs="Times New Roman"/>
          <w:color w:val="000000"/>
        </w:rPr>
        <w:fldChar w:fldCharType="begin"/>
      </w:r>
      <w:r w:rsidR="00EC4F47">
        <w:rPr>
          <w:rFonts w:ascii="Times New Roman" w:hAnsi="Times New Roman" w:cs="Times New Roman"/>
          <w:color w:val="000000"/>
        </w:rPr>
        <w:instrText xml:space="preserve"> ADDIN EN.CITE &lt;EndNote&gt;&lt;Cite&gt;&lt;Author&gt;Kok&lt;/Author&gt;&lt;Year&gt;2010&lt;/Year&gt;&lt;RecNum&gt;1119&lt;/RecNum&gt;&lt;DisplayText&gt;[63]&lt;/DisplayText&gt;&lt;record&gt;&lt;rec-number&gt;1119&lt;/rec-number&gt;&lt;foreign-keys&gt;&lt;key app="EN" db-id="vtwwdv5f6fdaz6e0tw7xvttbtd55f2d02fps" timestamp="1472760280"&gt;1119&lt;/key&gt;&lt;/foreign-keys&gt;&lt;ref-type name="Journal Article"&gt;17&lt;/ref-type&gt;&lt;contributors&gt;&lt;authors&gt;&lt;author&gt;Kok, B. E.&lt;/author&gt;&lt;author&gt;Fredrickson, B. L.&lt;/author&gt;&lt;/authors&gt;&lt;/contributors&gt;&lt;auth-address&gt;Department of Psychology, University of North Carolina at Chapel Hill, Chapel Hill, NC United States.&lt;/auth-address&gt;&lt;titles&gt;&lt;title&gt;Upward spirals of the heart: Autonomic flexibility, as indexed by vagal tone, reciprocally and prospectively predicts positive emotions and social connectedness&lt;/title&gt;&lt;secondary-title&gt;Biological Psychology&lt;/secondary-title&gt;&lt;alt-title&gt;Biological psychology&lt;/alt-title&gt;&lt;/titles&gt;&lt;pages&gt;432-6&lt;/pages&gt;&lt;volume&gt;85&lt;/volume&gt;&lt;number&gt;3&lt;/number&gt;&lt;keywords&gt;&lt;keyword&gt;Adult&lt;/keyword&gt;&lt;keyword&gt;Aged&lt;/keyword&gt;&lt;keyword&gt;Autonomic Nervous System/*physiology&lt;/keyword&gt;&lt;keyword&gt;Emotions/*physiology&lt;/keyword&gt;&lt;keyword&gt;Female&lt;/keyword&gt;&lt;keyword&gt;Heart Rate/*physiology&lt;/keyword&gt;&lt;keyword&gt;Humans&lt;/keyword&gt;&lt;keyword&gt;Linear Models&lt;/keyword&gt;&lt;keyword&gt;Male&lt;/keyword&gt;&lt;keyword&gt;Middle Aged&lt;/keyword&gt;&lt;keyword&gt;Predictive Value of Tests&lt;/keyword&gt;&lt;keyword&gt;Prospective Studies&lt;/keyword&gt;&lt;keyword&gt;Residence Characteristics&lt;/keyword&gt;&lt;keyword&gt;*Social Support&lt;/keyword&gt;&lt;keyword&gt;Young Adult&lt;/keyword&gt;&lt;/keywords&gt;&lt;dates&gt;&lt;year&gt;2010&lt;/year&gt;&lt;pub-dates&gt;&lt;date&gt;Dec&lt;/date&gt;&lt;/pub-dates&gt;&lt;/dates&gt;&lt;isbn&gt;1873-6246 (Electronic)&amp;#xD;0301-0511 (Linking)&lt;/isbn&gt;&lt;accession-num&gt;20851735&lt;/accession-num&gt;&lt;urls&gt;&lt;related-urls&gt;&lt;url&gt;http://www.ncbi.nlm.nih.gov/pubmed/20851735&lt;/url&gt;&lt;/related-urls&gt;&lt;/urls&gt;&lt;custom2&gt;3122270&lt;/custom2&gt;&lt;electronic-resource-num&gt;10.1016/j.biopsycho.2010.09.005&lt;/electronic-resource-num&gt;&lt;/record&gt;&lt;/Cite&gt;&lt;/EndNote&gt;</w:instrText>
      </w:r>
      <w:r w:rsidR="00C16330" w:rsidRPr="005D17AD">
        <w:rPr>
          <w:rFonts w:ascii="Times New Roman" w:hAnsi="Times New Roman" w:cs="Times New Roman"/>
          <w:color w:val="000000"/>
        </w:rPr>
        <w:fldChar w:fldCharType="separate"/>
      </w:r>
      <w:r w:rsidR="00EC4F47">
        <w:rPr>
          <w:rFonts w:ascii="Times New Roman" w:hAnsi="Times New Roman" w:cs="Times New Roman"/>
          <w:noProof/>
          <w:color w:val="000000"/>
        </w:rPr>
        <w:t>[63]</w:t>
      </w:r>
      <w:r w:rsidR="00C16330" w:rsidRPr="005D17AD">
        <w:rPr>
          <w:rFonts w:ascii="Times New Roman" w:hAnsi="Times New Roman" w:cs="Times New Roman"/>
          <w:color w:val="000000"/>
        </w:rPr>
        <w:fldChar w:fldCharType="end"/>
      </w:r>
      <w:r w:rsidR="00C16330" w:rsidRPr="005D17AD">
        <w:rPr>
          <w:rFonts w:ascii="Times New Roman" w:hAnsi="Times New Roman" w:cs="Times New Roman"/>
          <w:color w:val="000000"/>
        </w:rPr>
        <w:t xml:space="preserve">. </w:t>
      </w:r>
      <w:r w:rsidR="00DF3DD8" w:rsidRPr="005D17AD">
        <w:rPr>
          <w:rFonts w:ascii="Times New Roman" w:hAnsi="Times New Roman" w:cs="Times New Roman"/>
        </w:rPr>
        <w:t xml:space="preserve">In turn, </w:t>
      </w:r>
      <w:r w:rsidR="000E3433" w:rsidRPr="005D17AD">
        <w:rPr>
          <w:rFonts w:ascii="Times New Roman" w:hAnsi="Times New Roman" w:cs="Times New Roman"/>
        </w:rPr>
        <w:t>PE</w:t>
      </w:r>
      <w:r w:rsidR="00DF3DD8" w:rsidRPr="005D17AD">
        <w:rPr>
          <w:rFonts w:ascii="Times New Roman" w:hAnsi="Times New Roman" w:cs="Times New Roman"/>
        </w:rPr>
        <w:t xml:space="preserve">s and the practice of meditation </w:t>
      </w:r>
      <w:r w:rsidR="00363C15" w:rsidRPr="005D17AD">
        <w:rPr>
          <w:rFonts w:ascii="Times New Roman" w:hAnsi="Times New Roman" w:cs="Times New Roman"/>
        </w:rPr>
        <w:t>itself may increase oxytocin levels</w:t>
      </w:r>
      <w:r w:rsidR="00C16330" w:rsidRPr="005D17AD">
        <w:rPr>
          <w:rFonts w:ascii="Times New Roman" w:hAnsi="Times New Roman" w:cs="Times New Roman"/>
        </w:rPr>
        <w:t xml:space="preserve"> and CVT, setting the stage for upward spiral dynamics</w:t>
      </w:r>
      <w:r w:rsidR="00363C15" w:rsidRPr="005D17AD">
        <w:rPr>
          <w:rFonts w:ascii="Times New Roman" w:hAnsi="Times New Roman" w:cs="Times New Roman"/>
        </w:rPr>
        <w:t xml:space="preserve">. Watching a moral elevation video increased lactation in breastfeeding mothers, a process </w:t>
      </w:r>
      <w:r w:rsidR="00B21701" w:rsidRPr="005D17AD">
        <w:rPr>
          <w:rFonts w:ascii="Times New Roman" w:hAnsi="Times New Roman" w:cs="Times New Roman"/>
        </w:rPr>
        <w:t>attributed</w:t>
      </w:r>
      <w:r w:rsidR="00363C15" w:rsidRPr="005D17AD">
        <w:rPr>
          <w:rFonts w:ascii="Times New Roman" w:hAnsi="Times New Roman" w:cs="Times New Roman"/>
        </w:rPr>
        <w:t xml:space="preserve"> to the secretion of oxytocin </w:t>
      </w:r>
      <w:r w:rsidR="00363C15"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Silvers&lt;/Author&gt;&lt;Year&gt;2008&lt;/Year&gt;&lt;RecNum&gt;93&lt;/RecNum&gt;&lt;DisplayText&gt;[64]&lt;/DisplayText&gt;&lt;record&gt;&lt;rec-number&gt;93&lt;/rec-number&gt;&lt;foreign-keys&gt;&lt;key app="EN" db-id="vtwwdv5f6fdaz6e0tw7xvttbtd55f2d02fps" timestamp="0"&gt;93&lt;/key&gt;&lt;/foreign-keys&gt;&lt;ref-type name="Journal Article"&gt;17&lt;/ref-type&gt;&lt;contributors&gt;&lt;authors&gt;&lt;author&gt;Silvers, Jennifer A.&lt;/author&gt;&lt;author&gt;Haidt, Jonathan&lt;/author&gt;&lt;/authors&gt;&lt;/contributors&gt;&lt;auth-address&gt;Silvers, Jennifer A., Department of Psychology, 406 Schermerhorn Hall, 1190 Amsterdam Avenue MC 5501, New York, US, 10027, jas2222@columbia.edu&lt;/auth-address&gt;&lt;titles&gt;&lt;title&gt;Moral elevation can induce nursing&lt;/title&gt;&lt;secondary-title&gt;Emotion&lt;/secondary-title&gt;&lt;/titles&gt;&lt;periodical&gt;&lt;full-title&gt;Emotion&lt;/full-title&gt;&lt;/periodical&gt;&lt;pages&gt;291-295&lt;/pages&gt;&lt;volume&gt;8&lt;/volume&gt;&lt;number&gt;2&lt;/number&gt;&lt;keywords&gt;&lt;keyword&gt;oxytocin&lt;/keyword&gt;&lt;keyword&gt;morality&lt;/keyword&gt;&lt;keyword&gt;emotion&lt;/keyword&gt;&lt;keyword&gt;maternal behavior&lt;/keyword&gt;&lt;keyword&gt;moral elevation&lt;/keyword&gt;&lt;keyword&gt;mother infant dyads&lt;/keyword&gt;&lt;keyword&gt;Breast Feeding&lt;/keyword&gt;&lt;keyword&gt;Emotional Responses&lt;/keyword&gt;&lt;keyword&gt;Morality&lt;/keyword&gt;&lt;keyword&gt;Mother Child Relations&lt;/keyword&gt;&lt;keyword&gt;Physiology&lt;/keyword&gt;&lt;keyword&gt;Oxytocin&lt;/keyword&gt;&lt;/keywords&gt;&lt;dates&gt;&lt;year&gt;2008&lt;/year&gt;&lt;/dates&gt;&lt;pub-location&gt;US&lt;/pub-location&gt;&lt;publisher&gt;American Psychological Association&lt;/publisher&gt;&lt;urls&gt;&lt;related-urls&gt;&lt;url&gt;A3&lt;/url&gt;&lt;url&gt;10.1037/1528-3542.8.2.291&lt;/url&gt;&lt;url&gt;http://search.ebscohost.com/login.aspx?direct=true&amp;amp;db=psyh&amp;amp;AN=2008-03871-014&amp;amp;site=ehost-live &lt;/url&gt;&lt;/related-urls&gt;&lt;/urls&gt;&lt;/record&gt;&lt;/Cite&gt;&lt;/EndNote&gt;</w:instrText>
      </w:r>
      <w:r w:rsidR="00363C15" w:rsidRPr="005D17AD">
        <w:rPr>
          <w:rFonts w:ascii="Times New Roman" w:hAnsi="Times New Roman" w:cs="Times New Roman"/>
        </w:rPr>
        <w:fldChar w:fldCharType="separate"/>
      </w:r>
      <w:r w:rsidR="00EC4F47">
        <w:rPr>
          <w:rFonts w:ascii="Times New Roman" w:hAnsi="Times New Roman" w:cs="Times New Roman"/>
          <w:noProof/>
        </w:rPr>
        <w:t>[64]</w:t>
      </w:r>
      <w:r w:rsidR="00363C15" w:rsidRPr="005D17AD">
        <w:rPr>
          <w:rFonts w:ascii="Times New Roman" w:hAnsi="Times New Roman" w:cs="Times New Roman"/>
        </w:rPr>
        <w:fldChar w:fldCharType="end"/>
      </w:r>
      <w:r w:rsidR="00363C15" w:rsidRPr="005D17AD">
        <w:rPr>
          <w:rFonts w:ascii="Times New Roman" w:hAnsi="Times New Roman" w:cs="Times New Roman"/>
        </w:rPr>
        <w:t>.</w:t>
      </w:r>
      <w:r w:rsidR="003D2D4F" w:rsidRPr="005D17AD">
        <w:rPr>
          <w:rFonts w:ascii="Times New Roman" w:hAnsi="Times New Roman" w:cs="Times New Roman"/>
        </w:rPr>
        <w:t xml:space="preserve"> </w:t>
      </w:r>
      <w:r w:rsidR="00363C15" w:rsidRPr="005D17AD">
        <w:rPr>
          <w:rFonts w:ascii="Times New Roman" w:hAnsi="Times New Roman" w:cs="Times New Roman"/>
        </w:rPr>
        <w:t xml:space="preserve">Additionally, </w:t>
      </w:r>
      <w:r w:rsidR="003B7453" w:rsidRPr="005D17AD">
        <w:rPr>
          <w:rFonts w:ascii="Times New Roman" w:hAnsi="Times New Roman" w:cs="Times New Roman"/>
        </w:rPr>
        <w:t xml:space="preserve">one study found </w:t>
      </w:r>
      <w:r w:rsidR="00C16330" w:rsidRPr="005D17AD">
        <w:rPr>
          <w:rFonts w:ascii="Times New Roman" w:hAnsi="Times New Roman" w:cs="Times New Roman"/>
        </w:rPr>
        <w:t xml:space="preserve">that </w:t>
      </w:r>
      <w:r w:rsidR="00363C15" w:rsidRPr="005D17AD">
        <w:rPr>
          <w:rFonts w:ascii="Times New Roman" w:hAnsi="Times New Roman" w:cs="Times New Roman"/>
        </w:rPr>
        <w:t>a mindfulness intervention</w:t>
      </w:r>
      <w:r w:rsidR="003D2D4F" w:rsidRPr="005D17AD">
        <w:rPr>
          <w:rFonts w:ascii="Times New Roman" w:hAnsi="Times New Roman" w:cs="Times New Roman"/>
        </w:rPr>
        <w:t xml:space="preserve"> (vs. control)</w:t>
      </w:r>
      <w:r w:rsidR="00363C15" w:rsidRPr="005D17AD">
        <w:rPr>
          <w:rFonts w:ascii="Times New Roman" w:hAnsi="Times New Roman" w:cs="Times New Roman"/>
        </w:rPr>
        <w:t xml:space="preserve"> increased salivary oxytocin </w:t>
      </w:r>
      <w:r w:rsidR="00363C15"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Bellosta-Batalla&lt;/Author&gt;&lt;RecNum&gt;1567&lt;/RecNum&gt;&lt;DisplayText&gt;[65]&lt;/DisplayText&gt;&lt;record&gt;&lt;rec-number&gt;1567&lt;/rec-number&gt;&lt;foreign-keys&gt;&lt;key app="EN" db-id="vtwwdv5f6fdaz6e0tw7xvttbtd55f2d02fps" timestamp="1587646052"&gt;1567&lt;/key&gt;&lt;/foreign-keys&gt;&lt;ref-type name="Journal Article"&gt;17&lt;/ref-type&gt;&lt;contributors&gt;&lt;authors&gt;&lt;author&gt;Bellosta-Batalla, Miguel&lt;/author&gt;&lt;author&gt;Blanco-Gandía, María del Carmen&lt;/author&gt;&lt;author&gt;Rodríguez-Arias, Marta&lt;/author&gt;&lt;author&gt;Cebolla, Ausiàs&lt;/author&gt;&lt;author&gt;Pérez-Blasco, Josefa&lt;/author&gt;&lt;author&gt;Moya-Albiol, Luis&lt;/author&gt;&lt;/authors&gt;&lt;/contributors&gt;&lt;titles&gt;&lt;title&gt;Brief mindfulness session improves mood and increases salivary oxytocin in psychology students&lt;/title&gt;&lt;secondary-title&gt;Stress and Health&lt;/secondary-title&gt;&lt;/titles&gt;&lt;periodical&gt;&lt;full-title&gt;Stress and Health&lt;/full-title&gt;&lt;/periodical&gt;&lt;volume&gt;n/a&lt;/volume&gt;&lt;number&gt;n/a&lt;/number&gt;&lt;dates&gt;&lt;/dates&gt;&lt;isbn&gt;1532-3005&lt;/isbn&gt;&lt;urls&gt;&lt;related-urls&gt;&lt;url&gt;https://onlinelibrary.wiley.com/doi/abs/10.1002/smi.2942&lt;/url&gt;&lt;/related-urls&gt;&lt;/urls&gt;&lt;electronic-resource-num&gt;10.1002/smi.2942&lt;/electronic-resource-num&gt;&lt;/record&gt;&lt;/Cite&gt;&lt;/EndNote&gt;</w:instrText>
      </w:r>
      <w:r w:rsidR="00363C15" w:rsidRPr="005D17AD">
        <w:rPr>
          <w:rFonts w:ascii="Times New Roman" w:hAnsi="Times New Roman" w:cs="Times New Roman"/>
        </w:rPr>
        <w:fldChar w:fldCharType="separate"/>
      </w:r>
      <w:r w:rsidR="00EC4F47">
        <w:rPr>
          <w:rFonts w:ascii="Times New Roman" w:hAnsi="Times New Roman" w:cs="Times New Roman"/>
          <w:noProof/>
        </w:rPr>
        <w:t>[65]</w:t>
      </w:r>
      <w:r w:rsidR="00363C15" w:rsidRPr="005D17AD">
        <w:rPr>
          <w:rFonts w:ascii="Times New Roman" w:hAnsi="Times New Roman" w:cs="Times New Roman"/>
        </w:rPr>
        <w:fldChar w:fldCharType="end"/>
      </w:r>
      <w:r w:rsidR="00363C15" w:rsidRPr="005D17AD">
        <w:rPr>
          <w:rFonts w:ascii="Times New Roman" w:hAnsi="Times New Roman" w:cs="Times New Roman"/>
        </w:rPr>
        <w:t xml:space="preserve">. </w:t>
      </w:r>
      <w:r w:rsidR="00C16330" w:rsidRPr="005D17AD">
        <w:rPr>
          <w:rFonts w:ascii="Times New Roman" w:hAnsi="Times New Roman" w:cs="Times New Roman"/>
        </w:rPr>
        <w:t xml:space="preserve">Finally, </w:t>
      </w:r>
      <w:r w:rsidR="00C16330" w:rsidRPr="005D17AD">
        <w:rPr>
          <w:rFonts w:ascii="Times New Roman" w:hAnsi="Times New Roman" w:cs="Times New Roman"/>
          <w:color w:val="000000"/>
        </w:rPr>
        <w:t>in the same study cited above, HF-HRV improved from baseline to nine weeks later</w:t>
      </w:r>
      <w:r w:rsidR="00C16330" w:rsidRPr="005D17AD" w:rsidDel="00C16330">
        <w:rPr>
          <w:rFonts w:ascii="Times New Roman" w:hAnsi="Times New Roman" w:cs="Times New Roman"/>
          <w:color w:val="000000"/>
        </w:rPr>
        <w:t xml:space="preserve"> </w:t>
      </w:r>
      <w:r w:rsidR="00515E9A" w:rsidRPr="005D17AD">
        <w:rPr>
          <w:rFonts w:ascii="Times New Roman" w:hAnsi="Times New Roman" w:cs="Times New Roman"/>
          <w:color w:val="000000"/>
        </w:rPr>
        <w:t>to the extent that participants’ meditation practice evoked positive affect and positive social connections</w:t>
      </w:r>
      <w:r w:rsidR="00C16330" w:rsidRPr="005D17AD">
        <w:rPr>
          <w:rFonts w:ascii="Times New Roman" w:hAnsi="Times New Roman" w:cs="Times New Roman"/>
          <w:color w:val="000000"/>
        </w:rPr>
        <w:t xml:space="preserve"> </w:t>
      </w:r>
      <w:r w:rsidR="00E7414E" w:rsidRPr="005D17AD">
        <w:rPr>
          <w:rFonts w:ascii="Times New Roman" w:hAnsi="Times New Roman" w:cs="Times New Roman"/>
          <w:color w:val="000000"/>
        </w:rPr>
        <w:fldChar w:fldCharType="begin"/>
      </w:r>
      <w:r w:rsidR="00EC4F47">
        <w:rPr>
          <w:rFonts w:ascii="Times New Roman" w:hAnsi="Times New Roman" w:cs="Times New Roman"/>
          <w:color w:val="000000"/>
        </w:rPr>
        <w:instrText xml:space="preserve"> ADDIN EN.CITE &lt;EndNote&gt;&lt;Cite&gt;&lt;Author&gt;Kok&lt;/Author&gt;&lt;Year&gt;2010&lt;/Year&gt;&lt;RecNum&gt;1119&lt;/RecNum&gt;&lt;DisplayText&gt;[63]&lt;/DisplayText&gt;&lt;record&gt;&lt;rec-number&gt;1119&lt;/rec-number&gt;&lt;foreign-keys&gt;&lt;key app="EN" db-id="vtwwdv5f6fdaz6e0tw7xvttbtd55f2d02fps" timestamp="1472760280"&gt;1119&lt;/key&gt;&lt;/foreign-keys&gt;&lt;ref-type name="Journal Article"&gt;17&lt;/ref-type&gt;&lt;contributors&gt;&lt;authors&gt;&lt;author&gt;Kok, B. E.&lt;/author&gt;&lt;author&gt;Fredrickson, B. L.&lt;/author&gt;&lt;/authors&gt;&lt;/contributors&gt;&lt;auth-address&gt;Department of Psychology, University of North Carolina at Chapel Hill, Chapel Hill, NC United States.&lt;/auth-address&gt;&lt;titles&gt;&lt;title&gt;Upward spirals of the heart: Autonomic flexibility, as indexed by vagal tone, reciprocally and prospectively predicts positive emotions and social connectedness&lt;/title&gt;&lt;secondary-title&gt;Biological Psychology&lt;/secondary-title&gt;&lt;alt-title&gt;Biological psychology&lt;/alt-title&gt;&lt;/titles&gt;&lt;pages&gt;432-6&lt;/pages&gt;&lt;volume&gt;85&lt;/volume&gt;&lt;number&gt;3&lt;/number&gt;&lt;keywords&gt;&lt;keyword&gt;Adult&lt;/keyword&gt;&lt;keyword&gt;Aged&lt;/keyword&gt;&lt;keyword&gt;Autonomic Nervous System/*physiology&lt;/keyword&gt;&lt;keyword&gt;Emotions/*physiology&lt;/keyword&gt;&lt;keyword&gt;Female&lt;/keyword&gt;&lt;keyword&gt;Heart Rate/*physiology&lt;/keyword&gt;&lt;keyword&gt;Humans&lt;/keyword&gt;&lt;keyword&gt;Linear Models&lt;/keyword&gt;&lt;keyword&gt;Male&lt;/keyword&gt;&lt;keyword&gt;Middle Aged&lt;/keyword&gt;&lt;keyword&gt;Predictive Value of Tests&lt;/keyword&gt;&lt;keyword&gt;Prospective Studies&lt;/keyword&gt;&lt;keyword&gt;Residence Characteristics&lt;/keyword&gt;&lt;keyword&gt;*Social Support&lt;/keyword&gt;&lt;keyword&gt;Young Adult&lt;/keyword&gt;&lt;/keywords&gt;&lt;dates&gt;&lt;year&gt;2010&lt;/year&gt;&lt;pub-dates&gt;&lt;date&gt;Dec&lt;/date&gt;&lt;/pub-dates&gt;&lt;/dates&gt;&lt;isbn&gt;1873-6246 (Electronic)&amp;#xD;0301-0511 (Linking)&lt;/isbn&gt;&lt;accession-num&gt;20851735&lt;/accession-num&gt;&lt;urls&gt;&lt;related-urls&gt;&lt;url&gt;http://www.ncbi.nlm.nih.gov/pubmed/20851735&lt;/url&gt;&lt;/related-urls&gt;&lt;/urls&gt;&lt;custom2&gt;3122270&lt;/custom2&gt;&lt;electronic-resource-num&gt;10.1016/j.biopsycho.2010.09.005&lt;/electronic-resource-num&gt;&lt;/record&gt;&lt;/Cite&gt;&lt;/EndNote&gt;</w:instrText>
      </w:r>
      <w:r w:rsidR="00E7414E" w:rsidRPr="005D17AD">
        <w:rPr>
          <w:rFonts w:ascii="Times New Roman" w:hAnsi="Times New Roman" w:cs="Times New Roman"/>
          <w:color w:val="000000"/>
        </w:rPr>
        <w:fldChar w:fldCharType="separate"/>
      </w:r>
      <w:r w:rsidR="00EC4F47">
        <w:rPr>
          <w:rFonts w:ascii="Times New Roman" w:hAnsi="Times New Roman" w:cs="Times New Roman"/>
          <w:noProof/>
          <w:color w:val="000000"/>
        </w:rPr>
        <w:t>[63]</w:t>
      </w:r>
      <w:r w:rsidR="00E7414E" w:rsidRPr="005D17AD">
        <w:rPr>
          <w:rFonts w:ascii="Times New Roman" w:hAnsi="Times New Roman" w:cs="Times New Roman"/>
          <w:color w:val="000000"/>
        </w:rPr>
        <w:fldChar w:fldCharType="end"/>
      </w:r>
      <w:r w:rsidR="00C16330" w:rsidRPr="005D17AD">
        <w:rPr>
          <w:rFonts w:ascii="Times New Roman" w:hAnsi="Times New Roman" w:cs="Times New Roman"/>
          <w:color w:val="000000"/>
        </w:rPr>
        <w:t>.</w:t>
      </w:r>
    </w:p>
    <w:p w14:paraId="451E4700" w14:textId="03CB875A" w:rsidR="001D7186" w:rsidRPr="005D17AD" w:rsidRDefault="001D7186" w:rsidP="00B0641D">
      <w:pPr>
        <w:pStyle w:val="ListParagraph"/>
        <w:numPr>
          <w:ilvl w:val="2"/>
          <w:numId w:val="15"/>
        </w:numPr>
        <w:spacing w:line="480" w:lineRule="auto"/>
        <w:rPr>
          <w:rFonts w:ascii="Times New Roman" w:hAnsi="Times New Roman" w:cs="Times New Roman"/>
          <w:b/>
        </w:rPr>
      </w:pPr>
      <w:r w:rsidRPr="005D17AD">
        <w:rPr>
          <w:rFonts w:ascii="Times New Roman" w:hAnsi="Times New Roman" w:cs="Times New Roman"/>
          <w:b/>
        </w:rPr>
        <w:t xml:space="preserve">Social Resources. </w:t>
      </w:r>
    </w:p>
    <w:p w14:paraId="25C6EB23" w14:textId="45982D34" w:rsidR="00D0526C" w:rsidRPr="005D17AD" w:rsidRDefault="00333D2F" w:rsidP="00D0526C">
      <w:pPr>
        <w:spacing w:line="480" w:lineRule="auto"/>
        <w:ind w:firstLine="720"/>
        <w:rPr>
          <w:rFonts w:ascii="Times New Roman" w:hAnsi="Times New Roman" w:cs="Times New Roman"/>
        </w:rPr>
      </w:pPr>
      <w:r w:rsidRPr="005D17AD">
        <w:rPr>
          <w:rFonts w:ascii="Times New Roman" w:hAnsi="Times New Roman" w:cs="Times New Roman"/>
          <w:bCs/>
        </w:rPr>
        <w:t xml:space="preserve">Positive emotions experienced during </w:t>
      </w:r>
      <w:r w:rsidRPr="005D17AD">
        <w:rPr>
          <w:rFonts w:ascii="Times New Roman" w:hAnsi="Times New Roman" w:cs="Times New Roman"/>
          <w:bCs/>
          <w:i/>
          <w:iCs/>
        </w:rPr>
        <w:t>collective</w:t>
      </w:r>
      <w:r w:rsidRPr="005D17AD">
        <w:rPr>
          <w:rFonts w:ascii="Times New Roman" w:hAnsi="Times New Roman" w:cs="Times New Roman"/>
          <w:bCs/>
        </w:rPr>
        <w:t xml:space="preserve"> religious/spiritual practices particularly may be amplified through social resources such as feelings of unity and shared identity. </w:t>
      </w:r>
      <w:r w:rsidR="00E66938" w:rsidRPr="005D17AD">
        <w:rPr>
          <w:rFonts w:ascii="Times New Roman" w:hAnsi="Times New Roman" w:cs="Times New Roman"/>
          <w:bCs/>
        </w:rPr>
        <w:t xml:space="preserve">Durkheim </w:t>
      </w:r>
      <w:r w:rsidR="00DD1083" w:rsidRPr="005D17AD">
        <w:rPr>
          <w:rFonts w:ascii="Times New Roman" w:hAnsi="Times New Roman" w:cs="Times New Roman"/>
          <w:bCs/>
        </w:rPr>
        <w:fldChar w:fldCharType="begin"/>
      </w:r>
      <w:r w:rsidR="00EC4F47">
        <w:rPr>
          <w:rFonts w:ascii="Times New Roman" w:hAnsi="Times New Roman" w:cs="Times New Roman"/>
          <w:bCs/>
        </w:rPr>
        <w:instrText xml:space="preserve"> ADDIN EN.CITE &lt;EndNote&gt;&lt;Cite&gt;&lt;Author&gt;Durkheim&lt;/Author&gt;&lt;Year&gt;1912&lt;/Year&gt;&lt;RecNum&gt;212&lt;/RecNum&gt;&lt;DisplayText&gt;[66]&lt;/DisplayText&gt;&lt;record&gt;&lt;rec-number&gt;212&lt;/rec-number&gt;&lt;foreign-keys&gt;&lt;key app="EN" db-id="vtwwdv5f6fdaz6e0tw7xvttbtd55f2d02fps" timestamp="0"&gt;212&lt;/key&gt;&lt;/foreign-keys&gt;&lt;ref-type name="Book"&gt;6&lt;/ref-type&gt;&lt;contributors&gt;&lt;authors&gt;&lt;author&gt;Durkheim, E.&lt;/author&gt;&lt;/authors&gt;&lt;/contributors&gt;&lt;titles&gt;&lt;title&gt;Les formes élémentaires de la vie religieuse [The elementary forms of religious life]&lt;/title&gt;&lt;/titles&gt;&lt;dates&gt;&lt;year&gt;1912&lt;/year&gt;&lt;/dates&gt;&lt;pub-location&gt;Paris, France&lt;/pub-location&gt;&lt;publisher&gt;Alcan&lt;/publisher&gt;&lt;urls&gt;&lt;/urls&gt;&lt;/record&gt;&lt;/Cite&gt;&lt;/EndNote&gt;</w:instrText>
      </w:r>
      <w:r w:rsidR="00DD1083" w:rsidRPr="005D17AD">
        <w:rPr>
          <w:rFonts w:ascii="Times New Roman" w:hAnsi="Times New Roman" w:cs="Times New Roman"/>
          <w:bCs/>
        </w:rPr>
        <w:fldChar w:fldCharType="separate"/>
      </w:r>
      <w:r w:rsidR="00EC4F47">
        <w:rPr>
          <w:rFonts w:ascii="Times New Roman" w:hAnsi="Times New Roman" w:cs="Times New Roman"/>
          <w:bCs/>
          <w:noProof/>
        </w:rPr>
        <w:t>[66]</w:t>
      </w:r>
      <w:r w:rsidR="00DD1083" w:rsidRPr="005D17AD">
        <w:rPr>
          <w:rFonts w:ascii="Times New Roman" w:hAnsi="Times New Roman" w:cs="Times New Roman"/>
          <w:bCs/>
        </w:rPr>
        <w:fldChar w:fldCharType="end"/>
      </w:r>
      <w:r w:rsidR="00DD1083" w:rsidRPr="005D17AD">
        <w:rPr>
          <w:rFonts w:ascii="Times New Roman" w:hAnsi="Times New Roman" w:cs="Times New Roman"/>
          <w:bCs/>
        </w:rPr>
        <w:t xml:space="preserve"> </w:t>
      </w:r>
      <w:r w:rsidR="00E66938" w:rsidRPr="005D17AD">
        <w:rPr>
          <w:rFonts w:ascii="Times New Roman" w:hAnsi="Times New Roman" w:cs="Times New Roman"/>
          <w:bCs/>
        </w:rPr>
        <w:t xml:space="preserve">discussed the process of </w:t>
      </w:r>
      <w:r w:rsidRPr="005D17AD">
        <w:rPr>
          <w:rFonts w:ascii="Times New Roman" w:hAnsi="Times New Roman" w:cs="Times New Roman"/>
          <w:bCs/>
        </w:rPr>
        <w:t>“</w:t>
      </w:r>
      <w:r w:rsidR="00E66938" w:rsidRPr="005D17AD">
        <w:rPr>
          <w:rFonts w:ascii="Times New Roman" w:hAnsi="Times New Roman" w:cs="Times New Roman"/>
          <w:bCs/>
        </w:rPr>
        <w:t>collective effervescence</w:t>
      </w:r>
      <w:r w:rsidRPr="005D17AD">
        <w:rPr>
          <w:rFonts w:ascii="Times New Roman" w:hAnsi="Times New Roman" w:cs="Times New Roman"/>
          <w:bCs/>
        </w:rPr>
        <w:t>”</w:t>
      </w:r>
      <w:r w:rsidR="00E66938" w:rsidRPr="005D17AD">
        <w:rPr>
          <w:rFonts w:ascii="Times New Roman" w:hAnsi="Times New Roman" w:cs="Times New Roman"/>
          <w:bCs/>
        </w:rPr>
        <w:t xml:space="preserve"> to describe the amplification of emotions when experienced </w:t>
      </w:r>
      <w:r w:rsidR="00935BCE" w:rsidRPr="005D17AD">
        <w:rPr>
          <w:rFonts w:ascii="Times New Roman" w:hAnsi="Times New Roman" w:cs="Times New Roman"/>
          <w:bCs/>
        </w:rPr>
        <w:t xml:space="preserve">in unison in a group event. </w:t>
      </w:r>
      <w:r w:rsidRPr="005D17AD">
        <w:rPr>
          <w:rFonts w:ascii="Times New Roman" w:hAnsi="Times New Roman" w:cs="Times New Roman"/>
          <w:bCs/>
        </w:rPr>
        <w:lastRenderedPageBreak/>
        <w:t xml:space="preserve">More recently, Fredrickson </w:t>
      </w:r>
      <w:r w:rsidR="00A45789" w:rsidRPr="005D17AD">
        <w:rPr>
          <w:rFonts w:ascii="Times New Roman" w:hAnsi="Times New Roman" w:cs="Times New Roman"/>
          <w:bCs/>
        </w:rPr>
        <w:fldChar w:fldCharType="begin"/>
      </w:r>
      <w:r w:rsidR="00EC4F47">
        <w:rPr>
          <w:rFonts w:ascii="Times New Roman" w:hAnsi="Times New Roman" w:cs="Times New Roman"/>
          <w:bCs/>
        </w:rPr>
        <w:instrText xml:space="preserve"> ADDIN EN.CITE &lt;EndNote&gt;&lt;Cite&gt;&lt;Author&gt;Fredrickson&lt;/Author&gt;&lt;Year&gt;2016&lt;/Year&gt;&lt;RecNum&gt;1588&lt;/RecNum&gt;&lt;DisplayText&gt;[67]&lt;/DisplayText&gt;&lt;record&gt;&lt;rec-number&gt;1588&lt;/rec-number&gt;&lt;foreign-keys&gt;&lt;key app="EN" db-id="vtwwdv5f6fdaz6e0tw7xvttbtd55f2d02fps" timestamp="1593007697"&gt;1588&lt;/key&gt;&lt;/foreign-keys&gt;&lt;ref-type name="Book Section"&gt;5&lt;/ref-type&gt;&lt;contributors&gt;&lt;authors&gt;&lt;author&gt;Fredrickson, B. L.&lt;/author&gt;&lt;/authors&gt;&lt;secondary-authors&gt;&lt;author&gt;Barrett, L. F.&lt;/author&gt;&lt;author&gt;Haviland, J. M.&lt;/author&gt;&lt;/secondary-authors&gt;&lt;/contributors&gt;&lt;titles&gt;&lt;title&gt; Love: Positivity resonance as a fresh, evidence-based perspective on an age-old topic&lt;/title&gt;&lt;secondary-title&gt;Handbook of emotions&lt;/secondary-title&gt;&lt;/titles&gt;&lt;pages&gt;847-858&lt;/pages&gt;&lt;dates&gt;&lt;year&gt;2016&lt;/year&gt;&lt;/dates&gt;&lt;pub-location&gt;New York, NY&lt;/pub-location&gt;&lt;publisher&gt;Guilford Press&lt;/publisher&gt;&lt;urls&gt;&lt;/urls&gt;&lt;/record&gt;&lt;/Cite&gt;&lt;/EndNote&gt;</w:instrText>
      </w:r>
      <w:r w:rsidR="00A45789" w:rsidRPr="005D17AD">
        <w:rPr>
          <w:rFonts w:ascii="Times New Roman" w:hAnsi="Times New Roman" w:cs="Times New Roman"/>
          <w:bCs/>
        </w:rPr>
        <w:fldChar w:fldCharType="separate"/>
      </w:r>
      <w:r w:rsidR="00EC4F47">
        <w:rPr>
          <w:rFonts w:ascii="Times New Roman" w:hAnsi="Times New Roman" w:cs="Times New Roman"/>
          <w:bCs/>
          <w:noProof/>
        </w:rPr>
        <w:t>[67]</w:t>
      </w:r>
      <w:r w:rsidR="00A45789" w:rsidRPr="005D17AD">
        <w:rPr>
          <w:rFonts w:ascii="Times New Roman" w:hAnsi="Times New Roman" w:cs="Times New Roman"/>
          <w:bCs/>
        </w:rPr>
        <w:fldChar w:fldCharType="end"/>
      </w:r>
      <w:r w:rsidR="00A45789" w:rsidRPr="005D17AD">
        <w:rPr>
          <w:rFonts w:ascii="Times New Roman" w:hAnsi="Times New Roman" w:cs="Times New Roman"/>
          <w:bCs/>
        </w:rPr>
        <w:t xml:space="preserve"> </w:t>
      </w:r>
      <w:r w:rsidRPr="005D17AD">
        <w:rPr>
          <w:rFonts w:ascii="Times New Roman" w:hAnsi="Times New Roman" w:cs="Times New Roman"/>
          <w:bCs/>
        </w:rPr>
        <w:t>discussed “positivity resonance</w:t>
      </w:r>
      <w:r w:rsidR="00DD1083" w:rsidRPr="005D17AD">
        <w:rPr>
          <w:rFonts w:ascii="Times New Roman" w:hAnsi="Times New Roman" w:cs="Times New Roman"/>
          <w:bCs/>
        </w:rPr>
        <w:t>,</w:t>
      </w:r>
      <w:r w:rsidRPr="005D17AD">
        <w:rPr>
          <w:rFonts w:ascii="Times New Roman" w:hAnsi="Times New Roman" w:cs="Times New Roman"/>
          <w:bCs/>
        </w:rPr>
        <w:t>”</w:t>
      </w:r>
      <w:r w:rsidR="00DD1083" w:rsidRPr="005D17AD">
        <w:rPr>
          <w:rFonts w:ascii="Times New Roman" w:hAnsi="Times New Roman" w:cs="Times New Roman"/>
          <w:bCs/>
        </w:rPr>
        <w:t xml:space="preserve"> an experience stemming from shared positive affect, mutual care and concern, and </w:t>
      </w:r>
      <w:r w:rsidR="00CE7005" w:rsidRPr="005D17AD">
        <w:rPr>
          <w:rFonts w:ascii="Times New Roman" w:hAnsi="Times New Roman" w:cs="Times New Roman"/>
          <w:bCs/>
        </w:rPr>
        <w:t>bio</w:t>
      </w:r>
      <w:r w:rsidR="00DD1083" w:rsidRPr="005D17AD">
        <w:rPr>
          <w:rFonts w:ascii="Times New Roman" w:hAnsi="Times New Roman" w:cs="Times New Roman"/>
          <w:bCs/>
        </w:rPr>
        <w:t>behavioral synchrony</w:t>
      </w:r>
      <w:r w:rsidR="00CE7005" w:rsidRPr="005D17AD">
        <w:rPr>
          <w:rFonts w:ascii="Times New Roman" w:hAnsi="Times New Roman" w:cs="Times New Roman"/>
          <w:bCs/>
        </w:rPr>
        <w:t xml:space="preserve"> and that feeds bonding and commitments to others</w:t>
      </w:r>
      <w:r w:rsidR="00DD1083" w:rsidRPr="005D17AD">
        <w:rPr>
          <w:rFonts w:ascii="Times New Roman" w:hAnsi="Times New Roman" w:cs="Times New Roman"/>
          <w:bCs/>
        </w:rPr>
        <w:t xml:space="preserve">. </w:t>
      </w:r>
      <w:r w:rsidRPr="005D17AD">
        <w:rPr>
          <w:rFonts w:ascii="Times New Roman" w:hAnsi="Times New Roman" w:cs="Times New Roman"/>
          <w:bCs/>
        </w:rPr>
        <w:t>Although more research is needed in the context of religious rituals, one study on</w:t>
      </w:r>
      <w:r w:rsidR="00E66938" w:rsidRPr="005D17AD">
        <w:rPr>
          <w:rFonts w:ascii="Times New Roman" w:hAnsi="Times New Roman" w:cs="Times New Roman"/>
          <w:bCs/>
        </w:rPr>
        <w:t xml:space="preserve"> pilgrims</w:t>
      </w:r>
      <w:r w:rsidR="00E66938" w:rsidRPr="005D17AD">
        <w:rPr>
          <w:rFonts w:ascii="Times New Roman" w:hAnsi="Times New Roman" w:cs="Times New Roman"/>
        </w:rPr>
        <w:t xml:space="preserve"> attending a Hindu festival</w:t>
      </w:r>
      <w:r w:rsidRPr="005D17AD">
        <w:rPr>
          <w:rFonts w:ascii="Times New Roman" w:hAnsi="Times New Roman" w:cs="Times New Roman"/>
        </w:rPr>
        <w:t xml:space="preserve"> provides evidence</w:t>
      </w:r>
      <w:r w:rsidR="00E66938" w:rsidRPr="005D17AD">
        <w:rPr>
          <w:rFonts w:ascii="Times New Roman" w:hAnsi="Times New Roman" w:cs="Times New Roman"/>
        </w:rPr>
        <w:t xml:space="preserve"> that</w:t>
      </w:r>
      <w:r w:rsidR="00935BCE" w:rsidRPr="005D17AD">
        <w:rPr>
          <w:rFonts w:ascii="Times New Roman" w:hAnsi="Times New Roman" w:cs="Times New Roman"/>
        </w:rPr>
        <w:t xml:space="preserve"> </w:t>
      </w:r>
      <w:r w:rsidR="00E66938" w:rsidRPr="005D17AD">
        <w:rPr>
          <w:rFonts w:ascii="Times New Roman" w:hAnsi="Times New Roman" w:cs="Times New Roman"/>
        </w:rPr>
        <w:t>f</w:t>
      </w:r>
      <w:r w:rsidR="00D0526C" w:rsidRPr="005D17AD">
        <w:rPr>
          <w:rFonts w:ascii="Times New Roman" w:hAnsi="Times New Roman" w:cs="Times New Roman"/>
        </w:rPr>
        <w:t xml:space="preserve">eelings of a shared social identity during </w:t>
      </w:r>
      <w:r w:rsidR="00E66938" w:rsidRPr="005D17AD">
        <w:rPr>
          <w:rFonts w:ascii="Times New Roman" w:hAnsi="Times New Roman" w:cs="Times New Roman"/>
        </w:rPr>
        <w:t xml:space="preserve">this </w:t>
      </w:r>
      <w:r w:rsidR="00D0526C" w:rsidRPr="005D17AD">
        <w:rPr>
          <w:rFonts w:ascii="Times New Roman" w:hAnsi="Times New Roman" w:cs="Times New Roman"/>
        </w:rPr>
        <w:t xml:space="preserve">collective religious </w:t>
      </w:r>
      <w:r w:rsidR="00E66938" w:rsidRPr="005D17AD">
        <w:rPr>
          <w:rFonts w:ascii="Times New Roman" w:hAnsi="Times New Roman" w:cs="Times New Roman"/>
        </w:rPr>
        <w:t>event</w:t>
      </w:r>
      <w:r w:rsidR="00D0526C" w:rsidRPr="005D17AD">
        <w:rPr>
          <w:rFonts w:ascii="Times New Roman" w:hAnsi="Times New Roman" w:cs="Times New Roman"/>
        </w:rPr>
        <w:t xml:space="preserve"> amplif</w:t>
      </w:r>
      <w:r w:rsidR="00E66938" w:rsidRPr="005D17AD">
        <w:rPr>
          <w:rFonts w:ascii="Times New Roman" w:hAnsi="Times New Roman" w:cs="Times New Roman"/>
        </w:rPr>
        <w:t>ied the positivity of the emotions experienced</w:t>
      </w:r>
      <w:r w:rsidR="00935BCE" w:rsidRPr="005D17AD">
        <w:rPr>
          <w:rFonts w:ascii="Times New Roman" w:hAnsi="Times New Roman" w:cs="Times New Roman"/>
        </w:rPr>
        <w:t xml:space="preserve"> </w:t>
      </w:r>
      <w:r w:rsidR="00D0526C"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Hopkins&lt;/Author&gt;&lt;Year&gt;2016&lt;/Year&gt;&lt;RecNum&gt;1582&lt;/RecNum&gt;&lt;DisplayText&gt;[68]&lt;/DisplayText&gt;&lt;record&gt;&lt;rec-number&gt;1582&lt;/rec-number&gt;&lt;foreign-keys&gt;&lt;key app="EN" db-id="vtwwdv5f6fdaz6e0tw7xvttbtd55f2d02fps" timestamp="1591888070"&gt;1582&lt;/key&gt;&lt;/foreign-keys&gt;&lt;ref-type name="Journal Article"&gt;17&lt;/ref-type&gt;&lt;contributors&gt;&lt;authors&gt;&lt;author&gt;Hopkins, Nick&lt;/author&gt;&lt;author&gt;Reicher, Stephen D.&lt;/author&gt;&lt;author&gt;Khan, Sammyh S.&lt;/author&gt;&lt;author&gt;Tewari, Shruti&lt;/author&gt;&lt;author&gt;Srinivasan, Narayanan&lt;/author&gt;&lt;author&gt;Stevenson, Clifford&lt;/author&gt;&lt;/authors&gt;&lt;/contributors&gt;&lt;titles&gt;&lt;title&gt;Explaining effervescence: Investigating the relationship between shared social identity and positive experience in crowds&lt;/title&gt;&lt;secondary-title&gt;Cognition and Emotion&lt;/secondary-title&gt;&lt;/titles&gt;&lt;periodical&gt;&lt;full-title&gt;Cognition and Emotion&lt;/full-title&gt;&lt;/periodical&gt;&lt;pages&gt;20-32&lt;/pages&gt;&lt;volume&gt;30&lt;/volume&gt;&lt;number&gt;1&lt;/number&gt;&lt;dates&gt;&lt;year&gt;2016&lt;/year&gt;&lt;pub-dates&gt;&lt;date&gt;2016/01/02&lt;/date&gt;&lt;/pub-dates&gt;&lt;/dates&gt;&lt;publisher&gt;Routledge&lt;/publisher&gt;&lt;isbn&gt;0269-9931&lt;/isbn&gt;&lt;urls&gt;&lt;related-urls&gt;&lt;url&gt;https://doi.org/10.1080/02699931.2015.1015969&lt;/url&gt;&lt;/related-urls&gt;&lt;/urls&gt;&lt;electronic-resource-num&gt;10.1080/02699931.2015.1015969&lt;/electronic-resource-num&gt;&lt;/record&gt;&lt;/Cite&gt;&lt;/EndNote&gt;</w:instrText>
      </w:r>
      <w:r w:rsidR="00D0526C" w:rsidRPr="005D17AD">
        <w:rPr>
          <w:rFonts w:ascii="Times New Roman" w:hAnsi="Times New Roman" w:cs="Times New Roman"/>
        </w:rPr>
        <w:fldChar w:fldCharType="separate"/>
      </w:r>
      <w:r w:rsidR="00EC4F47">
        <w:rPr>
          <w:rFonts w:ascii="Times New Roman" w:hAnsi="Times New Roman" w:cs="Times New Roman"/>
          <w:noProof/>
        </w:rPr>
        <w:t>[68]</w:t>
      </w:r>
      <w:r w:rsidR="00D0526C" w:rsidRPr="005D17AD">
        <w:rPr>
          <w:rFonts w:ascii="Times New Roman" w:hAnsi="Times New Roman" w:cs="Times New Roman"/>
        </w:rPr>
        <w:fldChar w:fldCharType="end"/>
      </w:r>
      <w:r w:rsidR="00935BCE" w:rsidRPr="005D17AD">
        <w:rPr>
          <w:rFonts w:ascii="Times New Roman" w:hAnsi="Times New Roman" w:cs="Times New Roman"/>
        </w:rPr>
        <w:t>.</w:t>
      </w:r>
      <w:r w:rsidR="00D0526C" w:rsidRPr="005D17AD">
        <w:rPr>
          <w:rFonts w:ascii="Times New Roman" w:hAnsi="Times New Roman" w:cs="Times New Roman"/>
        </w:rPr>
        <w:t xml:space="preserve"> </w:t>
      </w:r>
      <w:r w:rsidR="00E66938" w:rsidRPr="005D17AD">
        <w:rPr>
          <w:rFonts w:ascii="Times New Roman" w:hAnsi="Times New Roman" w:cs="Times New Roman"/>
        </w:rPr>
        <w:t>In turn, t</w:t>
      </w:r>
      <w:r w:rsidR="00D0526C" w:rsidRPr="005D17AD">
        <w:rPr>
          <w:rFonts w:ascii="Times New Roman" w:hAnsi="Times New Roman" w:cs="Times New Roman"/>
        </w:rPr>
        <w:t xml:space="preserve">hese feelings of connectedness and unity are developed through the direct experience of </w:t>
      </w:r>
      <w:r w:rsidR="000E3433" w:rsidRPr="005D17AD">
        <w:rPr>
          <w:rFonts w:ascii="Times New Roman" w:hAnsi="Times New Roman" w:cs="Times New Roman"/>
        </w:rPr>
        <w:t>PE</w:t>
      </w:r>
      <w:r w:rsidR="00D0526C" w:rsidRPr="005D17AD">
        <w:rPr>
          <w:rFonts w:ascii="Times New Roman" w:hAnsi="Times New Roman" w:cs="Times New Roman"/>
        </w:rPr>
        <w:t xml:space="preserve">s </w:t>
      </w:r>
      <w:r w:rsidR="00013D65"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Waugh&lt;/Author&gt;&lt;Year&gt;2006&lt;/Year&gt;&lt;RecNum&gt;96&lt;/RecNum&gt;&lt;DisplayText&gt;[69]&lt;/DisplayText&gt;&lt;record&gt;&lt;rec-number&gt;96&lt;/rec-number&gt;&lt;foreign-keys&gt;&lt;key app="EN" db-id="vtwwdv5f6fdaz6e0tw7xvttbtd55f2d02fps" timestamp="0"&gt;96&lt;/key&gt;&lt;/foreign-keys&gt;&lt;ref-type name="Journal Article"&gt;17&lt;/ref-type&gt;&lt;contributors&gt;&lt;authors&gt;&lt;author&gt;Waugh, Christian E.&lt;/author&gt;&lt;author&gt;Fredrickson, Barbara L.&lt;/author&gt;&lt;/authors&gt;&lt;/contributors&gt;&lt;auth-address&gt;Waugh, Christian E., Department of Psychology, University of Michigan, 530 Church Street, Ann Arbor, MI, US, 48109, waughc@umich.edu&lt;/auth-address&gt;&lt;titles&gt;&lt;title&gt;Nice to know you: Positive emotions, self-other overlap, and complex understanding in the formation of a new relationship&lt;/title&gt;&lt;secondary-title&gt;The Journal of Positive Psychology&lt;/secondary-title&gt;&lt;tertiary-title&gt;Positive Emotions&lt;/tertiary-title&gt;&lt;/titles&gt;&lt;periodical&gt;&lt;full-title&gt;The Journal of Positive Psychology&lt;/full-title&gt;&lt;/periodical&gt;&lt;pages&gt;93-106&lt;/pages&gt;&lt;volume&gt;1&lt;/volume&gt;&lt;keywords&gt;&lt;keyword&gt;positive emotions&lt;/keyword&gt;&lt;keyword&gt;self-other overlap&lt;/keyword&gt;&lt;keyword&gt;complex understanding&lt;/keyword&gt;&lt;keyword&gt;relationship formation&lt;/keyword&gt;&lt;keyword&gt;positive psychology&lt;/keyword&gt;&lt;keyword&gt;Cognitive Complexity&lt;/keyword&gt;&lt;keyword&gt;Emotions&lt;/keyword&gt;&lt;keyword&gt;Positive Psychology&lt;/keyword&gt;&lt;keyword&gt;Self Concept&lt;/keyword&gt;&lt;keyword&gt;Interpersonal Relationships&lt;/keyword&gt;&lt;keyword&gt;Satisfaction&lt;/keyword&gt;&lt;/keywords&gt;&lt;dates&gt;&lt;year&gt;2006&lt;/year&gt;&lt;/dates&gt;&lt;pub-location&gt;United Kingdom&lt;/pub-location&gt;&lt;publisher&gt;Taylor &amp;amp; Francis&lt;/publisher&gt;&lt;urls&gt;&lt;related-urls&gt;&lt;url&gt;A2&lt;/url&gt;&lt;url&gt;10.1080/17439760500510569&lt;/url&gt;&lt;url&gt;http://search.ebscohost.com/login.aspx?direct=true&amp;amp;db=psyh&amp;amp;AN=2006-09016-005&amp;amp;site=ehost-live &lt;/url&gt;&lt;/related-urls&gt;&lt;/urls&gt;&lt;/record&gt;&lt;/Cite&gt;&lt;/EndNote&gt;</w:instrText>
      </w:r>
      <w:r w:rsidR="00013D65" w:rsidRPr="005D17AD">
        <w:rPr>
          <w:rFonts w:ascii="Times New Roman" w:hAnsi="Times New Roman" w:cs="Times New Roman"/>
        </w:rPr>
        <w:fldChar w:fldCharType="separate"/>
      </w:r>
      <w:r w:rsidR="00EC4F47">
        <w:rPr>
          <w:rFonts w:ascii="Times New Roman" w:hAnsi="Times New Roman" w:cs="Times New Roman"/>
          <w:noProof/>
        </w:rPr>
        <w:t>[69]</w:t>
      </w:r>
      <w:r w:rsidR="00013D65" w:rsidRPr="005D17AD">
        <w:rPr>
          <w:rFonts w:ascii="Times New Roman" w:hAnsi="Times New Roman" w:cs="Times New Roman"/>
        </w:rPr>
        <w:fldChar w:fldCharType="end"/>
      </w:r>
      <w:r w:rsidR="00013D65" w:rsidRPr="005D17AD">
        <w:rPr>
          <w:rFonts w:ascii="Times New Roman" w:hAnsi="Times New Roman" w:cs="Times New Roman"/>
        </w:rPr>
        <w:t xml:space="preserve"> </w:t>
      </w:r>
      <w:r w:rsidR="00D0526C" w:rsidRPr="005D17AD">
        <w:rPr>
          <w:rFonts w:ascii="Times New Roman" w:hAnsi="Times New Roman" w:cs="Times New Roman"/>
        </w:rPr>
        <w:t xml:space="preserve">and of other features of the ritual, such as synchrony </w:t>
      </w:r>
      <w:r w:rsidR="00D0526C"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Paladino&lt;/Author&gt;&lt;Year&gt;2010&lt;/Year&gt;&lt;RecNum&gt;1593&lt;/RecNum&gt;&lt;DisplayText&gt;[70]&lt;/DisplayText&gt;&lt;record&gt;&lt;rec-number&gt;1593&lt;/rec-number&gt;&lt;foreign-keys&gt;&lt;key app="EN" db-id="50xpxzwdmpepxeeerfn5apf1z9dezst5rzdw" timestamp="1593197584"&gt;1593&lt;/key&gt;&lt;/foreign-keys&gt;&lt;ref-type name="Journal Article"&gt;17&lt;/ref-type&gt;&lt;contributors&gt;&lt;authors&gt;&lt;author&gt;Paladino, M. P.&lt;/author&gt;&lt;author&gt;Mazzurega, Mara&lt;/author&gt;&lt;author&gt;Pavani, Francesco&lt;/author&gt;&lt;author&gt;Schubert, Thomas W. &lt;/author&gt;&lt;/authors&gt;&lt;/contributors&gt;&lt;titles&gt;&lt;title&gt;Synchronous multisensory stimulation blurs self-other boundaries&lt;/title&gt;&lt;secondary-title&gt;Psychological Science&lt;/secondary-title&gt;&lt;/titles&gt;&lt;periodical&gt;&lt;full-title&gt;Psychological science&lt;/full-title&gt;&lt;/periodical&gt;&lt;pages&gt;1202-1207&lt;/pages&gt;&lt;volume&gt;21&lt;/volume&gt;&lt;number&gt;9&lt;/number&gt;&lt;dates&gt;&lt;year&gt;2010&lt;/year&gt;&lt;/dates&gt;&lt;isbn&gt;0956-7976&lt;/isbn&gt;&lt;urls&gt;&lt;/urls&gt;&lt;/record&gt;&lt;/Cite&gt;&lt;/EndNote&gt;</w:instrText>
      </w:r>
      <w:r w:rsidR="00D0526C" w:rsidRPr="005D17AD">
        <w:rPr>
          <w:rFonts w:ascii="Times New Roman" w:hAnsi="Times New Roman" w:cs="Times New Roman"/>
        </w:rPr>
        <w:fldChar w:fldCharType="separate"/>
      </w:r>
      <w:r w:rsidR="00EC4F47">
        <w:rPr>
          <w:rFonts w:ascii="Times New Roman" w:hAnsi="Times New Roman" w:cs="Times New Roman"/>
          <w:noProof/>
        </w:rPr>
        <w:t>[70]</w:t>
      </w:r>
      <w:r w:rsidR="00D0526C" w:rsidRPr="005D17AD">
        <w:rPr>
          <w:rFonts w:ascii="Times New Roman" w:hAnsi="Times New Roman" w:cs="Times New Roman"/>
        </w:rPr>
        <w:fldChar w:fldCharType="end"/>
      </w:r>
      <w:r w:rsidR="00A72FEE" w:rsidRPr="005D17AD">
        <w:rPr>
          <w:rFonts w:ascii="Times New Roman" w:hAnsi="Times New Roman" w:cs="Times New Roman"/>
        </w:rPr>
        <w:t xml:space="preserve"> or emotional expressiveness </w:t>
      </w:r>
      <w:r w:rsidR="00A72FEE"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Krause&lt;/Author&gt;&lt;Year&gt;2013&lt;/Year&gt;&lt;RecNum&gt;754&lt;/RecNum&gt;&lt;DisplayText&gt;[40]&lt;/DisplayText&gt;&lt;record&gt;&lt;rec-number&gt;754&lt;/rec-number&gt;&lt;foreign-keys&gt;&lt;key app="EN" db-id="vtwwdv5f6fdaz6e0tw7xvttbtd55f2d02fps" timestamp="1394660854"&gt;754&lt;/key&gt;&lt;/foreign-keys&gt;&lt;ref-type name="Journal Article"&gt;17&lt;/ref-type&gt;&lt;contributors&gt;&lt;authors&gt;&lt;author&gt;Krause, Neal&lt;/author&gt;&lt;author&gt;Hayward, R David&lt;/author&gt;&lt;/authors&gt;&lt;/contributors&gt;&lt;titles&gt;&lt;title&gt;Emotional expressiveness during worship services and life satisfaction: assessing the influence of race and religious affiliation&lt;/title&gt;&lt;secondary-title&gt;Mental Health, Religion &amp;amp; Culture&lt;/secondary-title&gt;&lt;/titles&gt;&lt;pages&gt;813-831&lt;/pages&gt;&lt;volume&gt;16&lt;/volume&gt;&lt;number&gt;8&lt;/number&gt;&lt;dates&gt;&lt;year&gt;2013&lt;/year&gt;&lt;/dates&gt;&lt;isbn&gt;1367-4676&lt;/isbn&gt;&lt;urls&gt;&lt;/urls&gt;&lt;/record&gt;&lt;/Cite&gt;&lt;/EndNote&gt;</w:instrText>
      </w:r>
      <w:r w:rsidR="00A72FEE" w:rsidRPr="005D17AD">
        <w:rPr>
          <w:rFonts w:ascii="Times New Roman" w:hAnsi="Times New Roman" w:cs="Times New Roman"/>
        </w:rPr>
        <w:fldChar w:fldCharType="separate"/>
      </w:r>
      <w:r w:rsidR="00EC4F47">
        <w:rPr>
          <w:rFonts w:ascii="Times New Roman" w:hAnsi="Times New Roman" w:cs="Times New Roman"/>
          <w:noProof/>
        </w:rPr>
        <w:t>[40]</w:t>
      </w:r>
      <w:r w:rsidR="00A72FEE" w:rsidRPr="005D17AD">
        <w:rPr>
          <w:rFonts w:ascii="Times New Roman" w:hAnsi="Times New Roman" w:cs="Times New Roman"/>
        </w:rPr>
        <w:fldChar w:fldCharType="end"/>
      </w:r>
      <w:r w:rsidR="00D0526C" w:rsidRPr="005D17AD">
        <w:rPr>
          <w:rFonts w:ascii="Times New Roman" w:hAnsi="Times New Roman" w:cs="Times New Roman"/>
        </w:rPr>
        <w:t xml:space="preserve">. </w:t>
      </w:r>
    </w:p>
    <w:p w14:paraId="083C5BE8" w14:textId="199CF31A" w:rsidR="00B74705" w:rsidRPr="005D17AD" w:rsidRDefault="00B25D00" w:rsidP="00C51CC0">
      <w:pPr>
        <w:spacing w:line="480" w:lineRule="auto"/>
        <w:ind w:firstLine="720"/>
        <w:rPr>
          <w:rFonts w:ascii="Times New Roman" w:hAnsi="Times New Roman" w:cs="Times New Roman"/>
        </w:rPr>
      </w:pPr>
      <w:r w:rsidRPr="005D17AD">
        <w:rPr>
          <w:rFonts w:ascii="Times New Roman" w:hAnsi="Times New Roman" w:cs="Times New Roman"/>
        </w:rPr>
        <w:t>Positive attitudes toward God</w:t>
      </w:r>
      <w:r w:rsidR="00B51FE7" w:rsidRPr="005D17AD">
        <w:rPr>
          <w:rFonts w:ascii="Times New Roman" w:hAnsi="Times New Roman" w:cs="Times New Roman"/>
        </w:rPr>
        <w:t>,</w:t>
      </w:r>
      <w:r w:rsidRPr="005D17AD">
        <w:rPr>
          <w:rFonts w:ascii="Times New Roman" w:hAnsi="Times New Roman" w:cs="Times New Roman"/>
        </w:rPr>
        <w:t xml:space="preserve"> </w:t>
      </w:r>
      <w:r w:rsidR="008164C0" w:rsidRPr="005D17AD">
        <w:rPr>
          <w:rFonts w:ascii="Times New Roman" w:hAnsi="Times New Roman" w:cs="Times New Roman"/>
        </w:rPr>
        <w:t>such as trusting God or feeling loved and supported by God</w:t>
      </w:r>
      <w:r w:rsidR="00B51FE7" w:rsidRPr="005D17AD">
        <w:rPr>
          <w:rFonts w:ascii="Times New Roman" w:hAnsi="Times New Roman" w:cs="Times New Roman"/>
        </w:rPr>
        <w:t>,</w:t>
      </w:r>
      <w:r w:rsidR="008164C0" w:rsidRPr="005D17AD">
        <w:rPr>
          <w:rFonts w:ascii="Times New Roman" w:hAnsi="Times New Roman" w:cs="Times New Roman"/>
        </w:rPr>
        <w:t xml:space="preserve"> </w:t>
      </w:r>
      <w:r w:rsidRPr="005D17AD">
        <w:rPr>
          <w:rFonts w:ascii="Times New Roman" w:hAnsi="Times New Roman" w:cs="Times New Roman"/>
        </w:rPr>
        <w:t>have also been found to correlate with religiosity</w:t>
      </w:r>
      <w:r w:rsidR="008164C0" w:rsidRPr="005D17AD">
        <w:rPr>
          <w:rFonts w:ascii="Times New Roman" w:hAnsi="Times New Roman" w:cs="Times New Roman"/>
        </w:rPr>
        <w:t xml:space="preserve"> </w:t>
      </w:r>
      <w:r w:rsidRPr="005D17AD">
        <w:rPr>
          <w:rFonts w:ascii="Times New Roman" w:hAnsi="Times New Roman" w:cs="Times New Roman"/>
        </w:rPr>
        <w:t xml:space="preserve">and religious participation </w:t>
      </w:r>
      <w:r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Wood&lt;/Author&gt;&lt;Year&gt;2010&lt;/Year&gt;&lt;RecNum&gt;1594&lt;/RecNum&gt;&lt;DisplayText&gt;[71]&lt;/DisplayText&gt;&lt;record&gt;&lt;rec-number&gt;1594&lt;/rec-number&gt;&lt;foreign-keys&gt;&lt;key app="EN" db-id="50xpxzwdmpepxeeerfn5apf1z9dezst5rzdw" timestamp="1593197584"&gt;1594&lt;/key&gt;&lt;/foreign-keys&gt;&lt;ref-type name="Journal Article"&gt;17&lt;/ref-type&gt;&lt;contributors&gt;&lt;authors&gt;&lt;author&gt;Wood, Benjamin T.&lt;/author&gt;&lt;author&gt;Worthington Jr, Everett L.&lt;/author&gt;&lt;author&gt;Exline, Julie Juola&lt;/author&gt;&lt;author&gt;Yali, Ann Marie&lt;/author&gt;&lt;author&gt;Aten, Jamie D.&lt;/author&gt;&lt;author&gt;McMinn, Mark R.&lt;/author&gt;&lt;/authors&gt;&lt;/contributors&gt;&lt;auth-address&gt;Worthington, Everett L., Jr.: Department of Psychology, Box 842018, 806 West Franklin Street, Richmond, VA, US, 23284-2018, eworth@vcu.edu&lt;/auth-address&gt;&lt;titles&gt;&lt;title&gt;Development, refinement, and psychometric properties of the Attitudes Toward God Scale (ATGS-9)&lt;/title&gt;&lt;secondary-title&gt;Psychology of Religion and Spirituality&lt;/secondary-title&gt;&lt;/titles&gt;&lt;periodical&gt;&lt;full-title&gt;Psychology of Religion and Spirituality&lt;/full-title&gt;&lt;/periodical&gt;&lt;pages&gt;148-167&lt;/pages&gt;&lt;volume&gt;2&lt;/volume&gt;&lt;number&gt;3&lt;/number&gt;&lt;keywords&gt;&lt;keyword&gt;*Attitudes&lt;/keyword&gt;&lt;keyword&gt;*God Concepts&lt;/keyword&gt;&lt;keyword&gt;*Psychometrics&lt;/keyword&gt;&lt;keyword&gt;*Religiosity&lt;/keyword&gt;&lt;keyword&gt;*Test Construction&lt;/keyword&gt;&lt;keyword&gt;Test Reliability&lt;/keyword&gt;&lt;keyword&gt;Test Validity&lt;/keyword&gt;&lt;/keywords&gt;&lt;dates&gt;&lt;year&gt;2010&lt;/year&gt;&lt;/dates&gt;&lt;pub-location&gt;US&lt;/pub-location&gt;&lt;publisher&gt;Educational Publishing Foundation&lt;/publisher&gt;&lt;isbn&gt;1943-1562(Electronic),1941-1022(Print)&lt;/isbn&gt;&lt;urls&gt;&lt;/urls&gt;&lt;electronic-resource-num&gt;10.1037/a0018753&lt;/electronic-resource-num&gt;&lt;/record&gt;&lt;/Cite&gt;&lt;/EndNote&gt;</w:instrText>
      </w:r>
      <w:r w:rsidRPr="005D17AD">
        <w:rPr>
          <w:rFonts w:ascii="Times New Roman" w:hAnsi="Times New Roman" w:cs="Times New Roman"/>
        </w:rPr>
        <w:fldChar w:fldCharType="separate"/>
      </w:r>
      <w:r w:rsidR="00EC4F47">
        <w:rPr>
          <w:rFonts w:ascii="Times New Roman" w:hAnsi="Times New Roman" w:cs="Times New Roman"/>
          <w:noProof/>
        </w:rPr>
        <w:t>[71]</w:t>
      </w:r>
      <w:r w:rsidRPr="005D17AD">
        <w:rPr>
          <w:rFonts w:ascii="Times New Roman" w:hAnsi="Times New Roman" w:cs="Times New Roman"/>
        </w:rPr>
        <w:fldChar w:fldCharType="end"/>
      </w:r>
      <w:r w:rsidRPr="005D17AD">
        <w:rPr>
          <w:rFonts w:ascii="Times New Roman" w:hAnsi="Times New Roman" w:cs="Times New Roman"/>
        </w:rPr>
        <w:t xml:space="preserve">. </w:t>
      </w:r>
      <w:r w:rsidR="008164C0" w:rsidRPr="005D17AD">
        <w:rPr>
          <w:rFonts w:ascii="Times New Roman" w:hAnsi="Times New Roman" w:cs="Times New Roman"/>
        </w:rPr>
        <w:t xml:space="preserve">Logically, having a positive relationship with God allows greater enjoyment of actions that </w:t>
      </w:r>
      <w:r w:rsidR="00D249D4" w:rsidRPr="005D17AD">
        <w:rPr>
          <w:rFonts w:ascii="Times New Roman" w:hAnsi="Times New Roman" w:cs="Times New Roman"/>
        </w:rPr>
        <w:t xml:space="preserve">are directed toward him. </w:t>
      </w:r>
      <w:r w:rsidR="008164C0" w:rsidRPr="005D17AD">
        <w:rPr>
          <w:rFonts w:ascii="Times New Roman" w:hAnsi="Times New Roman" w:cs="Times New Roman"/>
        </w:rPr>
        <w:t xml:space="preserve">On the flip side, having negative attitudes toward God, such as anger toward God, </w:t>
      </w:r>
      <w:r w:rsidR="001845E6" w:rsidRPr="005D17AD">
        <w:rPr>
          <w:rFonts w:ascii="Times New Roman" w:hAnsi="Times New Roman" w:cs="Times New Roman"/>
        </w:rPr>
        <w:t>has been found to relate</w:t>
      </w:r>
      <w:r w:rsidR="008164C0" w:rsidRPr="005D17AD">
        <w:rPr>
          <w:rFonts w:ascii="Times New Roman" w:hAnsi="Times New Roman" w:cs="Times New Roman"/>
        </w:rPr>
        <w:t xml:space="preserve"> to more distress</w:t>
      </w:r>
      <w:r w:rsidR="001B1EBC" w:rsidRPr="005D17AD">
        <w:rPr>
          <w:rFonts w:ascii="Times New Roman" w:hAnsi="Times New Roman" w:cs="Times New Roman"/>
        </w:rPr>
        <w:t xml:space="preserve"> </w:t>
      </w:r>
      <w:r w:rsidR="001B1EBC"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Exline&lt;/Author&gt;&lt;Year&gt;2016&lt;/Year&gt;&lt;RecNum&gt;1577&lt;/RecNum&gt;&lt;DisplayText&gt;[72]&lt;/DisplayText&gt;&lt;record&gt;&lt;rec-number&gt;1577&lt;/rec-number&gt;&lt;foreign-keys&gt;&lt;key app="EN" db-id="50xpxzwdmpepxeeerfn5apf1z9dezst5rzdw" timestamp="1592510449"&gt;1577&lt;/key&gt;&lt;/foreign-keys&gt;&lt;ref-type name="Journal Article"&gt;17&lt;/ref-type&gt;&lt;contributors&gt;&lt;authors&gt;&lt;author&gt;Exline, Julie J.&lt;/author&gt;&lt;author&gt;Krause, Steven J.&lt;/author&gt;&lt;author&gt;Broer, Karen A.&lt;/author&gt;&lt;/authors&gt;&lt;/contributors&gt;&lt;titles&gt;&lt;title&gt;Spiritual struggle among patients seeking treatment for chronic headaches: Anger and protest behaviors toward God&lt;/title&gt;&lt;secondary-title&gt;Journal of Religion and Health&lt;/secondary-title&gt;&lt;/titles&gt;&lt;periodical&gt;&lt;full-title&gt;Journal of Religion and Health&lt;/full-title&gt;&lt;/periodical&gt;&lt;pages&gt;1729-1747&lt;/pages&gt;&lt;volume&gt;55&lt;/volume&gt;&lt;number&gt;5&lt;/number&gt;&lt;dates&gt;&lt;year&gt;2016&lt;/year&gt;&lt;pub-dates&gt;&lt;date&gt;2016/10/01&lt;/date&gt;&lt;/pub-dates&gt;&lt;/dates&gt;&lt;isbn&gt;1573-6571&lt;/isbn&gt;&lt;urls&gt;&lt;related-urls&gt;&lt;url&gt;https://doi.org/10.1007/s10943-016-0259-y&lt;/url&gt;&lt;/related-urls&gt;&lt;/urls&gt;&lt;electronic-resource-num&gt;10.1007/s10943-016-0259-y&lt;/electronic-resource-num&gt;&lt;/record&gt;&lt;/Cite&gt;&lt;/EndNote&gt;</w:instrText>
      </w:r>
      <w:r w:rsidR="001B1EBC" w:rsidRPr="005D17AD">
        <w:rPr>
          <w:rFonts w:ascii="Times New Roman" w:hAnsi="Times New Roman" w:cs="Times New Roman"/>
        </w:rPr>
        <w:fldChar w:fldCharType="separate"/>
      </w:r>
      <w:r w:rsidR="00EC4F47">
        <w:rPr>
          <w:rFonts w:ascii="Times New Roman" w:hAnsi="Times New Roman" w:cs="Times New Roman"/>
          <w:noProof/>
        </w:rPr>
        <w:t>[72]</w:t>
      </w:r>
      <w:r w:rsidR="001B1EBC" w:rsidRPr="005D17AD">
        <w:rPr>
          <w:rFonts w:ascii="Times New Roman" w:hAnsi="Times New Roman" w:cs="Times New Roman"/>
        </w:rPr>
        <w:fldChar w:fldCharType="end"/>
      </w:r>
      <w:r w:rsidR="001B1EBC" w:rsidRPr="005D17AD">
        <w:rPr>
          <w:rFonts w:ascii="Times New Roman" w:hAnsi="Times New Roman" w:cs="Times New Roman"/>
        </w:rPr>
        <w:t>.</w:t>
      </w:r>
      <w:r w:rsidR="001B1EBC" w:rsidRPr="005D17AD" w:rsidDel="001B1EBC">
        <w:rPr>
          <w:rFonts w:ascii="Times New Roman" w:hAnsi="Times New Roman" w:cs="Times New Roman"/>
        </w:rPr>
        <w:t xml:space="preserve"> </w:t>
      </w:r>
      <w:r w:rsidR="00D249D4" w:rsidRPr="005D17AD">
        <w:rPr>
          <w:rFonts w:ascii="Times New Roman" w:hAnsi="Times New Roman" w:cs="Times New Roman"/>
        </w:rPr>
        <w:t>In addition, such</w:t>
      </w:r>
      <w:r w:rsidR="00B51FE7" w:rsidRPr="005D17AD">
        <w:rPr>
          <w:rFonts w:ascii="Times New Roman" w:hAnsi="Times New Roman" w:cs="Times New Roman"/>
        </w:rPr>
        <w:t xml:space="preserve"> a</w:t>
      </w:r>
      <w:r w:rsidR="00D249D4" w:rsidRPr="005D17AD">
        <w:rPr>
          <w:rFonts w:ascii="Times New Roman" w:hAnsi="Times New Roman" w:cs="Times New Roman"/>
        </w:rPr>
        <w:t xml:space="preserve"> positive relationship is probably also built th</w:t>
      </w:r>
      <w:r w:rsidR="00740012" w:rsidRPr="005D17AD">
        <w:rPr>
          <w:rFonts w:ascii="Times New Roman" w:hAnsi="Times New Roman" w:cs="Times New Roman"/>
        </w:rPr>
        <w:t>r</w:t>
      </w:r>
      <w:r w:rsidR="00D249D4" w:rsidRPr="005D17AD">
        <w:rPr>
          <w:rFonts w:ascii="Times New Roman" w:hAnsi="Times New Roman" w:cs="Times New Roman"/>
        </w:rPr>
        <w:t xml:space="preserve">ough </w:t>
      </w:r>
      <w:r w:rsidR="003C66FB" w:rsidRPr="005D17AD">
        <w:rPr>
          <w:rFonts w:ascii="Times New Roman" w:hAnsi="Times New Roman" w:cs="Times New Roman"/>
        </w:rPr>
        <w:t>communicating with God</w:t>
      </w:r>
      <w:r w:rsidR="00D249D4" w:rsidRPr="005D17AD">
        <w:rPr>
          <w:rFonts w:ascii="Times New Roman" w:hAnsi="Times New Roman" w:cs="Times New Roman"/>
        </w:rPr>
        <w:t>.</w:t>
      </w:r>
      <w:r w:rsidR="003C66FB" w:rsidRPr="005D17AD">
        <w:rPr>
          <w:rFonts w:ascii="Times New Roman" w:hAnsi="Times New Roman" w:cs="Times New Roman"/>
        </w:rPr>
        <w:t xml:space="preserve"> </w:t>
      </w:r>
      <w:r w:rsidR="00D249D4" w:rsidRPr="005D17AD">
        <w:rPr>
          <w:rFonts w:ascii="Times New Roman" w:hAnsi="Times New Roman" w:cs="Times New Roman"/>
        </w:rPr>
        <w:t>Specifically, i</w:t>
      </w:r>
      <w:r w:rsidR="008164C0" w:rsidRPr="005D17AD">
        <w:rPr>
          <w:rFonts w:ascii="Times New Roman" w:hAnsi="Times New Roman" w:cs="Times New Roman"/>
        </w:rPr>
        <w:t xml:space="preserve">f prayer is accompanied by the disclosure and feelings of </w:t>
      </w:r>
      <w:r w:rsidR="000E3433" w:rsidRPr="005D17AD">
        <w:rPr>
          <w:rFonts w:ascii="Times New Roman" w:hAnsi="Times New Roman" w:cs="Times New Roman"/>
        </w:rPr>
        <w:t>PE</w:t>
      </w:r>
      <w:r w:rsidR="008164C0" w:rsidRPr="005D17AD">
        <w:rPr>
          <w:rFonts w:ascii="Times New Roman" w:hAnsi="Times New Roman" w:cs="Times New Roman"/>
        </w:rPr>
        <w:t>s, relationship research suggests that this should lead to greater closeness</w:t>
      </w:r>
      <w:r w:rsidR="00740012" w:rsidRPr="005D17AD">
        <w:rPr>
          <w:rFonts w:ascii="Times New Roman" w:hAnsi="Times New Roman" w:cs="Times New Roman"/>
        </w:rPr>
        <w:t xml:space="preserve"> and relationship well-being </w:t>
      </w:r>
      <w:r w:rsidR="00C52229"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Gable&lt;/Author&gt;&lt;Year&gt;2006&lt;/Year&gt;&lt;RecNum&gt;1595&lt;/RecNum&gt;&lt;DisplayText&gt;[73]&lt;/DisplayText&gt;&lt;record&gt;&lt;rec-number&gt;1595&lt;/rec-number&gt;&lt;foreign-keys&gt;&lt;key app="EN" db-id="50xpxzwdmpepxeeerfn5apf1z9dezst5rzdw" timestamp="1593197584"&gt;1595&lt;/key&gt;&lt;/foreign-keys&gt;&lt;ref-type name="Journal Article"&gt;17&lt;/ref-type&gt;&lt;contributors&gt;&lt;authors&gt;&lt;author&gt;Gable, Shelly L.&lt;/author&gt;&lt;author&gt;Gonzaga, Gian C.&lt;/author&gt;&lt;author&gt;Strachman, Amy&lt;/author&gt;&lt;/authors&gt;&lt;/contributors&gt;&lt;titles&gt;&lt;title&gt;Will you be there for me when things go right? Supportive responses to positive event disclosures&lt;/title&gt;&lt;secondary-title&gt; Journal of Personality and Social Psychology&lt;/secondary-title&gt;&lt;/titles&gt;&lt;pages&gt;904&lt;/pages&gt;&lt;volume&gt;91&lt;/volume&gt;&lt;number&gt;5&lt;/number&gt;&lt;dates&gt;&lt;year&gt;2006&lt;/year&gt;&lt;/dates&gt;&lt;isbn&gt;1939-1315&lt;/isbn&gt;&lt;urls&gt;&lt;/urls&gt;&lt;/record&gt;&lt;/Cite&gt;&lt;/EndNote&gt;</w:instrText>
      </w:r>
      <w:r w:rsidR="00C52229" w:rsidRPr="005D17AD">
        <w:rPr>
          <w:rFonts w:ascii="Times New Roman" w:hAnsi="Times New Roman" w:cs="Times New Roman"/>
        </w:rPr>
        <w:fldChar w:fldCharType="separate"/>
      </w:r>
      <w:r w:rsidR="00EC4F47">
        <w:rPr>
          <w:rFonts w:ascii="Times New Roman" w:hAnsi="Times New Roman" w:cs="Times New Roman"/>
          <w:noProof/>
        </w:rPr>
        <w:t>[73]</w:t>
      </w:r>
      <w:r w:rsidR="00C52229" w:rsidRPr="005D17AD">
        <w:rPr>
          <w:rFonts w:ascii="Times New Roman" w:hAnsi="Times New Roman" w:cs="Times New Roman"/>
        </w:rPr>
        <w:fldChar w:fldCharType="end"/>
      </w:r>
      <w:r w:rsidR="00F73D3F" w:rsidRPr="005D17AD">
        <w:rPr>
          <w:rFonts w:ascii="Times New Roman" w:hAnsi="Times New Roman" w:cs="Times New Roman"/>
        </w:rPr>
        <w:t>.</w:t>
      </w:r>
      <w:r w:rsidR="003C66FB" w:rsidRPr="005D17AD">
        <w:rPr>
          <w:rFonts w:ascii="Times New Roman" w:hAnsi="Times New Roman" w:cs="Times New Roman"/>
        </w:rPr>
        <w:t xml:space="preserve"> </w:t>
      </w:r>
      <w:r w:rsidR="00D249D4" w:rsidRPr="005D17AD">
        <w:rPr>
          <w:rFonts w:ascii="Times New Roman" w:hAnsi="Times New Roman" w:cs="Times New Roman"/>
        </w:rPr>
        <w:t xml:space="preserve">Future research should test whether </w:t>
      </w:r>
      <w:r w:rsidR="003C66FB" w:rsidRPr="005D17AD">
        <w:rPr>
          <w:rFonts w:ascii="Times New Roman" w:hAnsi="Times New Roman" w:cs="Times New Roman"/>
        </w:rPr>
        <w:t>p</w:t>
      </w:r>
      <w:r w:rsidR="00EF228F" w:rsidRPr="005D17AD">
        <w:rPr>
          <w:rFonts w:ascii="Times New Roman" w:hAnsi="Times New Roman" w:cs="Times New Roman"/>
        </w:rPr>
        <w:t xml:space="preserve">rayers </w:t>
      </w:r>
      <w:r w:rsidR="00A53DC7" w:rsidRPr="005D17AD">
        <w:rPr>
          <w:rFonts w:ascii="Times New Roman" w:hAnsi="Times New Roman" w:cs="Times New Roman"/>
        </w:rPr>
        <w:t>foc</w:t>
      </w:r>
      <w:r w:rsidR="00EF228F" w:rsidRPr="005D17AD">
        <w:rPr>
          <w:rFonts w:ascii="Times New Roman" w:hAnsi="Times New Roman" w:cs="Times New Roman"/>
        </w:rPr>
        <w:t>used on praise and thanksgiving</w:t>
      </w:r>
      <w:r w:rsidR="00335E1E" w:rsidRPr="005D17AD">
        <w:rPr>
          <w:rFonts w:ascii="Times New Roman" w:hAnsi="Times New Roman" w:cs="Times New Roman"/>
        </w:rPr>
        <w:t xml:space="preserve"> </w:t>
      </w:r>
      <w:r w:rsidR="00D249D4" w:rsidRPr="005D17AD">
        <w:rPr>
          <w:rFonts w:ascii="Times New Roman" w:hAnsi="Times New Roman" w:cs="Times New Roman"/>
        </w:rPr>
        <w:t xml:space="preserve">are particularly apt at building a good </w:t>
      </w:r>
      <w:r w:rsidR="008164C0" w:rsidRPr="005D17AD">
        <w:rPr>
          <w:rFonts w:ascii="Times New Roman" w:hAnsi="Times New Roman" w:cs="Times New Roman"/>
        </w:rPr>
        <w:t>quality</w:t>
      </w:r>
      <w:r w:rsidR="003C66FB" w:rsidRPr="005D17AD">
        <w:rPr>
          <w:rFonts w:ascii="Times New Roman" w:hAnsi="Times New Roman" w:cs="Times New Roman"/>
        </w:rPr>
        <w:t xml:space="preserve"> </w:t>
      </w:r>
      <w:r w:rsidR="00EF228F" w:rsidRPr="005D17AD">
        <w:rPr>
          <w:rFonts w:ascii="Times New Roman" w:hAnsi="Times New Roman" w:cs="Times New Roman"/>
        </w:rPr>
        <w:t>relationship</w:t>
      </w:r>
      <w:r w:rsidR="003C66FB" w:rsidRPr="005D17AD">
        <w:rPr>
          <w:rFonts w:ascii="Times New Roman" w:hAnsi="Times New Roman" w:cs="Times New Roman"/>
        </w:rPr>
        <w:t xml:space="preserve"> </w:t>
      </w:r>
      <w:r w:rsidR="008164C0" w:rsidRPr="005D17AD">
        <w:rPr>
          <w:rFonts w:ascii="Times New Roman" w:hAnsi="Times New Roman" w:cs="Times New Roman"/>
        </w:rPr>
        <w:t>with God</w:t>
      </w:r>
      <w:r w:rsidR="00EF228F" w:rsidRPr="005D17AD">
        <w:rPr>
          <w:rFonts w:ascii="Times New Roman" w:hAnsi="Times New Roman" w:cs="Times New Roman"/>
        </w:rPr>
        <w:t xml:space="preserve">. </w:t>
      </w:r>
    </w:p>
    <w:p w14:paraId="7CCE93F3" w14:textId="53393824" w:rsidR="009F5C34" w:rsidRPr="005D17AD" w:rsidRDefault="00EC1242" w:rsidP="00B0641D">
      <w:pPr>
        <w:pStyle w:val="ListParagraph"/>
        <w:numPr>
          <w:ilvl w:val="2"/>
          <w:numId w:val="15"/>
        </w:numPr>
        <w:spacing w:line="480" w:lineRule="auto"/>
        <w:rPr>
          <w:rFonts w:ascii="Times New Roman" w:hAnsi="Times New Roman" w:cs="Times New Roman"/>
          <w:b/>
        </w:rPr>
      </w:pPr>
      <w:r w:rsidRPr="005D17AD">
        <w:rPr>
          <w:rFonts w:ascii="Times New Roman" w:hAnsi="Times New Roman" w:cs="Times New Roman"/>
          <w:b/>
        </w:rPr>
        <w:t>P</w:t>
      </w:r>
      <w:r w:rsidR="009F5C34" w:rsidRPr="005D17AD">
        <w:rPr>
          <w:rFonts w:ascii="Times New Roman" w:hAnsi="Times New Roman" w:cs="Times New Roman"/>
          <w:b/>
        </w:rPr>
        <w:t>sychological</w:t>
      </w:r>
      <w:r w:rsidR="00CB597B" w:rsidRPr="005D17AD">
        <w:rPr>
          <w:rFonts w:ascii="Times New Roman" w:hAnsi="Times New Roman" w:cs="Times New Roman"/>
          <w:b/>
        </w:rPr>
        <w:t xml:space="preserve"> R</w:t>
      </w:r>
      <w:r w:rsidR="004F7BA3" w:rsidRPr="005D17AD">
        <w:rPr>
          <w:rFonts w:ascii="Times New Roman" w:hAnsi="Times New Roman" w:cs="Times New Roman"/>
          <w:b/>
        </w:rPr>
        <w:t>esources</w:t>
      </w:r>
      <w:r w:rsidR="00CB597B" w:rsidRPr="005D17AD">
        <w:rPr>
          <w:rFonts w:ascii="Times New Roman" w:hAnsi="Times New Roman" w:cs="Times New Roman"/>
          <w:b/>
        </w:rPr>
        <w:t>.</w:t>
      </w:r>
    </w:p>
    <w:p w14:paraId="75BF711A" w14:textId="20FF1072" w:rsidR="00D926EE" w:rsidRPr="005D17AD" w:rsidRDefault="00116ECA" w:rsidP="009251C0">
      <w:pPr>
        <w:spacing w:line="480" w:lineRule="auto"/>
        <w:ind w:firstLine="720"/>
        <w:rPr>
          <w:rFonts w:ascii="Times New Roman" w:hAnsi="Times New Roman" w:cs="Times New Roman"/>
        </w:rPr>
      </w:pPr>
      <w:r w:rsidRPr="005D17AD">
        <w:rPr>
          <w:rFonts w:ascii="Times New Roman" w:hAnsi="Times New Roman" w:cs="Times New Roman"/>
        </w:rPr>
        <w:t>Well-</w:t>
      </w:r>
      <w:r w:rsidR="006D3AB3" w:rsidRPr="005D17AD">
        <w:rPr>
          <w:rFonts w:ascii="Times New Roman" w:hAnsi="Times New Roman" w:cs="Times New Roman"/>
        </w:rPr>
        <w:t>being is a malleable psychological resources that provides the ability to enjoy pleasant events more.</w:t>
      </w:r>
      <w:r w:rsidR="006D3AB3" w:rsidRPr="005D17AD">
        <w:rPr>
          <w:rFonts w:ascii="Times New Roman" w:hAnsi="Times New Roman" w:cs="Times New Roman"/>
          <w:b/>
          <w:bCs/>
        </w:rPr>
        <w:t xml:space="preserve"> </w:t>
      </w:r>
      <w:r w:rsidR="00761EAB" w:rsidRPr="005D17AD">
        <w:rPr>
          <w:rFonts w:ascii="Times New Roman" w:hAnsi="Times New Roman" w:cs="Times New Roman"/>
        </w:rPr>
        <w:t>In a longitudinal study using the day reconstruction method,</w:t>
      </w:r>
      <w:r w:rsidR="00ED3324" w:rsidRPr="005D17AD">
        <w:rPr>
          <w:rFonts w:ascii="Times New Roman" w:hAnsi="Times New Roman" w:cs="Times New Roman"/>
        </w:rPr>
        <w:t xml:space="preserve"> </w:t>
      </w:r>
      <w:r w:rsidR="00761EAB" w:rsidRPr="005D17AD">
        <w:rPr>
          <w:rFonts w:ascii="Times New Roman" w:hAnsi="Times New Roman" w:cs="Times New Roman"/>
        </w:rPr>
        <w:t>participants categorized as flourishers (</w:t>
      </w:r>
      <w:r w:rsidR="00ED3324" w:rsidRPr="005D17AD">
        <w:rPr>
          <w:rFonts w:ascii="Times New Roman" w:hAnsi="Times New Roman" w:cs="Times New Roman"/>
        </w:rPr>
        <w:t xml:space="preserve">i.e., with </w:t>
      </w:r>
      <w:r w:rsidR="00761EAB" w:rsidRPr="005D17AD">
        <w:rPr>
          <w:rFonts w:ascii="Times New Roman" w:hAnsi="Times New Roman" w:cs="Times New Roman"/>
        </w:rPr>
        <w:t xml:space="preserve">optimal levels of well-being) </w:t>
      </w:r>
      <w:r w:rsidR="006967A1" w:rsidRPr="005D17AD">
        <w:rPr>
          <w:rFonts w:ascii="Times New Roman" w:hAnsi="Times New Roman" w:cs="Times New Roman"/>
        </w:rPr>
        <w:t xml:space="preserve">showed </w:t>
      </w:r>
      <w:r w:rsidR="006967A1" w:rsidRPr="005D17AD">
        <w:rPr>
          <w:rFonts w:ascii="Times New Roman" w:hAnsi="Times New Roman" w:cs="Times New Roman"/>
        </w:rPr>
        <w:lastRenderedPageBreak/>
        <w:t xml:space="preserve">greater </w:t>
      </w:r>
      <w:r w:rsidR="000E3433" w:rsidRPr="005D17AD">
        <w:rPr>
          <w:rFonts w:ascii="Times New Roman" w:hAnsi="Times New Roman" w:cs="Times New Roman"/>
        </w:rPr>
        <w:t>PE</w:t>
      </w:r>
      <w:r w:rsidR="00761EAB" w:rsidRPr="005D17AD">
        <w:rPr>
          <w:rFonts w:ascii="Times New Roman" w:hAnsi="Times New Roman" w:cs="Times New Roman"/>
        </w:rPr>
        <w:t xml:space="preserve"> reactivity</w:t>
      </w:r>
      <w:r w:rsidR="00ED3324" w:rsidRPr="005D17AD">
        <w:rPr>
          <w:rFonts w:ascii="Times New Roman" w:hAnsi="Times New Roman" w:cs="Times New Roman"/>
        </w:rPr>
        <w:t>,</w:t>
      </w:r>
      <w:r w:rsidR="00761EAB" w:rsidRPr="005D17AD">
        <w:rPr>
          <w:rFonts w:ascii="Times New Roman" w:hAnsi="Times New Roman" w:cs="Times New Roman"/>
        </w:rPr>
        <w:t xml:space="preserve"> </w:t>
      </w:r>
      <w:r w:rsidR="00ED3324" w:rsidRPr="005D17AD">
        <w:rPr>
          <w:rFonts w:ascii="Times New Roman" w:hAnsi="Times New Roman" w:cs="Times New Roman"/>
        </w:rPr>
        <w:t xml:space="preserve">compared to non-flourishers or depressed participants, </w:t>
      </w:r>
      <w:r w:rsidR="00761EAB" w:rsidRPr="005D17AD">
        <w:rPr>
          <w:rFonts w:ascii="Times New Roman" w:hAnsi="Times New Roman" w:cs="Times New Roman"/>
        </w:rPr>
        <w:t>to</w:t>
      </w:r>
      <w:r w:rsidR="006967A1" w:rsidRPr="005D17AD">
        <w:rPr>
          <w:rFonts w:ascii="Times New Roman" w:hAnsi="Times New Roman" w:cs="Times New Roman"/>
        </w:rPr>
        <w:t xml:space="preserve"> spiritual activities</w:t>
      </w:r>
      <w:r w:rsidR="009251C0" w:rsidRPr="005D17AD">
        <w:rPr>
          <w:rFonts w:ascii="Times New Roman" w:hAnsi="Times New Roman" w:cs="Times New Roman"/>
        </w:rPr>
        <w:t xml:space="preserve"> </w:t>
      </w:r>
      <w:r w:rsidR="00ED3324" w:rsidRPr="005D17AD">
        <w:rPr>
          <w:rFonts w:ascii="Times New Roman" w:hAnsi="Times New Roman" w:cs="Times New Roman"/>
        </w:rPr>
        <w:t xml:space="preserve">such as </w:t>
      </w:r>
      <w:r w:rsidR="009251C0" w:rsidRPr="005D17AD">
        <w:rPr>
          <w:rFonts w:ascii="Times New Roman" w:hAnsi="Times New Roman" w:cs="Times New Roman"/>
        </w:rPr>
        <w:t>prayer, worshipping, and meditating</w:t>
      </w:r>
      <w:r w:rsidR="006967A1" w:rsidRPr="005D17AD">
        <w:rPr>
          <w:rFonts w:ascii="Times New Roman" w:hAnsi="Times New Roman" w:cs="Times New Roman"/>
        </w:rPr>
        <w:t xml:space="preserve">. This </w:t>
      </w:r>
      <w:r w:rsidR="00761EAB" w:rsidRPr="005D17AD">
        <w:rPr>
          <w:rFonts w:ascii="Times New Roman" w:hAnsi="Times New Roman" w:cs="Times New Roman"/>
        </w:rPr>
        <w:t>boost</w:t>
      </w:r>
      <w:r w:rsidR="00F00476" w:rsidRPr="005D17AD">
        <w:rPr>
          <w:rFonts w:ascii="Times New Roman" w:hAnsi="Times New Roman" w:cs="Times New Roman"/>
        </w:rPr>
        <w:t>,</w:t>
      </w:r>
      <w:r w:rsidR="00761EAB" w:rsidRPr="005D17AD">
        <w:rPr>
          <w:rFonts w:ascii="Times New Roman" w:hAnsi="Times New Roman" w:cs="Times New Roman"/>
        </w:rPr>
        <w:t xml:space="preserve"> </w:t>
      </w:r>
      <w:r w:rsidR="006967A1" w:rsidRPr="005D17AD">
        <w:rPr>
          <w:rFonts w:ascii="Times New Roman" w:hAnsi="Times New Roman" w:cs="Times New Roman"/>
        </w:rPr>
        <w:t>in turn</w:t>
      </w:r>
      <w:r w:rsidR="00F00476" w:rsidRPr="005D17AD">
        <w:rPr>
          <w:rFonts w:ascii="Times New Roman" w:hAnsi="Times New Roman" w:cs="Times New Roman"/>
        </w:rPr>
        <w:t>,</w:t>
      </w:r>
      <w:r w:rsidR="006967A1" w:rsidRPr="005D17AD">
        <w:rPr>
          <w:rFonts w:ascii="Times New Roman" w:hAnsi="Times New Roman" w:cs="Times New Roman"/>
        </w:rPr>
        <w:t xml:space="preserve"> led to greater mindfulness, </w:t>
      </w:r>
      <w:r w:rsidR="00761EAB" w:rsidRPr="005D17AD">
        <w:rPr>
          <w:rFonts w:ascii="Times New Roman" w:hAnsi="Times New Roman" w:cs="Times New Roman"/>
        </w:rPr>
        <w:t xml:space="preserve">a cognitive resource, </w:t>
      </w:r>
      <w:r w:rsidR="006967A1" w:rsidRPr="005D17AD">
        <w:rPr>
          <w:rFonts w:ascii="Times New Roman" w:hAnsi="Times New Roman" w:cs="Times New Roman"/>
        </w:rPr>
        <w:t xml:space="preserve">which </w:t>
      </w:r>
      <w:r w:rsidR="00ED3324" w:rsidRPr="005D17AD">
        <w:rPr>
          <w:rFonts w:ascii="Times New Roman" w:hAnsi="Times New Roman" w:cs="Times New Roman"/>
        </w:rPr>
        <w:t>sub</w:t>
      </w:r>
      <w:r w:rsidR="006967A1" w:rsidRPr="005D17AD">
        <w:rPr>
          <w:rFonts w:ascii="Times New Roman" w:hAnsi="Times New Roman" w:cs="Times New Roman"/>
        </w:rPr>
        <w:t>sequently predict</w:t>
      </w:r>
      <w:r w:rsidR="00ED3324" w:rsidRPr="005D17AD">
        <w:rPr>
          <w:rFonts w:ascii="Times New Roman" w:hAnsi="Times New Roman" w:cs="Times New Roman"/>
        </w:rPr>
        <w:t>ed</w:t>
      </w:r>
      <w:r w:rsidR="006967A1" w:rsidRPr="005D17AD">
        <w:rPr>
          <w:rFonts w:ascii="Times New Roman" w:hAnsi="Times New Roman" w:cs="Times New Roman"/>
        </w:rPr>
        <w:t xml:space="preserve"> positive changes in flourishing </w:t>
      </w:r>
      <w:r w:rsidR="006967A1"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Catalino&lt;/Author&gt;&lt;Year&gt;2011&lt;/Year&gt;&lt;RecNum&gt;1595&lt;/RecNum&gt;&lt;DisplayText&gt;[74]&lt;/DisplayText&gt;&lt;record&gt;&lt;rec-number&gt;1595&lt;/rec-number&gt;&lt;foreign-keys&gt;&lt;key app="EN" db-id="txad9fwt5faa2bedr06xfef02fewswz2zwew" timestamp="1592318153"&gt;1595&lt;/key&gt;&lt;/foreign-keys&gt;&lt;ref-type name="Journal Article"&gt;17&lt;/ref-type&gt;&lt;contributors&gt;&lt;authors&gt;&lt;author&gt;Catalino, Lahnna I.&lt;/author&gt;&lt;author&gt;Fredrickson, Barbara L.&lt;/author&gt;&lt;/authors&gt;&lt;/contributors&gt;&lt;titles&gt;&lt;title&gt;A Tuesday in the life of a flourisher: The role of positive emotional reactivity in optimal mental health&lt;/title&gt;&lt;secondary-title&gt;Emotion (Washington, D.C.)&lt;/secondary-title&gt;&lt;alt-title&gt;Emotion&lt;/alt-title&gt;&lt;/titles&gt;&lt;periodical&gt;&lt;full-title&gt;Emotion (Washington, D.C.)&lt;/full-title&gt;&lt;abbr-1&gt;Emotion&lt;/abbr-1&gt;&lt;/periodical&gt;&lt;alt-periodical&gt;&lt;full-title&gt;Emotion (Washington, D.C.)&lt;/full-title&gt;&lt;abbr-1&gt;Emotion&lt;/abbr-1&gt;&lt;/alt-periodical&gt;&lt;pages&gt;938-950&lt;/pages&gt;&lt;volume&gt;11&lt;/volume&gt;&lt;number&gt;4&lt;/number&gt;&lt;keywords&gt;&lt;keyword&gt;Activities of Daily Living/psychology&lt;/keyword&gt;&lt;keyword&gt;*Adaptation, Psychological&lt;/keyword&gt;&lt;keyword&gt;Adult&lt;/keyword&gt;&lt;keyword&gt;Depression/etiology/psychology&lt;/keyword&gt;&lt;keyword&gt;*Emotions&lt;/keyword&gt;&lt;keyword&gt;Female&lt;/keyword&gt;&lt;keyword&gt;Humans&lt;/keyword&gt;&lt;keyword&gt;Interview, Psychological&lt;/keyword&gt;&lt;keyword&gt;Male&lt;/keyword&gt;&lt;keyword&gt;*Mental Health&lt;/keyword&gt;&lt;keyword&gt;Middle Aged&lt;/keyword&gt;&lt;keyword&gt;Models, Psychological&lt;/keyword&gt;&lt;keyword&gt;Personal Satisfaction&lt;/keyword&gt;&lt;keyword&gt;Psychiatric Status Rating Scales&lt;/keyword&gt;&lt;keyword&gt;Substance-Related Disorders/psychology&lt;/keyword&gt;&lt;keyword&gt;Surveys and Questionnaires&lt;/keyword&gt;&lt;keyword&gt;Young Adult&lt;/keyword&gt;&lt;/keywords&gt;&lt;dates&gt;&lt;year&gt;2011&lt;/year&gt;&lt;/dates&gt;&lt;isbn&gt;1931-1516&amp;#xD;1528-3542&lt;/isbn&gt;&lt;accession-num&gt;21859208&lt;/accession-num&gt;&lt;urls&gt;&lt;related-urls&gt;&lt;url&gt;https://pubmed.ncbi.nlm.nih.gov/21859208&lt;/url&gt;&lt;url&gt;https://www.ncbi.nlm.nih.gov/pmc/articles/PMC3160725/&lt;/url&gt;&lt;/related-urls&gt;&lt;/urls&gt;&lt;electronic-resource-num&gt;10.1037/a0024889&lt;/electronic-resource-num&gt;&lt;remote-database-name&gt;PubMed&lt;/remote-database-name&gt;&lt;language&gt;eng&lt;/language&gt;&lt;/record&gt;&lt;/Cite&gt;&lt;/EndNote&gt;</w:instrText>
      </w:r>
      <w:r w:rsidR="006967A1" w:rsidRPr="005D17AD">
        <w:rPr>
          <w:rFonts w:ascii="Times New Roman" w:hAnsi="Times New Roman" w:cs="Times New Roman"/>
        </w:rPr>
        <w:fldChar w:fldCharType="separate"/>
      </w:r>
      <w:r w:rsidR="00EC4F47">
        <w:rPr>
          <w:rFonts w:ascii="Times New Roman" w:hAnsi="Times New Roman" w:cs="Times New Roman"/>
          <w:noProof/>
        </w:rPr>
        <w:t>[74]</w:t>
      </w:r>
      <w:r w:rsidR="006967A1" w:rsidRPr="005D17AD">
        <w:rPr>
          <w:rFonts w:ascii="Times New Roman" w:hAnsi="Times New Roman" w:cs="Times New Roman"/>
        </w:rPr>
        <w:fldChar w:fldCharType="end"/>
      </w:r>
      <w:r w:rsidR="006967A1" w:rsidRPr="005D17AD">
        <w:rPr>
          <w:rFonts w:ascii="Times New Roman" w:hAnsi="Times New Roman" w:cs="Times New Roman"/>
        </w:rPr>
        <w:t xml:space="preserve">. </w:t>
      </w:r>
      <w:r w:rsidR="006967A1" w:rsidRPr="005D17AD" w:rsidDel="005B53CE">
        <w:rPr>
          <w:rFonts w:ascii="Times New Roman" w:hAnsi="Times New Roman" w:cs="Times New Roman"/>
        </w:rPr>
        <w:t xml:space="preserve"> </w:t>
      </w:r>
      <w:r w:rsidR="009251C0" w:rsidRPr="005D17AD">
        <w:rPr>
          <w:rFonts w:ascii="Times New Roman" w:hAnsi="Times New Roman" w:cs="Times New Roman"/>
        </w:rPr>
        <w:t xml:space="preserve">Other </w:t>
      </w:r>
      <w:r w:rsidR="009A59DF" w:rsidRPr="005D17AD">
        <w:rPr>
          <w:rFonts w:ascii="Times New Roman" w:hAnsi="Times New Roman" w:cs="Times New Roman"/>
        </w:rPr>
        <w:t xml:space="preserve">correlational </w:t>
      </w:r>
      <w:r w:rsidR="009251C0" w:rsidRPr="005D17AD">
        <w:rPr>
          <w:rFonts w:ascii="Times New Roman" w:hAnsi="Times New Roman" w:cs="Times New Roman"/>
        </w:rPr>
        <w:t>research shows indeed that</w:t>
      </w:r>
      <w:r w:rsidR="006967A1" w:rsidRPr="005D17AD">
        <w:rPr>
          <w:rFonts w:ascii="Times New Roman" w:hAnsi="Times New Roman" w:cs="Times New Roman"/>
        </w:rPr>
        <w:t xml:space="preserve"> </w:t>
      </w:r>
      <w:r w:rsidR="000E3433" w:rsidRPr="005D17AD">
        <w:rPr>
          <w:rFonts w:ascii="Times New Roman" w:hAnsi="Times New Roman" w:cs="Times New Roman"/>
        </w:rPr>
        <w:t>PE</w:t>
      </w:r>
      <w:r w:rsidR="006967A1" w:rsidRPr="005D17AD">
        <w:rPr>
          <w:rFonts w:ascii="Times New Roman" w:hAnsi="Times New Roman" w:cs="Times New Roman"/>
        </w:rPr>
        <w:t xml:space="preserve">s experienced during church attendance and </w:t>
      </w:r>
      <w:r w:rsidR="0072723F" w:rsidRPr="005D17AD">
        <w:rPr>
          <w:rFonts w:ascii="Times New Roman" w:hAnsi="Times New Roman" w:cs="Times New Roman"/>
        </w:rPr>
        <w:t xml:space="preserve">measured daily during a </w:t>
      </w:r>
      <w:r w:rsidR="006967A1" w:rsidRPr="005D17AD">
        <w:rPr>
          <w:rFonts w:ascii="Times New Roman" w:hAnsi="Times New Roman" w:cs="Times New Roman"/>
        </w:rPr>
        <w:t xml:space="preserve">meditation </w:t>
      </w:r>
      <w:r w:rsidR="0072723F" w:rsidRPr="005D17AD">
        <w:rPr>
          <w:rFonts w:ascii="Times New Roman" w:hAnsi="Times New Roman" w:cs="Times New Roman"/>
        </w:rPr>
        <w:t xml:space="preserve">workshop </w:t>
      </w:r>
      <w:r w:rsidR="006967A1" w:rsidRPr="005D17AD">
        <w:rPr>
          <w:rFonts w:ascii="Times New Roman" w:hAnsi="Times New Roman" w:cs="Times New Roman"/>
        </w:rPr>
        <w:t xml:space="preserve">explained the relationship between religiosity/spirituality and </w:t>
      </w:r>
      <w:r w:rsidRPr="005D17AD">
        <w:rPr>
          <w:rFonts w:ascii="Times New Roman" w:hAnsi="Times New Roman" w:cs="Times New Roman"/>
        </w:rPr>
        <w:t>psychological well-being</w:t>
      </w:r>
      <w:r w:rsidR="006967A1" w:rsidRPr="005D17AD">
        <w:rPr>
          <w:rFonts w:ascii="Times New Roman" w:hAnsi="Times New Roman" w:cs="Times New Roman"/>
        </w:rPr>
        <w:t xml:space="preserve">  </w:t>
      </w:r>
      <w:r w:rsidR="006967A1"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Van Cappellen&lt;/Author&gt;&lt;Year&gt;2016&lt;/Year&gt;&lt;RecNum&gt;1043&lt;/RecNum&gt;&lt;DisplayText&gt;[39]&lt;/DisplayText&gt;&lt;record&gt;&lt;rec-number&gt;1043&lt;/rec-number&gt;&lt;foreign-keys&gt;&lt;key app="EN" db-id="vtwwdv5f6fdaz6e0tw7xvttbtd55f2d02fps" timestamp="1465584686"&gt;1043&lt;/key&gt;&lt;/foreign-keys&gt;&lt;ref-type name="Journal Article"&gt;17&lt;/ref-type&gt;&lt;contributors&gt;&lt;authors&gt;&lt;author&gt;Van Cappellen, Patty&lt;/author&gt;&lt;author&gt;Toth-Gauthier, Maria&lt;/author&gt;&lt;author&gt;Saroglou, Vassilis&lt;/author&gt;&lt;author&gt;Fredrickson, Barbara L.&lt;/author&gt;&lt;/authors&gt;&lt;/contributors&gt;&lt;titles&gt;&lt;title&gt;Religion and well-being: The mediating role of positive emotions&lt;/title&gt;&lt;secondary-title&gt;Journal of Happiness Studies&lt;/secondary-title&gt;&lt;/titles&gt;&lt;periodical&gt;&lt;full-title&gt;Journal of Happiness Studies&lt;/full-title&gt;&lt;/periodical&gt;&lt;pages&gt;485-505&lt;/pages&gt;&lt;volume&gt;17&lt;/volume&gt;&lt;number&gt;2&lt;/number&gt;&lt;dates&gt;&lt;year&gt;2016&lt;/year&gt;&lt;/dates&gt;&lt;isbn&gt;1573-7780&lt;/isbn&gt;&lt;label&gt;Van Cappellen2016&lt;/label&gt;&lt;work-type&gt;journal article&lt;/work-type&gt;&lt;urls&gt;&lt;related-urls&gt;&lt;url&gt;http://dx.doi.org/10.1007/s10902-014-9605-5&lt;/url&gt;&lt;/related-urls&gt;&lt;/urls&gt;&lt;electronic-resource-num&gt;10.1007/s10902-014-9605-5&lt;/electronic-resource-num&gt;&lt;/record&gt;&lt;/Cite&gt;&lt;/EndNote&gt;</w:instrText>
      </w:r>
      <w:r w:rsidR="006967A1" w:rsidRPr="005D17AD">
        <w:rPr>
          <w:rFonts w:ascii="Times New Roman" w:hAnsi="Times New Roman" w:cs="Times New Roman"/>
        </w:rPr>
        <w:fldChar w:fldCharType="separate"/>
      </w:r>
      <w:r w:rsidR="00EC4F47">
        <w:rPr>
          <w:rFonts w:ascii="Times New Roman" w:hAnsi="Times New Roman" w:cs="Times New Roman"/>
          <w:noProof/>
        </w:rPr>
        <w:t>[39]</w:t>
      </w:r>
      <w:r w:rsidR="006967A1" w:rsidRPr="005D17AD">
        <w:rPr>
          <w:rFonts w:ascii="Times New Roman" w:hAnsi="Times New Roman" w:cs="Times New Roman"/>
        </w:rPr>
        <w:fldChar w:fldCharType="end"/>
      </w:r>
      <w:r w:rsidR="009251C0" w:rsidRPr="005D17AD">
        <w:rPr>
          <w:rStyle w:val="CommentReference"/>
        </w:rPr>
        <w:t>.</w:t>
      </w:r>
      <w:r w:rsidR="00653670" w:rsidRPr="005D17AD">
        <w:rPr>
          <w:rFonts w:ascii="Times New Roman" w:hAnsi="Times New Roman" w:cs="Times New Roman"/>
        </w:rPr>
        <w:t xml:space="preserve"> </w:t>
      </w:r>
      <w:r w:rsidR="009251C0" w:rsidRPr="005D17AD">
        <w:rPr>
          <w:rFonts w:ascii="Times New Roman" w:hAnsi="Times New Roman" w:cs="Times New Roman"/>
        </w:rPr>
        <w:t xml:space="preserve">Similarly, greater church attendance </w:t>
      </w:r>
      <w:r w:rsidR="00DD3EE2" w:rsidRPr="005D17AD">
        <w:rPr>
          <w:rFonts w:ascii="Times New Roman" w:hAnsi="Times New Roman" w:cs="Times New Roman"/>
        </w:rPr>
        <w:t xml:space="preserve">was found to </w:t>
      </w:r>
      <w:r w:rsidR="009251C0" w:rsidRPr="005D17AD">
        <w:rPr>
          <w:rFonts w:ascii="Times New Roman" w:hAnsi="Times New Roman" w:cs="Times New Roman"/>
        </w:rPr>
        <w:t>le</w:t>
      </w:r>
      <w:r w:rsidR="00DD3EE2" w:rsidRPr="005D17AD">
        <w:rPr>
          <w:rFonts w:ascii="Times New Roman" w:hAnsi="Times New Roman" w:cs="Times New Roman"/>
        </w:rPr>
        <w:t>a</w:t>
      </w:r>
      <w:r w:rsidR="009251C0" w:rsidRPr="005D17AD">
        <w:rPr>
          <w:rFonts w:ascii="Times New Roman" w:hAnsi="Times New Roman" w:cs="Times New Roman"/>
        </w:rPr>
        <w:t>d to greater awe of God</w:t>
      </w:r>
      <w:r w:rsidR="00A72FEE" w:rsidRPr="005D17AD">
        <w:rPr>
          <w:rFonts w:ascii="Times New Roman" w:hAnsi="Times New Roman" w:cs="Times New Roman"/>
        </w:rPr>
        <w:t xml:space="preserve">, and being in awe of God </w:t>
      </w:r>
      <w:r w:rsidR="00A72FEE"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Krause&lt;/Author&gt;&lt;Year&gt;2015&lt;/Year&gt;&lt;RecNum&gt;1583&lt;/RecNum&gt;&lt;DisplayText&gt;[28]&lt;/DisplayText&gt;&lt;record&gt;&lt;rec-number&gt;1583&lt;/rec-number&gt;&lt;foreign-keys&gt;&lt;key app="EN" db-id="50xpxzwdmpepxeeerfn5apf1z9dezst5rzdw" timestamp="1593197583"&gt;1583&lt;/key&gt;&lt;/foreign-keys&gt;&lt;ref-type name="Journal Article"&gt;17&lt;/ref-type&gt;&lt;contributors&gt;&lt;authors&gt;&lt;author&gt;Krause, Neal&lt;/author&gt;&lt;author&gt;Hayward, R. David&lt;/author&gt;&lt;/authors&gt;&lt;/contributors&gt;&lt;auth-address&gt;Krause, Neal: Department of Health Behavior and Health Education, School of Public Health, University of Michigan, 1420 Washington Heights, Ann Arbor, MI, US, 48109-2029, nkrause@umich.edu&lt;/auth-address&gt;&lt;titles&gt;&lt;title&gt;Assessing whether practical wisdom and awe of God are associated with life satisfaction&lt;/title&gt;&lt;secondary-title&gt;Psychology of Religion and Spirituality&lt;/secondary-title&gt;&lt;/titles&gt;&lt;periodical&gt;&lt;full-title&gt;Psychology of Religion and Spirituality&lt;/full-title&gt;&lt;/periodical&gt;&lt;pages&gt;51-59&lt;/pages&gt;&lt;volume&gt;7&lt;/volume&gt;&lt;number&gt;1&lt;/number&gt;&lt;keywords&gt;&lt;keyword&gt;*Emotions&lt;/keyword&gt;&lt;keyword&gt;*God Concepts&lt;/keyword&gt;&lt;keyword&gt;*Life Satisfaction&lt;/keyword&gt;&lt;keyword&gt;*Religious Beliefs&lt;/keyword&gt;&lt;keyword&gt;Wisdom&lt;/keyword&gt;&lt;/keywords&gt;&lt;dates&gt;&lt;year&gt;2015&lt;/year&gt;&lt;/dates&gt;&lt;pub-location&gt;US&lt;/pub-location&gt;&lt;publisher&gt;Educational Publishing Foundation&lt;/publisher&gt;&lt;isbn&gt;1943-1562(Electronic),1941-1022(Print)&lt;/isbn&gt;&lt;urls&gt;&lt;/urls&gt;&lt;electronic-resource-num&gt;10.1037/a0037694&lt;/electronic-resource-num&gt;&lt;/record&gt;&lt;/Cite&gt;&lt;/EndNote&gt;</w:instrText>
      </w:r>
      <w:r w:rsidR="00A72FEE" w:rsidRPr="005D17AD">
        <w:rPr>
          <w:rFonts w:ascii="Times New Roman" w:hAnsi="Times New Roman" w:cs="Times New Roman"/>
        </w:rPr>
        <w:fldChar w:fldCharType="separate"/>
      </w:r>
      <w:r w:rsidR="00EC4F47">
        <w:rPr>
          <w:rFonts w:ascii="Times New Roman" w:hAnsi="Times New Roman" w:cs="Times New Roman"/>
          <w:noProof/>
        </w:rPr>
        <w:t>[28]</w:t>
      </w:r>
      <w:r w:rsidR="00A72FEE" w:rsidRPr="005D17AD">
        <w:rPr>
          <w:rFonts w:ascii="Times New Roman" w:hAnsi="Times New Roman" w:cs="Times New Roman"/>
        </w:rPr>
        <w:fldChar w:fldCharType="end"/>
      </w:r>
      <w:r w:rsidR="005D17AD" w:rsidRPr="005D17AD">
        <w:rPr>
          <w:rFonts w:ascii="Times New Roman" w:hAnsi="Times New Roman" w:cs="Times New Roman"/>
        </w:rPr>
        <w:t xml:space="preserve"> </w:t>
      </w:r>
      <w:r w:rsidR="00D52B39" w:rsidRPr="005D17AD">
        <w:rPr>
          <w:rFonts w:ascii="Times New Roman" w:hAnsi="Times New Roman" w:cs="Times New Roman"/>
        </w:rPr>
        <w:t>w</w:t>
      </w:r>
      <w:r w:rsidR="005D17AD" w:rsidRPr="005D17AD">
        <w:rPr>
          <w:rFonts w:ascii="Times New Roman" w:hAnsi="Times New Roman" w:cs="Times New Roman"/>
        </w:rPr>
        <w:t>as</w:t>
      </w:r>
      <w:r w:rsidR="00D52B39" w:rsidRPr="005D17AD">
        <w:rPr>
          <w:rFonts w:ascii="Times New Roman" w:hAnsi="Times New Roman" w:cs="Times New Roman"/>
        </w:rPr>
        <w:t xml:space="preserve"> </w:t>
      </w:r>
      <w:r w:rsidR="009251C0" w:rsidRPr="005D17AD">
        <w:rPr>
          <w:rFonts w:ascii="Times New Roman" w:hAnsi="Times New Roman" w:cs="Times New Roman"/>
        </w:rPr>
        <w:t xml:space="preserve">indirectly related with greater life satisfaction through greater feelings of connectedness. In a longitudinal study, church attendance led to increases in gratitude, which over time, lowered depressive symptoms </w:t>
      </w:r>
      <w:r w:rsidR="009251C0" w:rsidRPr="005D17AD">
        <w:rPr>
          <w:rFonts w:ascii="Times New Roman" w:hAnsi="Times New Roman" w:cs="Times New Roman"/>
        </w:rPr>
        <w:fldChar w:fldCharType="begin"/>
      </w:r>
      <w:r w:rsidR="00EC4F47">
        <w:rPr>
          <w:rFonts w:ascii="Times New Roman" w:hAnsi="Times New Roman" w:cs="Times New Roman"/>
        </w:rPr>
        <w:instrText xml:space="preserve"> ADDIN EN.CITE &lt;EndNote&gt;&lt;Cite&gt;&lt;Author&gt;Krause&lt;/Author&gt;&lt;Year&gt;2009&lt;/Year&gt;&lt;RecNum&gt;343&lt;/RecNum&gt;&lt;DisplayText&gt;[27]&lt;/DisplayText&gt;&lt;record&gt;&lt;rec-number&gt;343&lt;/rec-number&gt;&lt;foreign-keys&gt;&lt;key app="EN" db-id="vtwwdv5f6fdaz6e0tw7xvttbtd55f2d02fps" timestamp="0"&gt;343&lt;/key&gt;&lt;/foreign-keys&gt;&lt;ref-type name="Journal Article"&gt;17&lt;/ref-type&gt;&lt;contributors&gt;&lt;authors&gt;&lt;author&gt;Krause, Neal&lt;/author&gt;&lt;/authors&gt;&lt;/contributors&gt;&lt;auth-address&gt;Krause, Neal, Department of Health Behavior and Health Education, School of Public Health, University of Michigan 1420 Washington Heights, Ann Arbor, MI, US, 48109, nkrause@umich.edu&lt;/auth-address&gt;&lt;titles&gt;&lt;title&gt;Religious involvement, gratitude, and change in depressive symptoms over time&lt;/title&gt;&lt;secondary-title&gt;International Journal for the Psychology of Religion&lt;/secondary-title&gt;&lt;/titles&gt;&lt;pages&gt;155-172&lt;/pages&gt;&lt;volume&gt;19&lt;/volume&gt;&lt;number&gt;3&lt;/number&gt;&lt;keywords&gt;&lt;keyword&gt;religious involvement&lt;/keyword&gt;&lt;keyword&gt;gratitude&lt;/keyword&gt;&lt;keyword&gt;change in depressive symptoms&lt;/keyword&gt;&lt;keyword&gt;chronic financial strain&lt;/keyword&gt;&lt;keyword&gt;church attendance&lt;/keyword&gt;&lt;keyword&gt;sense of God-mediated control&lt;/keyword&gt;&lt;keyword&gt;later life&lt;/keyword&gt;&lt;keyword&gt;Financial Strain&lt;/keyword&gt;&lt;keyword&gt;God Concepts&lt;/keyword&gt;&lt;keyword&gt;Gratitude&lt;/keyword&gt;&lt;keyword&gt;Major Depression&lt;/keyword&gt;&lt;keyword&gt;Religiosity&lt;/keyword&gt;&lt;keyword&gt;Involvement&lt;/keyword&gt;&lt;keyword&gt;Religion&lt;/keyword&gt;&lt;keyword&gt;Symptoms&lt;/keyword&gt;&lt;/keywords&gt;&lt;dates&gt;&lt;year&gt;2009&lt;/year&gt;&lt;/dates&gt;&lt;pub-location&gt;United Kingdom&lt;/pub-location&gt;&lt;publisher&gt;Taylor &amp;amp; Francis&lt;/publisher&gt;&lt;accession-num&gt;2010-06528-002&lt;/accession-num&gt;&lt;urls&gt;&lt;related-urls&gt;&lt;url&gt;10.1080/10508610902880204&lt;/url&gt;&lt;url&gt;http://search.ebscohost.com/login.aspx?direct=true&amp;amp;db=psyh&amp;amp;AN=2010-06528-002&amp;amp;lang=fr&amp;amp;site=ehost-live&lt;/url&gt;&lt;url&gt;nkrause@umich.edu &lt;/url&gt;&lt;/related-urls&gt;&lt;/urls&gt;&lt;/record&gt;&lt;/Cite&gt;&lt;/EndNote&gt;</w:instrText>
      </w:r>
      <w:r w:rsidR="009251C0" w:rsidRPr="005D17AD">
        <w:rPr>
          <w:rFonts w:ascii="Times New Roman" w:hAnsi="Times New Roman" w:cs="Times New Roman"/>
        </w:rPr>
        <w:fldChar w:fldCharType="separate"/>
      </w:r>
      <w:r w:rsidR="00EC4F47">
        <w:rPr>
          <w:rFonts w:ascii="Times New Roman" w:hAnsi="Times New Roman" w:cs="Times New Roman"/>
          <w:noProof/>
        </w:rPr>
        <w:t>[27]</w:t>
      </w:r>
      <w:r w:rsidR="009251C0" w:rsidRPr="005D17AD">
        <w:rPr>
          <w:rFonts w:ascii="Times New Roman" w:hAnsi="Times New Roman" w:cs="Times New Roman"/>
        </w:rPr>
        <w:fldChar w:fldCharType="end"/>
      </w:r>
      <w:r w:rsidR="009251C0" w:rsidRPr="005D17AD">
        <w:rPr>
          <w:rFonts w:ascii="Times New Roman" w:hAnsi="Times New Roman" w:cs="Times New Roman"/>
        </w:rPr>
        <w:t xml:space="preserve">. </w:t>
      </w:r>
      <w:r w:rsidR="00FC5623" w:rsidRPr="005D17AD">
        <w:rPr>
          <w:rFonts w:ascii="Times New Roman" w:hAnsi="Times New Roman" w:cs="Times New Roman"/>
        </w:rPr>
        <w:t xml:space="preserve"> </w:t>
      </w:r>
    </w:p>
    <w:p w14:paraId="2E48CFB4" w14:textId="1A94FA44" w:rsidR="00CB2768" w:rsidRPr="005D17AD" w:rsidRDefault="00866E61" w:rsidP="005D17AD">
      <w:pPr>
        <w:spacing w:line="480" w:lineRule="auto"/>
        <w:ind w:firstLine="720"/>
        <w:rPr>
          <w:rFonts w:ascii="Times New Roman" w:hAnsi="Times New Roman" w:cs="Times New Roman"/>
          <w:sz w:val="18"/>
          <w:szCs w:val="18"/>
        </w:rPr>
      </w:pPr>
      <w:r w:rsidRPr="005D17AD">
        <w:rPr>
          <w:rFonts w:ascii="Times New Roman" w:hAnsi="Times New Roman" w:cs="Times New Roman"/>
        </w:rPr>
        <w:t xml:space="preserve">A sense of sacredness can be an attribute assigned to an </w:t>
      </w:r>
      <w:r w:rsidR="00FB29A3" w:rsidRPr="005D17AD">
        <w:rPr>
          <w:rFonts w:ascii="Times New Roman" w:hAnsi="Times New Roman" w:cs="Times New Roman"/>
        </w:rPr>
        <w:t xml:space="preserve">affective </w:t>
      </w:r>
      <w:r w:rsidRPr="005D17AD">
        <w:rPr>
          <w:rFonts w:ascii="Times New Roman" w:hAnsi="Times New Roman" w:cs="Times New Roman"/>
        </w:rPr>
        <w:t xml:space="preserve">experience.  Multiple studies have shown that attributions to God/the divine are more likely to be made when the situation has positive (rather than negative) attributions </w:t>
      </w:r>
      <w:r w:rsidRPr="005D17AD">
        <w:rPr>
          <w:rFonts w:ascii="Times New Roman" w:hAnsi="Times New Roman" w:cs="Times New Roman"/>
        </w:rPr>
        <w:fldChar w:fldCharType="begin">
          <w:fldData xml:space="preserve">PEVuZE5vdGU+PENpdGU+PEF1dGhvcj5TcGlsa2E8L0F1dGhvcj48WWVhcj4xOTgzPC9ZZWFyPjxS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TcGlsa2E8L0F1dGhvcj48WWVhcj4xOTgzPC9ZZWFyPjxS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sidRPr="005D17AD">
        <w:rPr>
          <w:rFonts w:ascii="Times New Roman" w:hAnsi="Times New Roman" w:cs="Times New Roman"/>
        </w:rPr>
      </w:r>
      <w:r w:rsidRPr="005D17AD">
        <w:rPr>
          <w:rFonts w:ascii="Times New Roman" w:hAnsi="Times New Roman" w:cs="Times New Roman"/>
        </w:rPr>
        <w:fldChar w:fldCharType="separate"/>
      </w:r>
      <w:r w:rsidR="00EC4F47">
        <w:rPr>
          <w:rFonts w:ascii="Times New Roman" w:hAnsi="Times New Roman" w:cs="Times New Roman"/>
          <w:noProof/>
        </w:rPr>
        <w:t>[75-77]</w:t>
      </w:r>
      <w:r w:rsidRPr="005D17AD">
        <w:rPr>
          <w:rFonts w:ascii="Times New Roman" w:hAnsi="Times New Roman" w:cs="Times New Roman"/>
        </w:rPr>
        <w:fldChar w:fldCharType="end"/>
      </w:r>
      <w:r w:rsidRPr="005D17AD">
        <w:rPr>
          <w:rFonts w:ascii="Times New Roman" w:hAnsi="Times New Roman" w:cs="Times New Roman"/>
        </w:rPr>
        <w:t>.</w:t>
      </w:r>
      <w:r w:rsidR="00FB29A3" w:rsidRPr="005D17AD">
        <w:rPr>
          <w:rFonts w:ascii="Times New Roman" w:hAnsi="Times New Roman" w:cs="Times New Roman"/>
        </w:rPr>
        <w:t xml:space="preserve"> </w:t>
      </w:r>
      <w:r w:rsidR="003E1068">
        <w:rPr>
          <w:rFonts w:ascii="Times New Roman" w:hAnsi="Times New Roman" w:cs="Times New Roman"/>
        </w:rPr>
        <w:t xml:space="preserve">Other studies, using ecological momentary assessment, showed that participants’ religiosity was related to a greater tendency to attribute meaning and significance to everyday events, which in turn led to greater experience of relevant positive emotions </w:t>
      </w:r>
      <w:r w:rsidR="003E1068" w:rsidRPr="005D17AD">
        <w:rPr>
          <w:rFonts w:ascii="Times New Roman" w:hAnsi="Times New Roman" w:cs="Times New Roman"/>
        </w:rPr>
        <w:fldChar w:fldCharType="begin">
          <w:fldData xml:space="preserve">PEVuZE5vdGU+PENpdGU+PEF1dGhvcj5SYW1zYXk8L0F1dGhvcj48WWVhcj4yMDE5PC9ZZWFyPjxS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=
</w:fldData>
        </w:fldChar>
      </w:r>
      <w:r w:rsidR="00EC4F47">
        <w:rPr>
          <w:rFonts w:ascii="Times New Roman" w:hAnsi="Times New Roman" w:cs="Times New Roman"/>
        </w:rPr>
        <w:instrText xml:space="preserve"> ADDIN EN.CITE </w:instrText>
      </w:r>
      <w:r w:rsidR="00EC4F47">
        <w:rPr>
          <w:rFonts w:ascii="Times New Roman" w:hAnsi="Times New Roman" w:cs="Times New Roman"/>
        </w:rPr>
        <w:fldChar w:fldCharType="begin">
          <w:fldData xml:space="preserve">PEVuZE5vdGU+PENpdGU+PEF1dGhvcj5SYW1zYXk8L0F1dGhvcj48WWVhcj4yMDE5PC9ZZWFyPjxS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=
</w:fldData>
        </w:fldChar>
      </w:r>
      <w:r w:rsidR="00EC4F47">
        <w:rPr>
          <w:rFonts w:ascii="Times New Roman" w:hAnsi="Times New Roman" w:cs="Times New Roman"/>
        </w:rPr>
        <w:instrText xml:space="preserve"> ADDIN EN.CITE.DATA </w:instrText>
      </w:r>
      <w:r w:rsidR="00EC4F47">
        <w:rPr>
          <w:rFonts w:ascii="Times New Roman" w:hAnsi="Times New Roman" w:cs="Times New Roman"/>
        </w:rPr>
      </w:r>
      <w:r w:rsidR="00EC4F47">
        <w:rPr>
          <w:rFonts w:ascii="Times New Roman" w:hAnsi="Times New Roman" w:cs="Times New Roman"/>
        </w:rPr>
        <w:fldChar w:fldCharType="end"/>
      </w:r>
      <w:r w:rsidR="003E1068" w:rsidRPr="005D17AD">
        <w:rPr>
          <w:rFonts w:ascii="Times New Roman" w:hAnsi="Times New Roman" w:cs="Times New Roman"/>
        </w:rPr>
      </w:r>
      <w:r w:rsidR="003E1068" w:rsidRPr="005D17AD">
        <w:rPr>
          <w:rFonts w:ascii="Times New Roman" w:hAnsi="Times New Roman" w:cs="Times New Roman"/>
        </w:rPr>
        <w:fldChar w:fldCharType="separate"/>
      </w:r>
      <w:r w:rsidR="00EC4F47">
        <w:rPr>
          <w:rFonts w:ascii="Times New Roman" w:hAnsi="Times New Roman" w:cs="Times New Roman"/>
          <w:noProof/>
        </w:rPr>
        <w:t>[36-38]</w:t>
      </w:r>
      <w:r w:rsidR="003E1068" w:rsidRPr="005D17AD">
        <w:rPr>
          <w:rFonts w:ascii="Times New Roman" w:hAnsi="Times New Roman" w:cs="Times New Roman"/>
        </w:rPr>
        <w:fldChar w:fldCharType="end"/>
      </w:r>
      <w:r w:rsidR="003E1068">
        <w:rPr>
          <w:rFonts w:ascii="Times New Roman" w:hAnsi="Times New Roman" w:cs="Times New Roman"/>
        </w:rPr>
        <w:t xml:space="preserve">. </w:t>
      </w:r>
      <w:r w:rsidR="00FB29A3" w:rsidRPr="005D17AD">
        <w:rPr>
          <w:rFonts w:ascii="Times New Roman" w:hAnsi="Times New Roman" w:cs="Times New Roman"/>
        </w:rPr>
        <w:t xml:space="preserve">An interesting area for future research may be the study of </w:t>
      </w:r>
      <w:r w:rsidR="003E1068">
        <w:rPr>
          <w:rFonts w:ascii="Times New Roman" w:hAnsi="Times New Roman" w:cs="Times New Roman"/>
        </w:rPr>
        <w:t xml:space="preserve">the </w:t>
      </w:r>
      <w:r w:rsidR="00FB29A3" w:rsidRPr="005D17AD">
        <w:rPr>
          <w:rFonts w:ascii="Times New Roman" w:hAnsi="Times New Roman" w:cs="Times New Roman"/>
        </w:rPr>
        <w:t xml:space="preserve">tendency to </w:t>
      </w:r>
      <w:r w:rsidR="00FB29A3" w:rsidRPr="005D17AD">
        <w:rPr>
          <w:rFonts w:ascii="Times New Roman" w:eastAsia="Times New Roman" w:hAnsi="Times New Roman" w:cs="Times New Roman"/>
        </w:rPr>
        <w:t>imbue events</w:t>
      </w:r>
      <w:r w:rsidR="003E1068">
        <w:rPr>
          <w:rFonts w:ascii="Times New Roman" w:eastAsia="Times New Roman" w:hAnsi="Times New Roman" w:cs="Times New Roman"/>
        </w:rPr>
        <w:t>, especially positive ones,</w:t>
      </w:r>
      <w:r w:rsidR="00FB29A3" w:rsidRPr="005D17AD">
        <w:rPr>
          <w:rFonts w:ascii="Times New Roman" w:eastAsia="Times New Roman" w:hAnsi="Times New Roman" w:cs="Times New Roman"/>
        </w:rPr>
        <w:t xml:space="preserve"> with sacredness</w:t>
      </w:r>
      <w:r w:rsidR="003E1068">
        <w:rPr>
          <w:rFonts w:ascii="Times New Roman" w:eastAsia="Times New Roman" w:hAnsi="Times New Roman" w:cs="Times New Roman"/>
        </w:rPr>
        <w:t xml:space="preserve"> and significance</w:t>
      </w:r>
      <w:r w:rsidR="00FB29A3" w:rsidRPr="005D17AD">
        <w:rPr>
          <w:rFonts w:ascii="Times New Roman" w:hAnsi="Times New Roman" w:cs="Times New Roman"/>
        </w:rPr>
        <w:t>. This individual difference</w:t>
      </w:r>
      <w:r w:rsidR="003C41CA" w:rsidRPr="005D17AD">
        <w:rPr>
          <w:rFonts w:ascii="Times New Roman" w:hAnsi="Times New Roman" w:cs="Times New Roman"/>
        </w:rPr>
        <w:t>, probably reinforced over time through the learned association between positive emotions and religion,</w:t>
      </w:r>
      <w:r w:rsidR="00FB29A3" w:rsidRPr="005D17AD">
        <w:rPr>
          <w:rFonts w:ascii="Times New Roman" w:hAnsi="Times New Roman" w:cs="Times New Roman"/>
        </w:rPr>
        <w:t xml:space="preserve"> may represent a resource predicting salience and significance of the positive emotions experienced during religious/spiritual behaviors. </w:t>
      </w:r>
    </w:p>
    <w:p w14:paraId="0A47CB1E" w14:textId="3BDD3D9D" w:rsidR="0041216B" w:rsidRPr="005D17AD" w:rsidRDefault="003C6C27" w:rsidP="0041216B">
      <w:pPr>
        <w:spacing w:line="480" w:lineRule="auto"/>
        <w:ind w:firstLine="720"/>
        <w:rPr>
          <w:rFonts w:ascii="Times New Roman" w:hAnsi="Times New Roman" w:cs="Times New Roman"/>
        </w:rPr>
      </w:pPr>
      <w:r w:rsidRPr="005D17AD">
        <w:rPr>
          <w:rFonts w:ascii="Times New Roman" w:hAnsi="Times New Roman" w:cs="Times New Roman"/>
        </w:rPr>
        <w:t>In sum, a</w:t>
      </w:r>
      <w:r w:rsidR="0041216B" w:rsidRPr="005D17AD">
        <w:rPr>
          <w:rFonts w:ascii="Times New Roman" w:hAnsi="Times New Roman" w:cs="Times New Roman"/>
        </w:rPr>
        <w:t xml:space="preserve">lthough there is ample room for future research, some evidence </w:t>
      </w:r>
      <w:r w:rsidR="001D5CF7" w:rsidRPr="005D17AD">
        <w:rPr>
          <w:rFonts w:ascii="Times New Roman" w:hAnsi="Times New Roman" w:cs="Times New Roman"/>
        </w:rPr>
        <w:t>suggests</w:t>
      </w:r>
      <w:r w:rsidR="0041216B" w:rsidRPr="005D17AD">
        <w:rPr>
          <w:rFonts w:ascii="Times New Roman" w:hAnsi="Times New Roman" w:cs="Times New Roman"/>
        </w:rPr>
        <w:t xml:space="preserve"> possible upward spirals between </w:t>
      </w:r>
      <w:r w:rsidR="000E3433" w:rsidRPr="005D17AD">
        <w:rPr>
          <w:rFonts w:ascii="Times New Roman" w:hAnsi="Times New Roman" w:cs="Times New Roman"/>
        </w:rPr>
        <w:t>PE</w:t>
      </w:r>
      <w:r w:rsidR="0041216B" w:rsidRPr="005D17AD">
        <w:rPr>
          <w:rFonts w:ascii="Times New Roman" w:hAnsi="Times New Roman" w:cs="Times New Roman"/>
        </w:rPr>
        <w:t xml:space="preserve">s and religious/spiritual behaviors through </w:t>
      </w:r>
      <w:r w:rsidRPr="005D17AD">
        <w:rPr>
          <w:rFonts w:ascii="Times New Roman" w:hAnsi="Times New Roman" w:cs="Times New Roman"/>
        </w:rPr>
        <w:t xml:space="preserve">biological, </w:t>
      </w:r>
      <w:r w:rsidRPr="005D17AD">
        <w:rPr>
          <w:rFonts w:ascii="Times New Roman" w:hAnsi="Times New Roman" w:cs="Times New Roman"/>
        </w:rPr>
        <w:lastRenderedPageBreak/>
        <w:t>social, and psychological</w:t>
      </w:r>
      <w:r w:rsidR="0041216B" w:rsidRPr="005D17AD">
        <w:rPr>
          <w:rFonts w:ascii="Times New Roman" w:hAnsi="Times New Roman" w:cs="Times New Roman"/>
        </w:rPr>
        <w:t xml:space="preserve"> vantage resources</w:t>
      </w:r>
      <w:r w:rsidRPr="005D17AD">
        <w:rPr>
          <w:rFonts w:ascii="Times New Roman" w:hAnsi="Times New Roman" w:cs="Times New Roman"/>
        </w:rPr>
        <w:t>. Each resource warrant</w:t>
      </w:r>
      <w:r w:rsidR="00ED3324" w:rsidRPr="005D17AD">
        <w:rPr>
          <w:rFonts w:ascii="Times New Roman" w:hAnsi="Times New Roman" w:cs="Times New Roman"/>
        </w:rPr>
        <w:t>s</w:t>
      </w:r>
      <w:r w:rsidRPr="005D17AD">
        <w:rPr>
          <w:rFonts w:ascii="Times New Roman" w:hAnsi="Times New Roman" w:cs="Times New Roman"/>
        </w:rPr>
        <w:t xml:space="preserve"> further research specifically in the context of religious</w:t>
      </w:r>
      <w:r w:rsidR="00006E4C" w:rsidRPr="005D17AD">
        <w:rPr>
          <w:rFonts w:ascii="Times New Roman" w:hAnsi="Times New Roman" w:cs="Times New Roman"/>
        </w:rPr>
        <w:t xml:space="preserve">/spiritual </w:t>
      </w:r>
      <w:r w:rsidRPr="005D17AD">
        <w:rPr>
          <w:rFonts w:ascii="Times New Roman" w:hAnsi="Times New Roman" w:cs="Times New Roman"/>
        </w:rPr>
        <w:t xml:space="preserve">practices such as private prayer and collective worship. </w:t>
      </w:r>
    </w:p>
    <w:p w14:paraId="031702A7" w14:textId="0ECF2A66" w:rsidR="00E66938" w:rsidRPr="005D17AD" w:rsidRDefault="00B0641D" w:rsidP="00B0641D">
      <w:pPr>
        <w:pStyle w:val="ListParagraph"/>
        <w:numPr>
          <w:ilvl w:val="0"/>
          <w:numId w:val="15"/>
        </w:numPr>
        <w:spacing w:line="480" w:lineRule="auto"/>
        <w:rPr>
          <w:rFonts w:ascii="Times New Roman" w:hAnsi="Times New Roman" w:cs="Times New Roman"/>
          <w:b/>
          <w:bCs/>
        </w:rPr>
      </w:pPr>
      <w:r w:rsidRPr="005D17AD">
        <w:rPr>
          <w:rFonts w:ascii="Times New Roman" w:hAnsi="Times New Roman" w:cs="Times New Roman"/>
          <w:b/>
          <w:bCs/>
        </w:rPr>
        <w:t>Conclusion</w:t>
      </w:r>
    </w:p>
    <w:p w14:paraId="66FBAE52" w14:textId="0C97AF22" w:rsidR="00A5232E" w:rsidRPr="005D17AD" w:rsidRDefault="000E3433" w:rsidP="00761EAB">
      <w:pPr>
        <w:spacing w:line="480" w:lineRule="auto"/>
        <w:rPr>
          <w:rFonts w:ascii="Times New Roman" w:hAnsi="Times New Roman" w:cs="Times New Roman"/>
        </w:rPr>
      </w:pPr>
      <w:r w:rsidRPr="005D17AD">
        <w:rPr>
          <w:rFonts w:ascii="Times New Roman" w:hAnsi="Times New Roman" w:cs="Times New Roman"/>
          <w:b/>
        </w:rPr>
        <w:tab/>
      </w:r>
      <w:r w:rsidR="00A5232E" w:rsidRPr="005D17AD">
        <w:rPr>
          <w:rFonts w:ascii="Times New Roman" w:hAnsi="Times New Roman" w:cs="Times New Roman"/>
          <w:bCs/>
        </w:rPr>
        <w:t>In conclusion,</w:t>
      </w:r>
      <w:r w:rsidRPr="005D17AD">
        <w:rPr>
          <w:rFonts w:ascii="Times New Roman" w:hAnsi="Times New Roman" w:cs="Times New Roman"/>
          <w:bCs/>
        </w:rPr>
        <w:t xml:space="preserve"> growing evidence suggest that PEs</w:t>
      </w:r>
      <w:r w:rsidR="006D3AB3" w:rsidRPr="005D17AD">
        <w:rPr>
          <w:rFonts w:ascii="Times New Roman" w:hAnsi="Times New Roman" w:cs="Times New Roman"/>
          <w:bCs/>
        </w:rPr>
        <w:t xml:space="preserve"> </w:t>
      </w:r>
      <w:r w:rsidRPr="005D17AD">
        <w:rPr>
          <w:rFonts w:ascii="Times New Roman" w:hAnsi="Times New Roman" w:cs="Times New Roman"/>
          <w:bCs/>
        </w:rPr>
        <w:t xml:space="preserve">are valued and experienced at a greater frequency by people who identify as religious and spiritual. The very practices these people engage in (prayer, meditation, worship) </w:t>
      </w:r>
      <w:r w:rsidR="006D3AB3" w:rsidRPr="005D17AD">
        <w:rPr>
          <w:rFonts w:ascii="Times New Roman" w:hAnsi="Times New Roman" w:cs="Times New Roman"/>
          <w:bCs/>
        </w:rPr>
        <w:t>cultivate</w:t>
      </w:r>
      <w:r w:rsidRPr="005D17AD">
        <w:rPr>
          <w:rFonts w:ascii="Times New Roman" w:hAnsi="Times New Roman" w:cs="Times New Roman"/>
          <w:bCs/>
        </w:rPr>
        <w:t xml:space="preserve"> opportunities to experience such emotions. </w:t>
      </w:r>
      <w:r w:rsidR="00ED3324" w:rsidRPr="005D17AD">
        <w:rPr>
          <w:rFonts w:ascii="Times New Roman" w:hAnsi="Times New Roman" w:cs="Times New Roman"/>
          <w:bCs/>
        </w:rPr>
        <w:t>In turn, t</w:t>
      </w:r>
      <w:r w:rsidRPr="005D17AD">
        <w:rPr>
          <w:rFonts w:ascii="Times New Roman" w:hAnsi="Times New Roman" w:cs="Times New Roman"/>
          <w:bCs/>
        </w:rPr>
        <w:t xml:space="preserve">hese emotions </w:t>
      </w:r>
      <w:r w:rsidR="00ED3324" w:rsidRPr="005D17AD">
        <w:rPr>
          <w:rFonts w:ascii="Times New Roman" w:hAnsi="Times New Roman" w:cs="Times New Roman"/>
          <w:bCs/>
        </w:rPr>
        <w:t xml:space="preserve">have been found to </w:t>
      </w:r>
      <w:r w:rsidRPr="005D17AD">
        <w:rPr>
          <w:rFonts w:ascii="Times New Roman" w:hAnsi="Times New Roman" w:cs="Times New Roman"/>
          <w:bCs/>
        </w:rPr>
        <w:t>promote spiritual beliefs and psychological well-being.</w:t>
      </w:r>
      <w:r w:rsidRPr="005D17AD">
        <w:rPr>
          <w:rFonts w:ascii="Times New Roman" w:hAnsi="Times New Roman" w:cs="Times New Roman"/>
          <w:b/>
        </w:rPr>
        <w:t xml:space="preserve"> </w:t>
      </w:r>
      <w:r w:rsidRPr="005D17AD">
        <w:rPr>
          <w:rFonts w:ascii="Times New Roman" w:hAnsi="Times New Roman" w:cs="Times New Roman"/>
          <w:bCs/>
        </w:rPr>
        <w:t xml:space="preserve">In addition, we </w:t>
      </w:r>
      <w:r w:rsidR="00A5232E" w:rsidRPr="005D17AD">
        <w:rPr>
          <w:rFonts w:ascii="Times New Roman" w:hAnsi="Times New Roman" w:cs="Times New Roman"/>
          <w:bCs/>
        </w:rPr>
        <w:t>presented a theory, and relevant empirical support, that highlights</w:t>
      </w:r>
      <w:r w:rsidR="00A5232E" w:rsidRPr="005D17AD">
        <w:rPr>
          <w:rFonts w:ascii="Times New Roman" w:hAnsi="Times New Roman" w:cs="Times New Roman"/>
        </w:rPr>
        <w:t xml:space="preserve"> the mechanisms through which </w:t>
      </w:r>
      <w:r w:rsidRPr="005D17AD">
        <w:rPr>
          <w:rFonts w:ascii="Times New Roman" w:hAnsi="Times New Roman" w:cs="Times New Roman"/>
        </w:rPr>
        <w:t>PE</w:t>
      </w:r>
      <w:r w:rsidR="00A5232E" w:rsidRPr="005D17AD">
        <w:rPr>
          <w:rFonts w:ascii="Times New Roman" w:hAnsi="Times New Roman" w:cs="Times New Roman"/>
        </w:rPr>
        <w:t>s experienced during religious</w:t>
      </w:r>
      <w:r w:rsidR="00006E4C" w:rsidRPr="005D17AD">
        <w:rPr>
          <w:rFonts w:ascii="Times New Roman" w:hAnsi="Times New Roman" w:cs="Times New Roman"/>
        </w:rPr>
        <w:t xml:space="preserve">/spiritual </w:t>
      </w:r>
      <w:r w:rsidR="00A5232E" w:rsidRPr="005D17AD">
        <w:rPr>
          <w:rFonts w:ascii="Times New Roman" w:hAnsi="Times New Roman" w:cs="Times New Roman"/>
        </w:rPr>
        <w:t xml:space="preserve">practices build long term </w:t>
      </w:r>
      <w:r w:rsidR="006D3AB3" w:rsidRPr="005D17AD">
        <w:rPr>
          <w:rFonts w:ascii="Times New Roman" w:hAnsi="Times New Roman" w:cs="Times New Roman"/>
        </w:rPr>
        <w:t xml:space="preserve">adherence </w:t>
      </w:r>
      <w:r w:rsidR="00A5232E" w:rsidRPr="005D17AD">
        <w:rPr>
          <w:rFonts w:ascii="Times New Roman" w:hAnsi="Times New Roman" w:cs="Times New Roman"/>
        </w:rPr>
        <w:t>of these behaviors</w:t>
      </w:r>
      <w:r w:rsidRPr="005D17AD">
        <w:rPr>
          <w:rFonts w:ascii="Times New Roman" w:hAnsi="Times New Roman" w:cs="Times New Roman"/>
        </w:rPr>
        <w:t xml:space="preserve">, the </w:t>
      </w:r>
      <w:r w:rsidR="006D3AB3" w:rsidRPr="005D17AD">
        <w:rPr>
          <w:rFonts w:ascii="Times New Roman" w:hAnsi="Times New Roman" w:cs="Times New Roman"/>
        </w:rPr>
        <w:t>U</w:t>
      </w:r>
      <w:r w:rsidRPr="005D17AD">
        <w:rPr>
          <w:rFonts w:ascii="Times New Roman" w:hAnsi="Times New Roman" w:cs="Times New Roman"/>
        </w:rPr>
        <w:t xml:space="preserve">pward </w:t>
      </w:r>
      <w:r w:rsidR="006D3AB3" w:rsidRPr="005D17AD">
        <w:rPr>
          <w:rFonts w:ascii="Times New Roman" w:hAnsi="Times New Roman" w:cs="Times New Roman"/>
        </w:rPr>
        <w:t>S</w:t>
      </w:r>
      <w:r w:rsidRPr="005D17AD">
        <w:rPr>
          <w:rFonts w:ascii="Times New Roman" w:hAnsi="Times New Roman" w:cs="Times New Roman"/>
        </w:rPr>
        <w:t>piral</w:t>
      </w:r>
      <w:r w:rsidR="006D3AB3" w:rsidRPr="005D17AD">
        <w:rPr>
          <w:rFonts w:ascii="Times New Roman" w:hAnsi="Times New Roman" w:cs="Times New Roman"/>
        </w:rPr>
        <w:t xml:space="preserve"> Theory</w:t>
      </w:r>
      <w:r w:rsidRPr="005D17AD">
        <w:rPr>
          <w:rFonts w:ascii="Times New Roman" w:hAnsi="Times New Roman" w:cs="Times New Roman"/>
        </w:rPr>
        <w:t xml:space="preserve"> of </w:t>
      </w:r>
      <w:r w:rsidR="006D3AB3" w:rsidRPr="005D17AD">
        <w:rPr>
          <w:rFonts w:ascii="Times New Roman" w:hAnsi="Times New Roman" w:cs="Times New Roman"/>
        </w:rPr>
        <w:t>S</w:t>
      </w:r>
      <w:r w:rsidRPr="005D17AD">
        <w:rPr>
          <w:rFonts w:ascii="Times New Roman" w:hAnsi="Times New Roman" w:cs="Times New Roman"/>
        </w:rPr>
        <w:t xml:space="preserve">ustained </w:t>
      </w:r>
      <w:r w:rsidR="006D3AB3" w:rsidRPr="005D17AD">
        <w:rPr>
          <w:rFonts w:ascii="Times New Roman" w:hAnsi="Times New Roman" w:cs="Times New Roman"/>
        </w:rPr>
        <w:t>R</w:t>
      </w:r>
      <w:r w:rsidRPr="005D17AD">
        <w:rPr>
          <w:rFonts w:ascii="Times New Roman" w:hAnsi="Times New Roman" w:cs="Times New Roman"/>
        </w:rPr>
        <w:t xml:space="preserve">eligious </w:t>
      </w:r>
      <w:r w:rsidR="006D3AB3" w:rsidRPr="005D17AD">
        <w:rPr>
          <w:rFonts w:ascii="Times New Roman" w:hAnsi="Times New Roman" w:cs="Times New Roman"/>
        </w:rPr>
        <w:t>P</w:t>
      </w:r>
      <w:r w:rsidR="00761EAB" w:rsidRPr="005D17AD">
        <w:rPr>
          <w:rFonts w:ascii="Times New Roman" w:hAnsi="Times New Roman" w:cs="Times New Roman"/>
        </w:rPr>
        <w:t>ractice</w:t>
      </w:r>
      <w:r w:rsidRPr="005D17AD">
        <w:rPr>
          <w:rFonts w:ascii="Times New Roman" w:hAnsi="Times New Roman" w:cs="Times New Roman"/>
        </w:rPr>
        <w:t xml:space="preserve">. </w:t>
      </w:r>
    </w:p>
    <w:p w14:paraId="16AF4231" w14:textId="44D79A70" w:rsidR="00FC55B2" w:rsidRPr="005D17AD" w:rsidRDefault="00FC55B2">
      <w:pPr>
        <w:rPr>
          <w:rFonts w:ascii="Times New Roman" w:hAnsi="Times New Roman" w:cs="Times New Roman"/>
          <w:b/>
          <w:color w:val="1F497D" w:themeColor="text2"/>
        </w:rPr>
      </w:pPr>
      <w:r w:rsidRPr="005D17AD">
        <w:rPr>
          <w:rFonts w:ascii="Times New Roman" w:hAnsi="Times New Roman" w:cs="Times New Roman"/>
          <w:b/>
          <w:color w:val="1F497D" w:themeColor="text2"/>
        </w:rPr>
        <w:br w:type="page"/>
      </w:r>
    </w:p>
    <w:p w14:paraId="43D5963D" w14:textId="4466F97C" w:rsidR="00C65258" w:rsidRPr="005D17AD" w:rsidRDefault="00DC0843" w:rsidP="005D6D1A">
      <w:pPr>
        <w:spacing w:line="480" w:lineRule="auto"/>
        <w:jc w:val="center"/>
        <w:rPr>
          <w:rFonts w:ascii="Times New Roman" w:hAnsi="Times New Roman" w:cs="Times New Roman"/>
        </w:rPr>
      </w:pPr>
      <w:r w:rsidRPr="005D17AD">
        <w:rPr>
          <w:rFonts w:ascii="Times New Roman" w:hAnsi="Times New Roman" w:cs="Times New Roman"/>
        </w:rPr>
        <w:lastRenderedPageBreak/>
        <w:t>References</w:t>
      </w:r>
    </w:p>
    <w:p w14:paraId="7B36EFAD" w14:textId="77777777" w:rsidR="00B66969" w:rsidRPr="00B66969" w:rsidRDefault="00C65258" w:rsidP="00B66969">
      <w:pPr>
        <w:pStyle w:val="EndNoteBibliography"/>
        <w:ind w:left="720" w:hanging="720"/>
      </w:pPr>
      <w:r w:rsidRPr="005D17AD">
        <w:rPr>
          <w:rFonts w:ascii="Times New Roman" w:hAnsi="Times New Roman" w:cs="Times New Roman"/>
        </w:rPr>
        <w:fldChar w:fldCharType="begin"/>
      </w:r>
      <w:r w:rsidRPr="005D17AD">
        <w:rPr>
          <w:rFonts w:ascii="Times New Roman" w:hAnsi="Times New Roman" w:cs="Times New Roman"/>
        </w:rPr>
        <w:instrText xml:space="preserve"> ADDIN EN.REFLIST </w:instrText>
      </w:r>
      <w:r w:rsidRPr="005D17AD">
        <w:rPr>
          <w:rFonts w:ascii="Times New Roman" w:hAnsi="Times New Roman" w:cs="Times New Roman"/>
        </w:rPr>
        <w:fldChar w:fldCharType="separate"/>
      </w:r>
      <w:r w:rsidR="00B66969" w:rsidRPr="00B66969">
        <w:t xml:space="preserve">1. Fredrickson BL: </w:t>
      </w:r>
      <w:r w:rsidR="00B66969" w:rsidRPr="00B66969">
        <w:rPr>
          <w:b/>
        </w:rPr>
        <w:t>Positive emotions broaden and build</w:t>
      </w:r>
      <w:r w:rsidR="00B66969" w:rsidRPr="00B66969">
        <w:t xml:space="preserve">. </w:t>
      </w:r>
      <w:r w:rsidR="00B66969" w:rsidRPr="00B66969">
        <w:rPr>
          <w:i/>
        </w:rPr>
        <w:t xml:space="preserve">Advances in Experimental Social Psychology </w:t>
      </w:r>
      <w:r w:rsidR="00B66969" w:rsidRPr="00B66969">
        <w:t xml:space="preserve">2013, </w:t>
      </w:r>
      <w:r w:rsidR="00B66969" w:rsidRPr="00B66969">
        <w:rPr>
          <w:b/>
        </w:rPr>
        <w:t>47</w:t>
      </w:r>
      <w:r w:rsidR="00B66969" w:rsidRPr="00B66969">
        <w:t>:1-53.</w:t>
      </w:r>
    </w:p>
    <w:p w14:paraId="6D8131B3" w14:textId="77777777" w:rsidR="00B66969" w:rsidRPr="00B66969" w:rsidRDefault="00B66969" w:rsidP="00B66969">
      <w:pPr>
        <w:pStyle w:val="EndNoteBibliography"/>
        <w:ind w:left="720" w:hanging="720"/>
      </w:pPr>
      <w:r w:rsidRPr="00B66969">
        <w:t xml:space="preserve">2. Van Cappellen P, Rice EL, Catalino LI, Fredrickson BL: </w:t>
      </w:r>
      <w:r w:rsidRPr="00B66969">
        <w:rPr>
          <w:b/>
        </w:rPr>
        <w:t>Positive affective processes underlie positive health behaviour change</w:t>
      </w:r>
      <w:r w:rsidRPr="00B66969">
        <w:t xml:space="preserve">. </w:t>
      </w:r>
      <w:r w:rsidRPr="00B66969">
        <w:rPr>
          <w:i/>
        </w:rPr>
        <w:t xml:space="preserve">Psychology &amp; Health </w:t>
      </w:r>
      <w:r w:rsidRPr="00B66969">
        <w:t xml:space="preserve">2018, </w:t>
      </w:r>
      <w:r w:rsidRPr="00B66969">
        <w:rPr>
          <w:b/>
        </w:rPr>
        <w:t>1</w:t>
      </w:r>
      <w:r w:rsidRPr="00B66969">
        <w:t>:77-97.</w:t>
      </w:r>
    </w:p>
    <w:p w14:paraId="493A2EAF" w14:textId="77777777" w:rsidR="00B66969" w:rsidRPr="00B66969" w:rsidRDefault="00B66969" w:rsidP="00B66969">
      <w:pPr>
        <w:pStyle w:val="EndNoteBibliography"/>
        <w:ind w:left="720" w:hanging="720"/>
      </w:pPr>
      <w:r w:rsidRPr="00B66969">
        <w:t xml:space="preserve">3. Fredrickson BL: </w:t>
      </w:r>
      <w:r w:rsidRPr="00B66969">
        <w:rPr>
          <w:b/>
        </w:rPr>
        <w:t>The role of positive emotions in positive psychology: the Broaden-and-Build Theory of positive emotions</w:t>
      </w:r>
      <w:r w:rsidRPr="00B66969">
        <w:t xml:space="preserve">. </w:t>
      </w:r>
      <w:r w:rsidRPr="00B66969">
        <w:rPr>
          <w:i/>
        </w:rPr>
        <w:t xml:space="preserve">American Psychologist </w:t>
      </w:r>
      <w:r w:rsidRPr="00B66969">
        <w:t xml:space="preserve">2001, </w:t>
      </w:r>
      <w:r w:rsidRPr="00B66969">
        <w:rPr>
          <w:b/>
        </w:rPr>
        <w:t>56</w:t>
      </w:r>
      <w:r w:rsidRPr="00B66969">
        <w:t>:218-226.</w:t>
      </w:r>
    </w:p>
    <w:p w14:paraId="6E63330F" w14:textId="77777777" w:rsidR="00B66969" w:rsidRPr="00B66969" w:rsidRDefault="00B66969" w:rsidP="00B66969">
      <w:pPr>
        <w:pStyle w:val="EndNoteBibliography"/>
        <w:ind w:left="720" w:hanging="720"/>
      </w:pPr>
      <w:r w:rsidRPr="00B66969">
        <w:t xml:space="preserve">4. Fredrickson BL: </w:t>
      </w:r>
      <w:r w:rsidRPr="00B66969">
        <w:rPr>
          <w:b/>
        </w:rPr>
        <w:t>What good are positive emotions?</w:t>
      </w:r>
      <w:r w:rsidRPr="00B66969">
        <w:t xml:space="preserve"> </w:t>
      </w:r>
      <w:r w:rsidRPr="00B66969">
        <w:rPr>
          <w:i/>
        </w:rPr>
        <w:t xml:space="preserve">Review of General Psychology </w:t>
      </w:r>
      <w:r w:rsidRPr="00B66969">
        <w:t xml:space="preserve">1998, </w:t>
      </w:r>
      <w:r w:rsidRPr="00B66969">
        <w:rPr>
          <w:b/>
        </w:rPr>
        <w:t>2</w:t>
      </w:r>
      <w:r w:rsidRPr="00B66969">
        <w:t>:300-319.</w:t>
      </w:r>
    </w:p>
    <w:p w14:paraId="249A3433" w14:textId="77777777" w:rsidR="00B66969" w:rsidRPr="00B66969" w:rsidRDefault="00B66969" w:rsidP="00B66969">
      <w:pPr>
        <w:pStyle w:val="EndNoteBibliography"/>
        <w:ind w:left="720" w:hanging="720"/>
      </w:pPr>
      <w:r w:rsidRPr="00B66969">
        <w:t xml:space="preserve">5. Burris CT, Petrican R: </w:t>
      </w:r>
      <w:r w:rsidRPr="00B66969">
        <w:rPr>
          <w:b/>
        </w:rPr>
        <w:t>Religion, negative emotions, and regulation</w:t>
      </w:r>
      <w:r w:rsidRPr="00B66969">
        <w:t xml:space="preserve">. In </w:t>
      </w:r>
      <w:r w:rsidRPr="00B66969">
        <w:rPr>
          <w:i/>
        </w:rPr>
        <w:t>Religion, personality, and social behavior.</w:t>
      </w:r>
      <w:r w:rsidRPr="00B66969">
        <w:t xml:space="preserve"> Edited by Saroglou V. Psychology Press; 2014:96-122.</w:t>
      </w:r>
    </w:p>
    <w:p w14:paraId="47369782" w14:textId="77777777" w:rsidR="00B66969" w:rsidRPr="00B66969" w:rsidRDefault="00B66969" w:rsidP="00B66969">
      <w:pPr>
        <w:pStyle w:val="EndNoteBibliography"/>
        <w:ind w:left="720" w:hanging="720"/>
      </w:pPr>
      <w:r w:rsidRPr="00B66969">
        <w:t xml:space="preserve">6. Corrigan J (Ed): </w:t>
      </w:r>
      <w:r w:rsidRPr="00B66969">
        <w:rPr>
          <w:i/>
        </w:rPr>
        <w:t xml:space="preserve">The Oxford handbook of religion and emotion </w:t>
      </w:r>
      <w:r w:rsidRPr="00B66969">
        <w:t>Oxford University Press; 2008.</w:t>
      </w:r>
    </w:p>
    <w:p w14:paraId="21008227" w14:textId="77777777" w:rsidR="00B66969" w:rsidRPr="00B66969" w:rsidRDefault="00B66969" w:rsidP="00B66969">
      <w:pPr>
        <w:pStyle w:val="EndNoteBibliography"/>
        <w:ind w:left="720" w:hanging="720"/>
      </w:pPr>
      <w:r w:rsidRPr="00B66969">
        <w:t xml:space="preserve">7. Haidt J: </w:t>
      </w:r>
      <w:r w:rsidRPr="00B66969">
        <w:rPr>
          <w:b/>
        </w:rPr>
        <w:t>The moral emotions</w:t>
      </w:r>
      <w:r w:rsidRPr="00B66969">
        <w:t xml:space="preserve">. In </w:t>
      </w:r>
      <w:r w:rsidRPr="00B66969">
        <w:rPr>
          <w:i/>
        </w:rPr>
        <w:t>Handbook of Affective Sciences</w:t>
      </w:r>
      <w:r w:rsidRPr="00B66969">
        <w:t>. Edited by Davidson RJ, Scherer KR, Goldsmith HH. Oxford University Press; 2003:852-870.</w:t>
      </w:r>
    </w:p>
    <w:p w14:paraId="205D4EA6" w14:textId="77777777" w:rsidR="00B66969" w:rsidRPr="00B66969" w:rsidRDefault="00B66969" w:rsidP="00B66969">
      <w:pPr>
        <w:pStyle w:val="EndNoteBibliography"/>
        <w:ind w:left="720" w:hanging="720"/>
      </w:pPr>
      <w:r w:rsidRPr="00B66969">
        <w:t xml:space="preserve">8. Algoe SB, Haidt J: </w:t>
      </w:r>
      <w:r w:rsidRPr="00B66969">
        <w:rPr>
          <w:b/>
        </w:rPr>
        <w:t>Witnessing excellence in action: The ‘other-praising’emotions of elevation, gratitude, and admiration</w:t>
      </w:r>
      <w:r w:rsidRPr="00B66969">
        <w:t xml:space="preserve">. </w:t>
      </w:r>
      <w:r w:rsidRPr="00B66969">
        <w:rPr>
          <w:i/>
        </w:rPr>
        <w:t xml:space="preserve">The Journal of Positive Psychology </w:t>
      </w:r>
      <w:r w:rsidRPr="00B66969">
        <w:t xml:space="preserve">2009, </w:t>
      </w:r>
      <w:r w:rsidRPr="00B66969">
        <w:rPr>
          <w:b/>
        </w:rPr>
        <w:t>4</w:t>
      </w:r>
      <w:r w:rsidRPr="00B66969">
        <w:t>:105-127.</w:t>
      </w:r>
    </w:p>
    <w:p w14:paraId="7B0424A7" w14:textId="77777777" w:rsidR="00B66969" w:rsidRPr="00B66969" w:rsidRDefault="00B66969" w:rsidP="00B66969">
      <w:pPr>
        <w:pStyle w:val="EndNoteBibliography"/>
        <w:ind w:left="720" w:hanging="720"/>
      </w:pPr>
      <w:r w:rsidRPr="00B66969">
        <w:t xml:space="preserve">9. Van Cappellen P: </w:t>
      </w:r>
      <w:r w:rsidRPr="00B66969">
        <w:rPr>
          <w:b/>
        </w:rPr>
        <w:t>Rethinking self-transcendent positive emotions and religion: Insights from psychological and biblical research</w:t>
      </w:r>
      <w:r w:rsidRPr="00B66969">
        <w:t xml:space="preserve">. </w:t>
      </w:r>
      <w:r w:rsidRPr="00B66969">
        <w:rPr>
          <w:i/>
        </w:rPr>
        <w:t xml:space="preserve">Psychology of Religion and Spirituality </w:t>
      </w:r>
      <w:r w:rsidRPr="00B66969">
        <w:t xml:space="preserve">2017, </w:t>
      </w:r>
      <w:r w:rsidRPr="00B66969">
        <w:rPr>
          <w:b/>
        </w:rPr>
        <w:t>9</w:t>
      </w:r>
      <w:r w:rsidRPr="00B66969">
        <w:t>:254-263.</w:t>
      </w:r>
    </w:p>
    <w:p w14:paraId="49B514A8" w14:textId="77777777" w:rsidR="00B66969" w:rsidRPr="00B66969" w:rsidRDefault="00B66969" w:rsidP="00B66969">
      <w:pPr>
        <w:pStyle w:val="EndNoteBibliography"/>
        <w:ind w:left="720" w:hanging="720"/>
      </w:pPr>
      <w:r w:rsidRPr="00B66969">
        <w:t xml:space="preserve">10. Smith BW, Ortiz JA, Wiggins KT, Bernard JF, Dalen J: </w:t>
      </w:r>
      <w:r w:rsidRPr="00B66969">
        <w:rPr>
          <w:b/>
        </w:rPr>
        <w:t>Spirituality, resilience, and positive emotions</w:t>
      </w:r>
      <w:r w:rsidRPr="00B66969">
        <w:t xml:space="preserve">. In </w:t>
      </w:r>
      <w:r w:rsidRPr="00B66969">
        <w:rPr>
          <w:i/>
        </w:rPr>
        <w:t>The Oxford handbook of psychology and spirituality</w:t>
      </w:r>
      <w:r w:rsidRPr="00B66969">
        <w:t>. Edited by Miller LJ. Oxford University Press; 2012:437-454.</w:t>
      </w:r>
    </w:p>
    <w:p w14:paraId="1A23440C" w14:textId="77777777" w:rsidR="00B66969" w:rsidRPr="00B66969" w:rsidRDefault="00B66969" w:rsidP="00B66969">
      <w:pPr>
        <w:pStyle w:val="EndNoteBibliography"/>
        <w:ind w:left="720" w:hanging="720"/>
      </w:pPr>
      <w:r w:rsidRPr="00B66969">
        <w:t xml:space="preserve">11. Myers DG: </w:t>
      </w:r>
      <w:r w:rsidRPr="00B66969">
        <w:rPr>
          <w:b/>
        </w:rPr>
        <w:t>Religious Engagement and Living Well</w:t>
      </w:r>
      <w:r w:rsidRPr="00B66969">
        <w:t xml:space="preserve">. </w:t>
      </w:r>
      <w:r w:rsidRPr="00B66969">
        <w:rPr>
          <w:i/>
        </w:rPr>
        <w:t xml:space="preserve">The Social Psychology of Living Well </w:t>
      </w:r>
      <w:r w:rsidRPr="00B66969">
        <w:t>2018.</w:t>
      </w:r>
    </w:p>
    <w:p w14:paraId="606073B9" w14:textId="77777777" w:rsidR="00B66969" w:rsidRPr="00B66969" w:rsidRDefault="00B66969" w:rsidP="00B66969">
      <w:pPr>
        <w:pStyle w:val="EndNoteBibliography"/>
        <w:ind w:left="720" w:hanging="720"/>
      </w:pPr>
      <w:r w:rsidRPr="00B66969">
        <w:t xml:space="preserve">12. Myers DG: </w:t>
      </w:r>
      <w:r w:rsidRPr="00B66969">
        <w:rPr>
          <w:b/>
        </w:rPr>
        <w:t>The funds, friends, and faith of happy people</w:t>
      </w:r>
      <w:r w:rsidRPr="00B66969">
        <w:t xml:space="preserve">. </w:t>
      </w:r>
      <w:r w:rsidRPr="00B66969">
        <w:rPr>
          <w:i/>
        </w:rPr>
        <w:t xml:space="preserve">American Psychologist </w:t>
      </w:r>
      <w:r w:rsidRPr="00B66969">
        <w:t xml:space="preserve">2000, </w:t>
      </w:r>
      <w:r w:rsidRPr="00B66969">
        <w:rPr>
          <w:b/>
        </w:rPr>
        <w:t>55</w:t>
      </w:r>
      <w:r w:rsidRPr="00B66969">
        <w:t>:56.</w:t>
      </w:r>
    </w:p>
    <w:p w14:paraId="75B327D7" w14:textId="77777777" w:rsidR="00B66969" w:rsidRPr="00B66969" w:rsidRDefault="00B66969" w:rsidP="00B66969">
      <w:pPr>
        <w:pStyle w:val="EndNoteBibliography"/>
        <w:ind w:left="720" w:hanging="720"/>
      </w:pPr>
      <w:r w:rsidRPr="00B66969">
        <w:t xml:space="preserve">13. Stark R, Maier J: </w:t>
      </w:r>
      <w:r w:rsidRPr="00B66969">
        <w:rPr>
          <w:b/>
        </w:rPr>
        <w:t>Faith and happiness</w:t>
      </w:r>
      <w:r w:rsidRPr="00B66969">
        <w:t xml:space="preserve">. </w:t>
      </w:r>
      <w:r w:rsidRPr="00B66969">
        <w:rPr>
          <w:i/>
        </w:rPr>
        <w:t xml:space="preserve">Review of Religious Research </w:t>
      </w:r>
      <w:r w:rsidRPr="00B66969">
        <w:t>2008:120-125.</w:t>
      </w:r>
    </w:p>
    <w:p w14:paraId="7353ED2C" w14:textId="77777777" w:rsidR="00B66969" w:rsidRPr="00B66969" w:rsidRDefault="00B66969" w:rsidP="00B66969">
      <w:pPr>
        <w:pStyle w:val="EndNoteBibliography"/>
        <w:ind w:left="720" w:hanging="720"/>
      </w:pPr>
      <w:r w:rsidRPr="00B66969">
        <w:t xml:space="preserve">14. Ellison CG, Fan D: </w:t>
      </w:r>
      <w:r w:rsidRPr="00B66969">
        <w:rPr>
          <w:b/>
        </w:rPr>
        <w:t>Daily spiritual experiences and psychological well-being among US adults</w:t>
      </w:r>
      <w:r w:rsidRPr="00B66969">
        <w:t xml:space="preserve">. </w:t>
      </w:r>
      <w:r w:rsidRPr="00B66969">
        <w:rPr>
          <w:i/>
        </w:rPr>
        <w:t xml:space="preserve">Social Indicators Research </w:t>
      </w:r>
      <w:r w:rsidRPr="00B66969">
        <w:t xml:space="preserve">2008, </w:t>
      </w:r>
      <w:r w:rsidRPr="00B66969">
        <w:rPr>
          <w:b/>
        </w:rPr>
        <w:t>88</w:t>
      </w:r>
      <w:r w:rsidRPr="00B66969">
        <w:t>:247-271.</w:t>
      </w:r>
    </w:p>
    <w:p w14:paraId="75DF1C2D" w14:textId="77777777" w:rsidR="00B66969" w:rsidRPr="00B66969" w:rsidRDefault="00B66969" w:rsidP="00B66969">
      <w:pPr>
        <w:pStyle w:val="EndNoteBibliography"/>
        <w:ind w:left="720" w:hanging="720"/>
      </w:pPr>
      <w:r w:rsidRPr="00B66969">
        <w:t xml:space="preserve">15. Maselko J, Kubzansky LD: </w:t>
      </w:r>
      <w:r w:rsidRPr="00B66969">
        <w:rPr>
          <w:b/>
        </w:rPr>
        <w:t>Gender differences in religious practices, spiritual experiences and health: Results from the US general social survey</w:t>
      </w:r>
      <w:r w:rsidRPr="00B66969">
        <w:t xml:space="preserve">. </w:t>
      </w:r>
      <w:r w:rsidRPr="00B66969">
        <w:rPr>
          <w:i/>
        </w:rPr>
        <w:t xml:space="preserve">Social Science &amp; Medicine </w:t>
      </w:r>
      <w:r w:rsidRPr="00B66969">
        <w:t xml:space="preserve">2006, </w:t>
      </w:r>
      <w:r w:rsidRPr="00B66969">
        <w:rPr>
          <w:b/>
        </w:rPr>
        <w:t>62</w:t>
      </w:r>
      <w:r w:rsidRPr="00B66969">
        <w:t>:2848-2860.</w:t>
      </w:r>
    </w:p>
    <w:p w14:paraId="5CFEEC8F" w14:textId="77777777" w:rsidR="00B66969" w:rsidRPr="00B66969" w:rsidRDefault="00B66969" w:rsidP="00B66969">
      <w:pPr>
        <w:pStyle w:val="EndNoteBibliography"/>
        <w:ind w:left="720" w:hanging="720"/>
      </w:pPr>
      <w:r w:rsidRPr="00B66969">
        <w:t xml:space="preserve">16. Emmons RA, Kneetzel TT: </w:t>
      </w:r>
      <w:r w:rsidRPr="00B66969">
        <w:rPr>
          <w:b/>
        </w:rPr>
        <w:t>Giving thanks: Spiritual and religious correlates of gratitude</w:t>
      </w:r>
      <w:r w:rsidRPr="00B66969">
        <w:t xml:space="preserve">. </w:t>
      </w:r>
      <w:r w:rsidRPr="00B66969">
        <w:rPr>
          <w:i/>
        </w:rPr>
        <w:t xml:space="preserve">Journal of Psychology and Christianity </w:t>
      </w:r>
      <w:r w:rsidRPr="00B66969">
        <w:t xml:space="preserve">2005, </w:t>
      </w:r>
      <w:r w:rsidRPr="00B66969">
        <w:rPr>
          <w:b/>
        </w:rPr>
        <w:t>24</w:t>
      </w:r>
      <w:r w:rsidRPr="00B66969">
        <w:t>:140-148.</w:t>
      </w:r>
    </w:p>
    <w:p w14:paraId="5A8EE26A" w14:textId="77777777" w:rsidR="00B66969" w:rsidRPr="00B66969" w:rsidRDefault="00B66969" w:rsidP="00B66969">
      <w:pPr>
        <w:pStyle w:val="EndNoteBibliography"/>
        <w:ind w:left="720" w:hanging="720"/>
      </w:pPr>
      <w:r w:rsidRPr="00B66969">
        <w:t xml:space="preserve">17. McCullough ME, Emmons RA, Tsang J-A: </w:t>
      </w:r>
      <w:r w:rsidRPr="00B66969">
        <w:rPr>
          <w:b/>
        </w:rPr>
        <w:t>The grateful disposition: a conceptual and empirical topography</w:t>
      </w:r>
      <w:r w:rsidRPr="00B66969">
        <w:t xml:space="preserve">. </w:t>
      </w:r>
      <w:r w:rsidRPr="00B66969">
        <w:rPr>
          <w:i/>
        </w:rPr>
        <w:t xml:space="preserve">Journal of Personality and Social Psychology </w:t>
      </w:r>
      <w:r w:rsidRPr="00B66969">
        <w:t xml:space="preserve">2002, </w:t>
      </w:r>
      <w:r w:rsidRPr="00B66969">
        <w:rPr>
          <w:b/>
        </w:rPr>
        <w:t>82</w:t>
      </w:r>
      <w:r w:rsidRPr="00B66969">
        <w:t>:112-127.</w:t>
      </w:r>
    </w:p>
    <w:p w14:paraId="6A4F63D2" w14:textId="77777777" w:rsidR="00B66969" w:rsidRPr="00B66969" w:rsidRDefault="00B66969" w:rsidP="00B66969">
      <w:pPr>
        <w:pStyle w:val="EndNoteBibliography"/>
        <w:ind w:left="720" w:hanging="720"/>
      </w:pPr>
      <w:r w:rsidRPr="00B66969">
        <w:lastRenderedPageBreak/>
        <w:t xml:space="preserve">18. Vishkin A, Schwartz SH, Ben-Nun Bloom P, Solak N, Tamir M: </w:t>
      </w:r>
      <w:r w:rsidRPr="00B66969">
        <w:rPr>
          <w:b/>
        </w:rPr>
        <w:t>Religiosity and desired emotions: Belief maintenance or prosocial facilitation?</w:t>
      </w:r>
      <w:r w:rsidRPr="00B66969">
        <w:t xml:space="preserve"> </w:t>
      </w:r>
      <w:r w:rsidRPr="00B66969">
        <w:rPr>
          <w:i/>
        </w:rPr>
        <w:t xml:space="preserve">Personality and Social Psychology Bulletin </w:t>
      </w:r>
      <w:r w:rsidRPr="00B66969">
        <w:t xml:space="preserve">2020, </w:t>
      </w:r>
      <w:r w:rsidRPr="00B66969">
        <w:rPr>
          <w:b/>
        </w:rPr>
        <w:t>46</w:t>
      </w:r>
      <w:r w:rsidRPr="00B66969">
        <w:t>:1090-1106.</w:t>
      </w:r>
    </w:p>
    <w:p w14:paraId="582307F3" w14:textId="77777777" w:rsidR="00B66969" w:rsidRPr="00B66969" w:rsidRDefault="00B66969" w:rsidP="00B66969">
      <w:pPr>
        <w:pStyle w:val="EndNoteBibliography"/>
        <w:ind w:left="720" w:hanging="720"/>
      </w:pPr>
      <w:r w:rsidRPr="00B66969">
        <w:t xml:space="preserve">19. Kim-Prieto C, Diener E: </w:t>
      </w:r>
      <w:r w:rsidRPr="00B66969">
        <w:rPr>
          <w:b/>
        </w:rPr>
        <w:t>Religion as a source of variation in the experience of positive and negative emotions</w:t>
      </w:r>
      <w:r w:rsidRPr="00B66969">
        <w:t xml:space="preserve">. </w:t>
      </w:r>
      <w:r w:rsidRPr="00B66969">
        <w:rPr>
          <w:i/>
        </w:rPr>
        <w:t xml:space="preserve">The Journal of Positive Psychology </w:t>
      </w:r>
      <w:r w:rsidRPr="00B66969">
        <w:t xml:space="preserve">2009, </w:t>
      </w:r>
      <w:r w:rsidRPr="00B66969">
        <w:rPr>
          <w:b/>
        </w:rPr>
        <w:t>4</w:t>
      </w:r>
      <w:r w:rsidRPr="00B66969">
        <w:t>:447-460.</w:t>
      </w:r>
    </w:p>
    <w:p w14:paraId="1395174B" w14:textId="77777777" w:rsidR="00B66969" w:rsidRPr="00B66969" w:rsidRDefault="00B66969" w:rsidP="00B66969">
      <w:pPr>
        <w:pStyle w:val="EndNoteBibliography"/>
        <w:ind w:left="720" w:hanging="720"/>
      </w:pPr>
      <w:r w:rsidRPr="00B66969">
        <w:t xml:space="preserve">20. Saroglou V, Buxant C, Tilquin J: </w:t>
      </w:r>
      <w:r w:rsidRPr="00B66969">
        <w:rPr>
          <w:b/>
        </w:rPr>
        <w:t>Positive emotions as leading to religion and spirituality</w:t>
      </w:r>
      <w:r w:rsidRPr="00B66969">
        <w:t xml:space="preserve">. </w:t>
      </w:r>
      <w:r w:rsidRPr="00B66969">
        <w:rPr>
          <w:i/>
        </w:rPr>
        <w:t xml:space="preserve">The Journal of Positive Psychology </w:t>
      </w:r>
      <w:r w:rsidRPr="00B66969">
        <w:t xml:space="preserve">2008, </w:t>
      </w:r>
      <w:r w:rsidRPr="00B66969">
        <w:rPr>
          <w:b/>
        </w:rPr>
        <w:t>3</w:t>
      </w:r>
      <w:r w:rsidRPr="00B66969">
        <w:t>:165-173.</w:t>
      </w:r>
    </w:p>
    <w:p w14:paraId="168C5D09" w14:textId="77777777" w:rsidR="00B66969" w:rsidRPr="00B66969" w:rsidRDefault="00B66969" w:rsidP="00B66969">
      <w:pPr>
        <w:pStyle w:val="EndNoteBibliography"/>
        <w:ind w:left="720" w:hanging="720"/>
      </w:pPr>
      <w:r w:rsidRPr="00B66969">
        <w:t xml:space="preserve">21. Van Cappellen P, Saroglou V: </w:t>
      </w:r>
      <w:r w:rsidRPr="00B66969">
        <w:rPr>
          <w:b/>
        </w:rPr>
        <w:t>Awe activates religious and spiritual feelings and behavioral intentions</w:t>
      </w:r>
      <w:r w:rsidRPr="00B66969">
        <w:t xml:space="preserve">. </w:t>
      </w:r>
      <w:r w:rsidRPr="00B66969">
        <w:rPr>
          <w:i/>
        </w:rPr>
        <w:t xml:space="preserve">Psychology of Religion and Spirituality </w:t>
      </w:r>
      <w:r w:rsidRPr="00B66969">
        <w:t xml:space="preserve">2012, </w:t>
      </w:r>
      <w:r w:rsidRPr="00B66969">
        <w:rPr>
          <w:b/>
        </w:rPr>
        <w:t>4</w:t>
      </w:r>
      <w:r w:rsidRPr="00B66969">
        <w:t>:223-236.</w:t>
      </w:r>
    </w:p>
    <w:p w14:paraId="3BF29D2E" w14:textId="77777777" w:rsidR="00B66969" w:rsidRPr="00B66969" w:rsidRDefault="00B66969" w:rsidP="00B66969">
      <w:pPr>
        <w:pStyle w:val="EndNoteBibliography"/>
        <w:ind w:left="720" w:hanging="720"/>
      </w:pPr>
      <w:r w:rsidRPr="00B66969">
        <w:t xml:space="preserve">22. Valdesolo P, Graham J: </w:t>
      </w:r>
      <w:r w:rsidRPr="00B66969">
        <w:rPr>
          <w:b/>
        </w:rPr>
        <w:t>Awe, uncertainty, and agency detection</w:t>
      </w:r>
      <w:r w:rsidRPr="00B66969">
        <w:t xml:space="preserve">. </w:t>
      </w:r>
      <w:r w:rsidRPr="00B66969">
        <w:rPr>
          <w:i/>
        </w:rPr>
        <w:t xml:space="preserve">Psychological Science </w:t>
      </w:r>
      <w:r w:rsidRPr="00B66969">
        <w:t xml:space="preserve">2014, </w:t>
      </w:r>
      <w:r w:rsidRPr="00B66969">
        <w:rPr>
          <w:b/>
        </w:rPr>
        <w:t>25</w:t>
      </w:r>
      <w:r w:rsidRPr="00B66969">
        <w:t>:170-178.</w:t>
      </w:r>
    </w:p>
    <w:p w14:paraId="2D834EE6" w14:textId="0CA55DA5" w:rsidR="00B66969" w:rsidRPr="00B66969" w:rsidRDefault="00B66969" w:rsidP="00B66969">
      <w:pPr>
        <w:pStyle w:val="EndNoteBibliography"/>
        <w:ind w:left="720" w:hanging="720"/>
      </w:pPr>
      <w:r w:rsidRPr="00B66969">
        <w:t xml:space="preserve">23. Masci D, Hackett C: </w:t>
      </w:r>
      <w:r w:rsidRPr="00B66969">
        <w:rPr>
          <w:b/>
        </w:rPr>
        <w:t xml:space="preserve">Meditation is common across many religious groups in the U.S. Pew Research Center. Retrieved from: </w:t>
      </w:r>
      <w:hyperlink r:id="rId11" w:history="1">
        <w:r w:rsidRPr="00B66969">
          <w:rPr>
            <w:rStyle w:val="Hyperlink"/>
            <w:b/>
          </w:rPr>
          <w:t>http://pewrsr.ch/2lHc0HC</w:t>
        </w:r>
      </w:hyperlink>
      <w:r w:rsidRPr="00B66969">
        <w:t>. 2018.</w:t>
      </w:r>
    </w:p>
    <w:p w14:paraId="19008FB1" w14:textId="77777777" w:rsidR="00B66969" w:rsidRPr="00B66969" w:rsidRDefault="00B66969" w:rsidP="00B66969">
      <w:pPr>
        <w:pStyle w:val="EndNoteBibliography"/>
        <w:ind w:left="720" w:hanging="720"/>
      </w:pPr>
      <w:r w:rsidRPr="00B66969">
        <w:t xml:space="preserve">24. Lambert NM, Fincham FD, Braithwaite SR, Graham SM, Beach SRH: </w:t>
      </w:r>
      <w:r w:rsidRPr="00B66969">
        <w:rPr>
          <w:b/>
        </w:rPr>
        <w:t>Can prayer increase gratitude?</w:t>
      </w:r>
      <w:r w:rsidRPr="00B66969">
        <w:t xml:space="preserve"> </w:t>
      </w:r>
      <w:r w:rsidRPr="00B66969">
        <w:rPr>
          <w:i/>
        </w:rPr>
        <w:t xml:space="preserve">Psychology of Religion and Spirituality </w:t>
      </w:r>
      <w:r w:rsidRPr="00B66969">
        <w:t xml:space="preserve">2009, </w:t>
      </w:r>
      <w:r w:rsidRPr="00B66969">
        <w:rPr>
          <w:b/>
        </w:rPr>
        <w:t>1</w:t>
      </w:r>
      <w:r w:rsidRPr="00B66969">
        <w:t>:139-149.</w:t>
      </w:r>
    </w:p>
    <w:p w14:paraId="06036A0E" w14:textId="77777777" w:rsidR="00B66969" w:rsidRPr="00B66969" w:rsidRDefault="00B66969" w:rsidP="00B66969">
      <w:pPr>
        <w:pStyle w:val="EndNoteBibliography"/>
        <w:ind w:left="720" w:hanging="720"/>
      </w:pPr>
      <w:r w:rsidRPr="00B66969">
        <w:t xml:space="preserve">25. Fredrickson BL, Arizmendi C, Van Cappellen P, Firestine AM, Brantley MM, Kim SL, Brantley J, Salzberg S: </w:t>
      </w:r>
      <w:r w:rsidRPr="00B66969">
        <w:rPr>
          <w:b/>
        </w:rPr>
        <w:t>Do Contemplative Moments Matter? Effects of Informal Meditation on Emotions and Perceived Social Integration</w:t>
      </w:r>
      <w:r w:rsidRPr="00B66969">
        <w:t xml:space="preserve">. </w:t>
      </w:r>
      <w:r w:rsidRPr="00B66969">
        <w:rPr>
          <w:i/>
        </w:rPr>
        <w:t xml:space="preserve">Mindfulness </w:t>
      </w:r>
      <w:r w:rsidRPr="00B66969">
        <w:t>2019.</w:t>
      </w:r>
    </w:p>
    <w:p w14:paraId="3C722A9C" w14:textId="77777777" w:rsidR="00B66969" w:rsidRPr="00B66969" w:rsidRDefault="00B66969" w:rsidP="00B66969">
      <w:pPr>
        <w:pStyle w:val="EndNoteBibliography"/>
        <w:ind w:left="720" w:hanging="720"/>
      </w:pPr>
      <w:r w:rsidRPr="00B66969">
        <w:t xml:space="preserve">26. Fredrickson BL, Boulton AJ, Firestine AM, Van Cappellen P, Algoe SB, Brantley MM, Kim SL, Brantley J, Salzberg S: </w:t>
      </w:r>
      <w:r w:rsidRPr="00B66969">
        <w:rPr>
          <w:b/>
        </w:rPr>
        <w:t>Positive emotion correlates of meditation practice: A comparison of mindfulness meditation and loving-kindness meditation</w:t>
      </w:r>
      <w:r w:rsidRPr="00B66969">
        <w:t xml:space="preserve">. </w:t>
      </w:r>
      <w:r w:rsidRPr="00B66969">
        <w:rPr>
          <w:i/>
        </w:rPr>
        <w:t xml:space="preserve">Mindfulness </w:t>
      </w:r>
      <w:r w:rsidRPr="00B66969">
        <w:t xml:space="preserve">2017, </w:t>
      </w:r>
      <w:r w:rsidRPr="00B66969">
        <w:rPr>
          <w:b/>
        </w:rPr>
        <w:t>8</w:t>
      </w:r>
      <w:r w:rsidRPr="00B66969">
        <w:t>:1623-1633.</w:t>
      </w:r>
    </w:p>
    <w:p w14:paraId="69FDFC9E" w14:textId="77777777" w:rsidR="00B66969" w:rsidRPr="00B66969" w:rsidRDefault="00B66969" w:rsidP="00B66969">
      <w:pPr>
        <w:pStyle w:val="EndNoteBibliography"/>
        <w:ind w:left="720" w:hanging="720"/>
      </w:pPr>
      <w:r w:rsidRPr="00B66969">
        <w:t xml:space="preserve">27. Krause N: </w:t>
      </w:r>
      <w:r w:rsidRPr="00B66969">
        <w:rPr>
          <w:b/>
        </w:rPr>
        <w:t>Religious involvement, gratitude, and change in depressive symptoms over time</w:t>
      </w:r>
      <w:r w:rsidRPr="00B66969">
        <w:t xml:space="preserve">. </w:t>
      </w:r>
      <w:r w:rsidRPr="00B66969">
        <w:rPr>
          <w:i/>
        </w:rPr>
        <w:t xml:space="preserve">International Journal for the Psychology of Religion </w:t>
      </w:r>
      <w:r w:rsidRPr="00B66969">
        <w:t xml:space="preserve">2009, </w:t>
      </w:r>
      <w:r w:rsidRPr="00B66969">
        <w:rPr>
          <w:b/>
        </w:rPr>
        <w:t>19</w:t>
      </w:r>
      <w:r w:rsidRPr="00B66969">
        <w:t>:155-172.</w:t>
      </w:r>
    </w:p>
    <w:p w14:paraId="31AF2A2F" w14:textId="77777777" w:rsidR="00B66969" w:rsidRPr="00B66969" w:rsidRDefault="00B66969" w:rsidP="00B66969">
      <w:pPr>
        <w:pStyle w:val="EndNoteBibliography"/>
        <w:ind w:left="720" w:hanging="720"/>
      </w:pPr>
      <w:r w:rsidRPr="00B66969">
        <w:t xml:space="preserve">28. Krause N, Hayward RD: </w:t>
      </w:r>
      <w:r w:rsidRPr="00B66969">
        <w:rPr>
          <w:b/>
        </w:rPr>
        <w:t>Assessing whether practical wisdom and awe of God are associated with life satisfaction</w:t>
      </w:r>
      <w:r w:rsidRPr="00B66969">
        <w:t xml:space="preserve">. </w:t>
      </w:r>
      <w:r w:rsidRPr="00B66969">
        <w:rPr>
          <w:i/>
        </w:rPr>
        <w:t xml:space="preserve">Psychology of Religion and Spirituality </w:t>
      </w:r>
      <w:r w:rsidRPr="00B66969">
        <w:t xml:space="preserve">2015, </w:t>
      </w:r>
      <w:r w:rsidRPr="00B66969">
        <w:rPr>
          <w:b/>
        </w:rPr>
        <w:t>7</w:t>
      </w:r>
      <w:r w:rsidRPr="00B66969">
        <w:t>:51-59.</w:t>
      </w:r>
    </w:p>
    <w:p w14:paraId="53AFC1E3" w14:textId="77777777" w:rsidR="00B66969" w:rsidRPr="00B66969" w:rsidRDefault="00B66969" w:rsidP="00B66969">
      <w:pPr>
        <w:pStyle w:val="EndNoteBibliography"/>
        <w:ind w:left="720" w:hanging="720"/>
      </w:pPr>
      <w:r w:rsidRPr="00B66969">
        <w:t xml:space="preserve">29. Van Cappellen P, Rimé B: </w:t>
      </w:r>
      <w:r w:rsidRPr="00B66969">
        <w:rPr>
          <w:b/>
        </w:rPr>
        <w:t>Positive emotions and self-transcendence</w:t>
      </w:r>
      <w:r w:rsidRPr="00B66969">
        <w:t xml:space="preserve">. In </w:t>
      </w:r>
      <w:r w:rsidRPr="00B66969">
        <w:rPr>
          <w:i/>
        </w:rPr>
        <w:t>Religion, personality, and social behavior</w:t>
      </w:r>
      <w:r w:rsidRPr="00B66969">
        <w:t>. Edited by Saroglou V. Psychology Press; 2014:123-145.</w:t>
      </w:r>
    </w:p>
    <w:p w14:paraId="691B0823" w14:textId="77777777" w:rsidR="00B66969" w:rsidRPr="00B66969" w:rsidRDefault="00B66969" w:rsidP="00B66969">
      <w:pPr>
        <w:pStyle w:val="EndNoteBibliography"/>
        <w:ind w:left="720" w:hanging="720"/>
      </w:pPr>
      <w:r w:rsidRPr="00B66969">
        <w:t xml:space="preserve">30. Tschacher W, Rees GM, Ramseyer FJFip: </w:t>
      </w:r>
      <w:r w:rsidRPr="00B66969">
        <w:rPr>
          <w:b/>
        </w:rPr>
        <w:t>Nonverbal synchrony and affect in dyadic interactions</w:t>
      </w:r>
      <w:r w:rsidRPr="00B66969">
        <w:t xml:space="preserve">. </w:t>
      </w:r>
      <w:r w:rsidRPr="00B66969">
        <w:rPr>
          <w:i/>
        </w:rPr>
        <w:t xml:space="preserve">Frontiers in Psychology </w:t>
      </w:r>
      <w:r w:rsidRPr="00B66969">
        <w:t xml:space="preserve">2014, </w:t>
      </w:r>
      <w:r w:rsidRPr="00B66969">
        <w:rPr>
          <w:b/>
        </w:rPr>
        <w:t>5</w:t>
      </w:r>
      <w:r w:rsidRPr="00B66969">
        <w:t>:1323.</w:t>
      </w:r>
    </w:p>
    <w:p w14:paraId="55C4B3FB" w14:textId="77777777" w:rsidR="00B66969" w:rsidRPr="00B66969" w:rsidRDefault="00B66969" w:rsidP="00B66969">
      <w:pPr>
        <w:pStyle w:val="EndNoteBibliography"/>
        <w:ind w:left="720" w:hanging="720"/>
      </w:pPr>
      <w:r w:rsidRPr="00B66969">
        <w:t xml:space="preserve">31. Tsai JL, Knutson B, Fung HH: </w:t>
      </w:r>
      <w:r w:rsidRPr="00B66969">
        <w:rPr>
          <w:b/>
        </w:rPr>
        <w:t>Cultural variation in affect valuation</w:t>
      </w:r>
      <w:r w:rsidRPr="00B66969">
        <w:t xml:space="preserve">. </w:t>
      </w:r>
      <w:r w:rsidRPr="00B66969">
        <w:rPr>
          <w:i/>
        </w:rPr>
        <w:t xml:space="preserve">Journal of personality and social psychology </w:t>
      </w:r>
      <w:r w:rsidRPr="00B66969">
        <w:t xml:space="preserve">2006, </w:t>
      </w:r>
      <w:r w:rsidRPr="00B66969">
        <w:rPr>
          <w:b/>
        </w:rPr>
        <w:t>90</w:t>
      </w:r>
      <w:r w:rsidRPr="00B66969">
        <w:t>:288.</w:t>
      </w:r>
    </w:p>
    <w:p w14:paraId="162323AD" w14:textId="77777777" w:rsidR="00B66969" w:rsidRPr="00B66969" w:rsidRDefault="00B66969" w:rsidP="00B66969">
      <w:pPr>
        <w:pStyle w:val="EndNoteBibliography"/>
        <w:ind w:left="720" w:hanging="720"/>
      </w:pPr>
      <w:r w:rsidRPr="00B66969">
        <w:t xml:space="preserve">32. Markus HR, Kitayama S: </w:t>
      </w:r>
      <w:r w:rsidRPr="00B66969">
        <w:rPr>
          <w:b/>
        </w:rPr>
        <w:t>Culture and the self: Implications for cognition, emotion, and motivation</w:t>
      </w:r>
      <w:r w:rsidRPr="00B66969">
        <w:t xml:space="preserve">. </w:t>
      </w:r>
      <w:r w:rsidRPr="00B66969">
        <w:rPr>
          <w:i/>
        </w:rPr>
        <w:t xml:space="preserve">Psychological Review </w:t>
      </w:r>
      <w:r w:rsidRPr="00B66969">
        <w:t xml:space="preserve">1991, </w:t>
      </w:r>
      <w:r w:rsidRPr="00B66969">
        <w:rPr>
          <w:b/>
        </w:rPr>
        <w:t>98</w:t>
      </w:r>
      <w:r w:rsidRPr="00B66969">
        <w:t>:224.</w:t>
      </w:r>
    </w:p>
    <w:p w14:paraId="5EB929E1" w14:textId="77777777" w:rsidR="00B66969" w:rsidRPr="00B66969" w:rsidRDefault="00B66969" w:rsidP="00B66969">
      <w:pPr>
        <w:pStyle w:val="EndNoteBibliography"/>
        <w:ind w:left="720" w:hanging="720"/>
      </w:pPr>
      <w:r w:rsidRPr="00B66969">
        <w:t xml:space="preserve">33. Sedikides C, Gebauer JE: </w:t>
      </w:r>
      <w:r w:rsidRPr="00B66969">
        <w:rPr>
          <w:b/>
        </w:rPr>
        <w:t>Religiosity as self-enhancement: A meta-analysis of the relation between socially desirable responding and religiosity</w:t>
      </w:r>
      <w:r w:rsidRPr="00B66969">
        <w:t xml:space="preserve">. </w:t>
      </w:r>
      <w:r w:rsidRPr="00B66969">
        <w:rPr>
          <w:i/>
        </w:rPr>
        <w:t xml:space="preserve">Personality and Social Psychology Review </w:t>
      </w:r>
      <w:r w:rsidRPr="00B66969">
        <w:t xml:space="preserve">2010, </w:t>
      </w:r>
      <w:r w:rsidRPr="00B66969">
        <w:rPr>
          <w:b/>
        </w:rPr>
        <w:t>14</w:t>
      </w:r>
      <w:r w:rsidRPr="00B66969">
        <w:t>:17-36.</w:t>
      </w:r>
    </w:p>
    <w:p w14:paraId="5A303B44" w14:textId="77777777" w:rsidR="00B66969" w:rsidRPr="00B66969" w:rsidRDefault="00B66969" w:rsidP="00B66969">
      <w:pPr>
        <w:pStyle w:val="EndNoteBibliography"/>
        <w:ind w:left="720" w:hanging="720"/>
      </w:pPr>
      <w:r w:rsidRPr="00B66969">
        <w:lastRenderedPageBreak/>
        <w:t xml:space="preserve">34. Aghababaei N, Błachnio A, Aminikhoo M: </w:t>
      </w:r>
      <w:r w:rsidRPr="00B66969">
        <w:rPr>
          <w:b/>
        </w:rPr>
        <w:t>The relations of gratitude to religiosity, well-being, and personality</w:t>
      </w:r>
      <w:r w:rsidRPr="00B66969">
        <w:t xml:space="preserve">. </w:t>
      </w:r>
      <w:r w:rsidRPr="00B66969">
        <w:rPr>
          <w:i/>
        </w:rPr>
        <w:t xml:space="preserve">Mental Health, Religion &amp; Culture </w:t>
      </w:r>
      <w:r w:rsidRPr="00B66969">
        <w:t xml:space="preserve">2018, </w:t>
      </w:r>
      <w:r w:rsidRPr="00B66969">
        <w:rPr>
          <w:b/>
        </w:rPr>
        <w:t>21</w:t>
      </w:r>
      <w:r w:rsidRPr="00B66969">
        <w:t>:408-417.</w:t>
      </w:r>
    </w:p>
    <w:p w14:paraId="4EEC6552" w14:textId="77777777" w:rsidR="00B66969" w:rsidRPr="00B66969" w:rsidRDefault="00B66969" w:rsidP="00B66969">
      <w:pPr>
        <w:pStyle w:val="EndNoteBibliography"/>
        <w:ind w:left="720" w:hanging="720"/>
      </w:pPr>
      <w:r w:rsidRPr="00B66969">
        <w:t xml:space="preserve">35. Cohn MA, Fredrickson BL, Brown SL, Mikels JA, Conway AM: </w:t>
      </w:r>
      <w:r w:rsidRPr="00B66969">
        <w:rPr>
          <w:b/>
        </w:rPr>
        <w:t>Happiness unpacked: Positive emotions increase life satisfaction by building resilience</w:t>
      </w:r>
      <w:r w:rsidRPr="00B66969">
        <w:t xml:space="preserve">. </w:t>
      </w:r>
      <w:r w:rsidRPr="00B66969">
        <w:rPr>
          <w:i/>
        </w:rPr>
        <w:t xml:space="preserve">Emotion </w:t>
      </w:r>
      <w:r w:rsidRPr="00B66969">
        <w:t xml:space="preserve">2009, </w:t>
      </w:r>
      <w:r w:rsidRPr="00B66969">
        <w:rPr>
          <w:b/>
        </w:rPr>
        <w:t>9</w:t>
      </w:r>
      <w:r w:rsidRPr="00B66969">
        <w:t>:361-368.</w:t>
      </w:r>
    </w:p>
    <w:p w14:paraId="1578E592" w14:textId="77777777" w:rsidR="00B66969" w:rsidRPr="00B66969" w:rsidRDefault="00B66969" w:rsidP="00B66969">
      <w:pPr>
        <w:pStyle w:val="EndNoteBibliography"/>
        <w:ind w:left="720" w:hanging="720"/>
      </w:pPr>
      <w:r w:rsidRPr="00B66969">
        <w:t xml:space="preserve">36. Ramsay JE, Tong EMW, Chowdhury A, Ho M-HR: </w:t>
      </w:r>
      <w:r w:rsidRPr="00B66969">
        <w:rPr>
          <w:b/>
        </w:rPr>
        <w:t>Teleological explanation and positive emotion serially mediate the effect of religion on well-being</w:t>
      </w:r>
      <w:r w:rsidRPr="00B66969">
        <w:t xml:space="preserve">. </w:t>
      </w:r>
      <w:r w:rsidRPr="00B66969">
        <w:rPr>
          <w:i/>
        </w:rPr>
        <w:t xml:space="preserve">Journal of Personality </w:t>
      </w:r>
      <w:r w:rsidRPr="00B66969">
        <w:t xml:space="preserve">2019, </w:t>
      </w:r>
      <w:r w:rsidRPr="00B66969">
        <w:rPr>
          <w:b/>
        </w:rPr>
        <w:t>87</w:t>
      </w:r>
      <w:r w:rsidRPr="00B66969">
        <w:t>:676-689.</w:t>
      </w:r>
    </w:p>
    <w:p w14:paraId="7985A6E2" w14:textId="77777777" w:rsidR="00B66969" w:rsidRPr="00B66969" w:rsidRDefault="00B66969" w:rsidP="00B66969">
      <w:pPr>
        <w:pStyle w:val="EndNoteBibliography"/>
        <w:ind w:left="720" w:hanging="720"/>
      </w:pPr>
      <w:r w:rsidRPr="00B66969">
        <w:t xml:space="preserve">37. Winzer L, Gray RS: </w:t>
      </w:r>
      <w:r w:rsidRPr="00B66969">
        <w:rPr>
          <w:b/>
        </w:rPr>
        <w:t>The role of buddhist practices in happiness and health in Thailand: A structural equation model</w:t>
      </w:r>
      <w:r w:rsidRPr="00B66969">
        <w:t xml:space="preserve">. </w:t>
      </w:r>
      <w:r w:rsidRPr="00B66969">
        <w:rPr>
          <w:i/>
        </w:rPr>
        <w:t xml:space="preserve">Journal of Happiness Studies </w:t>
      </w:r>
      <w:r w:rsidRPr="00B66969">
        <w:t xml:space="preserve">2019, </w:t>
      </w:r>
      <w:r w:rsidRPr="00B66969">
        <w:rPr>
          <w:b/>
        </w:rPr>
        <w:t>20</w:t>
      </w:r>
      <w:r w:rsidRPr="00B66969">
        <w:t>:411-425.</w:t>
      </w:r>
    </w:p>
    <w:p w14:paraId="5F628026" w14:textId="77777777" w:rsidR="00B66969" w:rsidRPr="00B66969" w:rsidRDefault="00B66969" w:rsidP="00B66969">
      <w:pPr>
        <w:pStyle w:val="EndNoteBibliography"/>
        <w:ind w:left="720" w:hanging="720"/>
      </w:pPr>
      <w:r w:rsidRPr="00B66969">
        <w:t xml:space="preserve">38. Vishkin A, Ben-Nun Bloom P, Tamir M: </w:t>
      </w:r>
      <w:r w:rsidRPr="00B66969">
        <w:rPr>
          <w:b/>
        </w:rPr>
        <w:t>Always look on the bright side of life: Religiosity, emotion regulation and well-being in a Jewish and Christian sample</w:t>
      </w:r>
      <w:r w:rsidRPr="00B66969">
        <w:t xml:space="preserve">. </w:t>
      </w:r>
      <w:r w:rsidRPr="00B66969">
        <w:rPr>
          <w:i/>
        </w:rPr>
        <w:t xml:space="preserve">Journal of Happiness Studies </w:t>
      </w:r>
      <w:r w:rsidRPr="00B66969">
        <w:t xml:space="preserve">2019, </w:t>
      </w:r>
      <w:r w:rsidRPr="00B66969">
        <w:rPr>
          <w:b/>
        </w:rPr>
        <w:t>20</w:t>
      </w:r>
      <w:r w:rsidRPr="00B66969">
        <w:t>:427-447.</w:t>
      </w:r>
    </w:p>
    <w:p w14:paraId="01AAB6AE" w14:textId="77777777" w:rsidR="00B66969" w:rsidRPr="00B66969" w:rsidRDefault="00B66969" w:rsidP="00B66969">
      <w:pPr>
        <w:pStyle w:val="EndNoteBibliography"/>
        <w:ind w:left="720" w:hanging="720"/>
      </w:pPr>
      <w:r w:rsidRPr="00B66969">
        <w:t xml:space="preserve">39. Van Cappellen P, Toth-Gauthier M, Saroglou V, Fredrickson BL: </w:t>
      </w:r>
      <w:r w:rsidRPr="00B66969">
        <w:rPr>
          <w:b/>
        </w:rPr>
        <w:t>Religion and well-being: The mediating role of positive emotions</w:t>
      </w:r>
      <w:r w:rsidRPr="00B66969">
        <w:t xml:space="preserve">. </w:t>
      </w:r>
      <w:r w:rsidRPr="00B66969">
        <w:rPr>
          <w:i/>
        </w:rPr>
        <w:t xml:space="preserve">Journal of Happiness Studies </w:t>
      </w:r>
      <w:r w:rsidRPr="00B66969">
        <w:t xml:space="preserve">2016, </w:t>
      </w:r>
      <w:r w:rsidRPr="00B66969">
        <w:rPr>
          <w:b/>
        </w:rPr>
        <w:t>17</w:t>
      </w:r>
      <w:r w:rsidRPr="00B66969">
        <w:t>:485-505.</w:t>
      </w:r>
    </w:p>
    <w:p w14:paraId="6199EA2E" w14:textId="77777777" w:rsidR="00B66969" w:rsidRPr="00B66969" w:rsidRDefault="00B66969" w:rsidP="00B66969">
      <w:pPr>
        <w:pStyle w:val="EndNoteBibliography"/>
        <w:ind w:left="720" w:hanging="720"/>
      </w:pPr>
      <w:r w:rsidRPr="00B66969">
        <w:t xml:space="preserve">40. Krause N, Hayward RD: </w:t>
      </w:r>
      <w:r w:rsidRPr="00B66969">
        <w:rPr>
          <w:b/>
        </w:rPr>
        <w:t>Emotional expressiveness during worship services and life satisfaction: assessing the influence of race and religious affiliation</w:t>
      </w:r>
      <w:r w:rsidRPr="00B66969">
        <w:t xml:space="preserve">. </w:t>
      </w:r>
      <w:r w:rsidRPr="00B66969">
        <w:rPr>
          <w:i/>
        </w:rPr>
        <w:t xml:space="preserve">Mental Health, Religion &amp; Culture </w:t>
      </w:r>
      <w:r w:rsidRPr="00B66969">
        <w:t xml:space="preserve">2013, </w:t>
      </w:r>
      <w:r w:rsidRPr="00B66969">
        <w:rPr>
          <w:b/>
        </w:rPr>
        <w:t>16</w:t>
      </w:r>
      <w:r w:rsidRPr="00B66969">
        <w:t>:813-831.</w:t>
      </w:r>
    </w:p>
    <w:p w14:paraId="3D838033" w14:textId="77777777" w:rsidR="00B66969" w:rsidRPr="00B66969" w:rsidRDefault="00B66969" w:rsidP="00B66969">
      <w:pPr>
        <w:pStyle w:val="EndNoteBibliography"/>
        <w:ind w:left="720" w:hanging="720"/>
      </w:pPr>
      <w:r w:rsidRPr="00B66969">
        <w:t xml:space="preserve">41. Pew Research Center: </w:t>
      </w:r>
      <w:r w:rsidRPr="00B66969">
        <w:rPr>
          <w:b/>
        </w:rPr>
        <w:t>Global religious landscape</w:t>
      </w:r>
      <w:r w:rsidRPr="00B66969">
        <w:t>. 2014.</w:t>
      </w:r>
    </w:p>
    <w:p w14:paraId="12DD0576" w14:textId="77777777" w:rsidR="00B66969" w:rsidRPr="00B66969" w:rsidRDefault="00B66969" w:rsidP="00B66969">
      <w:pPr>
        <w:pStyle w:val="EndNoteBibliography"/>
        <w:ind w:left="720" w:hanging="720"/>
      </w:pPr>
      <w:r w:rsidRPr="00B66969">
        <w:t xml:space="preserve">42. Pargament KI, Mahoney A: </w:t>
      </w:r>
      <w:r w:rsidRPr="00B66969">
        <w:rPr>
          <w:b/>
        </w:rPr>
        <w:t>Sacred matters: Sanctification as a vital topic for the psychology of religion"</w:t>
      </w:r>
      <w:r w:rsidRPr="00B66969">
        <w:t xml:space="preserve">. </w:t>
      </w:r>
      <w:r w:rsidRPr="00B66969">
        <w:rPr>
          <w:i/>
        </w:rPr>
        <w:t xml:space="preserve">The International Journal for the Psychology of Religion </w:t>
      </w:r>
      <w:r w:rsidRPr="00B66969">
        <w:t xml:space="preserve">2005, </w:t>
      </w:r>
      <w:r w:rsidRPr="00B66969">
        <w:rPr>
          <w:b/>
        </w:rPr>
        <w:t>15</w:t>
      </w:r>
      <w:r w:rsidRPr="00B66969">
        <w:t>:179-198.</w:t>
      </w:r>
    </w:p>
    <w:p w14:paraId="0F1945D5" w14:textId="77777777" w:rsidR="00B66969" w:rsidRPr="00B66969" w:rsidRDefault="00B66969" w:rsidP="00B66969">
      <w:pPr>
        <w:pStyle w:val="EndNoteBibliography"/>
        <w:ind w:left="720" w:hanging="720"/>
      </w:pPr>
      <w:r w:rsidRPr="00B66969">
        <w:t xml:space="preserve">43. Espinola A, Badrinarayanan V: </w:t>
      </w:r>
      <w:r w:rsidRPr="00B66969">
        <w:rPr>
          <w:b/>
        </w:rPr>
        <w:t>Consumer expertise, sacralization, and event attendance: A conceptual framework</w:t>
      </w:r>
      <w:r w:rsidRPr="00B66969">
        <w:t>.</w:t>
      </w:r>
      <w:r w:rsidRPr="00B66969">
        <w:rPr>
          <w:i/>
        </w:rPr>
        <w:t xml:space="preserve"> Marketing Management Journal </w:t>
      </w:r>
      <w:r w:rsidRPr="00B66969">
        <w:t xml:space="preserve">2010, </w:t>
      </w:r>
      <w:r w:rsidRPr="00B66969">
        <w:rPr>
          <w:b/>
        </w:rPr>
        <w:t>20</w:t>
      </w:r>
      <w:r w:rsidRPr="00B66969">
        <w:t>:145-164.</w:t>
      </w:r>
    </w:p>
    <w:p w14:paraId="18852BE3" w14:textId="77777777" w:rsidR="00B66969" w:rsidRPr="00B66969" w:rsidRDefault="00B66969" w:rsidP="00B66969">
      <w:pPr>
        <w:pStyle w:val="EndNoteBibliography"/>
        <w:ind w:left="720" w:hanging="720"/>
      </w:pPr>
      <w:r w:rsidRPr="00B66969">
        <w:t xml:space="preserve">44. Pluess M, Belsky J: </w:t>
      </w:r>
      <w:r w:rsidRPr="00B66969">
        <w:rPr>
          <w:b/>
        </w:rPr>
        <w:t>Vantage sensitivity: Individual differences in response to positive experiences</w:t>
      </w:r>
      <w:r w:rsidRPr="00B66969">
        <w:t xml:space="preserve">. </w:t>
      </w:r>
      <w:r w:rsidRPr="00B66969">
        <w:rPr>
          <w:i/>
        </w:rPr>
        <w:t xml:space="preserve">Psychological Bulletin </w:t>
      </w:r>
      <w:r w:rsidRPr="00B66969">
        <w:t xml:space="preserve">2013, </w:t>
      </w:r>
      <w:r w:rsidRPr="00B66969">
        <w:rPr>
          <w:b/>
        </w:rPr>
        <w:t>139</w:t>
      </w:r>
      <w:r w:rsidRPr="00B66969">
        <w:t>:901-916.</w:t>
      </w:r>
    </w:p>
    <w:p w14:paraId="15E04B03" w14:textId="77777777" w:rsidR="00B66969" w:rsidRPr="00B66969" w:rsidRDefault="00B66969" w:rsidP="00B66969">
      <w:pPr>
        <w:pStyle w:val="EndNoteBibliography"/>
        <w:ind w:left="720" w:hanging="720"/>
      </w:pPr>
      <w:r w:rsidRPr="00B66969">
        <w:t xml:space="preserve">45. Rhodes RE, Kates A: </w:t>
      </w:r>
      <w:r w:rsidRPr="00B66969">
        <w:rPr>
          <w:b/>
        </w:rPr>
        <w:t>Can the affective response to exercise predict future motives and physical activity behavior? A systematic review of published evidence</w:t>
      </w:r>
      <w:r w:rsidRPr="00B66969">
        <w:t xml:space="preserve">. </w:t>
      </w:r>
      <w:r w:rsidRPr="00B66969">
        <w:rPr>
          <w:i/>
        </w:rPr>
        <w:t xml:space="preserve">Annals of Behavioral Medicine </w:t>
      </w:r>
      <w:r w:rsidRPr="00B66969">
        <w:t xml:space="preserve">2015, </w:t>
      </w:r>
      <w:r w:rsidRPr="00B66969">
        <w:rPr>
          <w:b/>
        </w:rPr>
        <w:t>49</w:t>
      </w:r>
      <w:r w:rsidRPr="00B66969">
        <w:t>:715-731.</w:t>
      </w:r>
    </w:p>
    <w:p w14:paraId="1FE130FE" w14:textId="77777777" w:rsidR="00B66969" w:rsidRPr="00B66969" w:rsidRDefault="00B66969" w:rsidP="00B66969">
      <w:pPr>
        <w:pStyle w:val="EndNoteBibliography"/>
        <w:ind w:left="720" w:hanging="720"/>
      </w:pPr>
      <w:r w:rsidRPr="00B66969">
        <w:t xml:space="preserve">46. Sheeran P, Gollwitzer PM, Bargh JA: </w:t>
      </w:r>
      <w:r w:rsidRPr="00B66969">
        <w:rPr>
          <w:b/>
        </w:rPr>
        <w:t>Nonconscious processes and health</w:t>
      </w:r>
      <w:r w:rsidRPr="00B66969">
        <w:t xml:space="preserve">. </w:t>
      </w:r>
      <w:r w:rsidRPr="00B66969">
        <w:rPr>
          <w:i/>
        </w:rPr>
        <w:t xml:space="preserve">Health Psychology </w:t>
      </w:r>
      <w:r w:rsidRPr="00B66969">
        <w:t xml:space="preserve">2013, </w:t>
      </w:r>
      <w:r w:rsidRPr="00B66969">
        <w:rPr>
          <w:b/>
        </w:rPr>
        <w:t>32</w:t>
      </w:r>
      <w:r w:rsidRPr="00B66969">
        <w:t>:460-473.</w:t>
      </w:r>
    </w:p>
    <w:p w14:paraId="066F20A5" w14:textId="77777777" w:rsidR="00B66969" w:rsidRPr="00B66969" w:rsidRDefault="00B66969" w:rsidP="00B66969">
      <w:pPr>
        <w:pStyle w:val="EndNoteBibliography"/>
        <w:ind w:left="720" w:hanging="720"/>
      </w:pPr>
      <w:r w:rsidRPr="00B66969">
        <w:t xml:space="preserve">47. Marteau TM, Hollands GJ, Fletcher PC: </w:t>
      </w:r>
      <w:r w:rsidRPr="00B66969">
        <w:rPr>
          <w:b/>
        </w:rPr>
        <w:t>Changing human behavior to prevent disease: The importance of targeting automatic processes</w:t>
      </w:r>
      <w:r w:rsidRPr="00B66969">
        <w:t xml:space="preserve">. </w:t>
      </w:r>
      <w:r w:rsidRPr="00B66969">
        <w:rPr>
          <w:i/>
        </w:rPr>
        <w:t xml:space="preserve">Science </w:t>
      </w:r>
      <w:r w:rsidRPr="00B66969">
        <w:t xml:space="preserve">2012, </w:t>
      </w:r>
      <w:r w:rsidRPr="00B66969">
        <w:rPr>
          <w:b/>
        </w:rPr>
        <w:t>337</w:t>
      </w:r>
      <w:r w:rsidRPr="00B66969">
        <w:t>:1492-1495.</w:t>
      </w:r>
    </w:p>
    <w:p w14:paraId="48C2F1ED" w14:textId="77777777" w:rsidR="00B66969" w:rsidRPr="00B66969" w:rsidRDefault="00B66969" w:rsidP="00B66969">
      <w:pPr>
        <w:pStyle w:val="EndNoteBibliography"/>
        <w:ind w:left="720" w:hanging="720"/>
      </w:pPr>
      <w:r w:rsidRPr="00B66969">
        <w:t xml:space="preserve">48. Custers R, Aarts H: </w:t>
      </w:r>
      <w:r w:rsidRPr="00B66969">
        <w:rPr>
          <w:b/>
        </w:rPr>
        <w:t>Positive affect as implicit motivator: On the nonconscious operation of behavioral goals</w:t>
      </w:r>
      <w:r w:rsidRPr="00B66969">
        <w:t xml:space="preserve">. </w:t>
      </w:r>
      <w:r w:rsidRPr="00B66969">
        <w:rPr>
          <w:i/>
        </w:rPr>
        <w:t xml:space="preserve">Journal of Personality and Social Psychology </w:t>
      </w:r>
      <w:r w:rsidRPr="00B66969">
        <w:t xml:space="preserve">2005, </w:t>
      </w:r>
      <w:r w:rsidRPr="00B66969">
        <w:rPr>
          <w:b/>
        </w:rPr>
        <w:t>89</w:t>
      </w:r>
      <w:r w:rsidRPr="00B66969">
        <w:t>:129-142.</w:t>
      </w:r>
    </w:p>
    <w:p w14:paraId="75FBBEA8" w14:textId="77777777" w:rsidR="00B66969" w:rsidRPr="00B66969" w:rsidRDefault="00B66969" w:rsidP="00B66969">
      <w:pPr>
        <w:pStyle w:val="EndNoteBibliography"/>
        <w:ind w:left="720" w:hanging="720"/>
      </w:pPr>
      <w:r w:rsidRPr="00B66969">
        <w:t xml:space="preserve">49. Custers R, Aarts H: </w:t>
      </w:r>
      <w:r w:rsidRPr="00B66969">
        <w:rPr>
          <w:b/>
        </w:rPr>
        <w:t>In search of the nonconscious sources of goal pursuit: Accessibility and positive affective valence of the goal state</w:t>
      </w:r>
      <w:r w:rsidRPr="00B66969">
        <w:t xml:space="preserve">. </w:t>
      </w:r>
      <w:r w:rsidRPr="00B66969">
        <w:rPr>
          <w:i/>
        </w:rPr>
        <w:t xml:space="preserve">Journal of Experimental Social Psychology </w:t>
      </w:r>
      <w:r w:rsidRPr="00B66969">
        <w:t xml:space="preserve">2007, </w:t>
      </w:r>
      <w:r w:rsidRPr="00B66969">
        <w:rPr>
          <w:b/>
        </w:rPr>
        <w:t>43</w:t>
      </w:r>
      <w:r w:rsidRPr="00B66969">
        <w:t>:312-318.</w:t>
      </w:r>
    </w:p>
    <w:p w14:paraId="6287B6DB" w14:textId="77777777" w:rsidR="00B66969" w:rsidRPr="00B66969" w:rsidRDefault="00B66969" w:rsidP="00B66969">
      <w:pPr>
        <w:pStyle w:val="EndNoteBibliography"/>
        <w:ind w:left="720" w:hanging="720"/>
      </w:pPr>
      <w:r w:rsidRPr="00B66969">
        <w:lastRenderedPageBreak/>
        <w:t xml:space="preserve">50. Valdesolo P, Graham J: </w:t>
      </w:r>
      <w:r w:rsidRPr="00B66969">
        <w:rPr>
          <w:b/>
        </w:rPr>
        <w:t>Awe, uncertainty, and agency detection</w:t>
      </w:r>
      <w:r w:rsidRPr="00B66969">
        <w:t xml:space="preserve">. </w:t>
      </w:r>
      <w:r w:rsidRPr="00B66969">
        <w:rPr>
          <w:i/>
        </w:rPr>
        <w:t xml:space="preserve">Psychological Science </w:t>
      </w:r>
      <w:r w:rsidRPr="00B66969">
        <w:t>2013.</w:t>
      </w:r>
    </w:p>
    <w:p w14:paraId="1BCA2B2B" w14:textId="77777777" w:rsidR="00B66969" w:rsidRPr="00B66969" w:rsidRDefault="00B66969" w:rsidP="00B66969">
      <w:pPr>
        <w:pStyle w:val="EndNoteBibliography"/>
        <w:ind w:left="720" w:hanging="720"/>
      </w:pPr>
      <w:r w:rsidRPr="00B66969">
        <w:t xml:space="preserve">51. Corcoran KE: </w:t>
      </w:r>
      <w:r w:rsidRPr="00B66969">
        <w:rPr>
          <w:b/>
        </w:rPr>
        <w:t>Emotion, religion, and civic engagement: A multilevel analysis of U.S. congregations</w:t>
      </w:r>
      <w:r w:rsidRPr="00B66969">
        <w:t xml:space="preserve">. </w:t>
      </w:r>
      <w:r w:rsidRPr="00B66969">
        <w:rPr>
          <w:i/>
        </w:rPr>
        <w:t xml:space="preserve">Sociology of Religion </w:t>
      </w:r>
      <w:r w:rsidRPr="00B66969">
        <w:t xml:space="preserve">2019, </w:t>
      </w:r>
      <w:r w:rsidRPr="00B66969">
        <w:rPr>
          <w:b/>
        </w:rPr>
        <w:t>81</w:t>
      </w:r>
      <w:r w:rsidRPr="00B66969">
        <w:t>:20-44.</w:t>
      </w:r>
    </w:p>
    <w:p w14:paraId="138488A5" w14:textId="77777777" w:rsidR="00B66969" w:rsidRPr="00B66969" w:rsidRDefault="00B66969" w:rsidP="00B66969">
      <w:pPr>
        <w:pStyle w:val="EndNoteBibliography"/>
        <w:ind w:left="720" w:hanging="720"/>
      </w:pPr>
      <w:r w:rsidRPr="00B66969">
        <w:t xml:space="preserve">52. Van Cappellen P, Catalino LI, Fredrickson BL: </w:t>
      </w:r>
      <w:r w:rsidRPr="00B66969">
        <w:rPr>
          <w:b/>
        </w:rPr>
        <w:t>A new micro-intervention to increase the enjoyment and continued practice of meditation</w:t>
      </w:r>
      <w:r w:rsidRPr="00B66969">
        <w:t xml:space="preserve">. </w:t>
      </w:r>
      <w:r w:rsidRPr="00B66969">
        <w:rPr>
          <w:i/>
        </w:rPr>
        <w:t xml:space="preserve">Emotion </w:t>
      </w:r>
      <w:r w:rsidRPr="00B66969">
        <w:t>2019.</w:t>
      </w:r>
    </w:p>
    <w:p w14:paraId="6FC66753" w14:textId="77777777" w:rsidR="00B66969" w:rsidRPr="00B66969" w:rsidRDefault="00B66969" w:rsidP="00B66969">
      <w:pPr>
        <w:pStyle w:val="EndNoteBibliography"/>
        <w:ind w:left="720" w:hanging="720"/>
      </w:pPr>
      <w:r w:rsidRPr="00B66969">
        <w:t xml:space="preserve">53. Cohn MA, Fredrickson BL: </w:t>
      </w:r>
      <w:r w:rsidRPr="00B66969">
        <w:rPr>
          <w:b/>
        </w:rPr>
        <w:t>In search of durable positive psychology interventions: Predictors and consequences of long-term positive behavior change</w:t>
      </w:r>
      <w:r w:rsidRPr="00B66969">
        <w:t xml:space="preserve">. </w:t>
      </w:r>
      <w:r w:rsidRPr="00B66969">
        <w:rPr>
          <w:i/>
        </w:rPr>
        <w:t xml:space="preserve">The Journal of Positive Psychology </w:t>
      </w:r>
      <w:r w:rsidRPr="00B66969">
        <w:t xml:space="preserve">2010, </w:t>
      </w:r>
      <w:r w:rsidRPr="00B66969">
        <w:rPr>
          <w:b/>
        </w:rPr>
        <w:t>5</w:t>
      </w:r>
      <w:r w:rsidRPr="00B66969">
        <w:t>:355-366.</w:t>
      </w:r>
    </w:p>
    <w:p w14:paraId="4F42E9CF" w14:textId="77777777" w:rsidR="00B66969" w:rsidRPr="00B66969" w:rsidRDefault="00B66969" w:rsidP="00B66969">
      <w:pPr>
        <w:pStyle w:val="EndNoteBibliography"/>
        <w:ind w:left="720" w:hanging="720"/>
      </w:pPr>
      <w:r w:rsidRPr="00B66969">
        <w:t xml:space="preserve">54. Schneller GR, Swenson III JE: </w:t>
      </w:r>
      <w:r w:rsidRPr="00B66969">
        <w:rPr>
          <w:b/>
        </w:rPr>
        <w:t>Talking to God: Psychological correlates of prayers of praise and gratitude</w:t>
      </w:r>
      <w:r w:rsidRPr="00B66969">
        <w:t xml:space="preserve">. </w:t>
      </w:r>
      <w:r w:rsidRPr="00B66969">
        <w:rPr>
          <w:i/>
        </w:rPr>
        <w:t xml:space="preserve">Christian Psychology </w:t>
      </w:r>
      <w:r w:rsidRPr="00B66969">
        <w:t>2013:39-50.</w:t>
      </w:r>
    </w:p>
    <w:p w14:paraId="35F776A6" w14:textId="77777777" w:rsidR="00B66969" w:rsidRPr="00B66969" w:rsidRDefault="00B66969" w:rsidP="00B66969">
      <w:pPr>
        <w:pStyle w:val="EndNoteBibliography"/>
        <w:ind w:left="720" w:hanging="720"/>
      </w:pPr>
      <w:r w:rsidRPr="00B66969">
        <w:t xml:space="preserve">55. Rice EL, Fredrickson BL: </w:t>
      </w:r>
      <w:r w:rsidRPr="00B66969">
        <w:rPr>
          <w:b/>
        </w:rPr>
        <w:t>Of passions and positive spontaneous thoughts</w:t>
      </w:r>
      <w:r w:rsidRPr="00B66969">
        <w:t xml:space="preserve">. </w:t>
      </w:r>
      <w:r w:rsidRPr="00B66969">
        <w:rPr>
          <w:i/>
        </w:rPr>
        <w:t xml:space="preserve">Cognitive Therapy and Research </w:t>
      </w:r>
      <w:r w:rsidRPr="00B66969">
        <w:t xml:space="preserve">2016, </w:t>
      </w:r>
      <w:r w:rsidRPr="00B66969">
        <w:rPr>
          <w:b/>
        </w:rPr>
        <w:t>40</w:t>
      </w:r>
      <w:r w:rsidRPr="00B66969">
        <w:t>:1-12.</w:t>
      </w:r>
    </w:p>
    <w:p w14:paraId="2C201CE0" w14:textId="77777777" w:rsidR="00B66969" w:rsidRPr="00B66969" w:rsidRDefault="00B66969" w:rsidP="00B66969">
      <w:pPr>
        <w:pStyle w:val="EndNoteBibliography"/>
        <w:ind w:left="720" w:hanging="720"/>
      </w:pPr>
      <w:r w:rsidRPr="00B66969">
        <w:t xml:space="preserve">56. Rice EL, Fredrickson BL: </w:t>
      </w:r>
      <w:r w:rsidRPr="00B66969">
        <w:rPr>
          <w:b/>
        </w:rPr>
        <w:t>Do positive spontaneous thoughts function as incentive salience?</w:t>
      </w:r>
      <w:r w:rsidRPr="00B66969">
        <w:t xml:space="preserve"> </w:t>
      </w:r>
      <w:r w:rsidRPr="00B66969">
        <w:rPr>
          <w:i/>
        </w:rPr>
        <w:t xml:space="preserve">Emotion </w:t>
      </w:r>
      <w:r w:rsidRPr="00B66969">
        <w:t>2017.</w:t>
      </w:r>
    </w:p>
    <w:p w14:paraId="7AC0C18B" w14:textId="77777777" w:rsidR="00B66969" w:rsidRPr="00B66969" w:rsidRDefault="00B66969" w:rsidP="00B66969">
      <w:pPr>
        <w:pStyle w:val="EndNoteBibliography"/>
        <w:ind w:left="720" w:hanging="720"/>
      </w:pPr>
      <w:r w:rsidRPr="00B66969">
        <w:t xml:space="preserve">57. Aday JS, Mitzkovitz CM, Bloesch EK, Davoli CC, Davis AK: </w:t>
      </w:r>
      <w:r w:rsidRPr="00B66969">
        <w:rPr>
          <w:b/>
        </w:rPr>
        <w:t>Long-term effects of psychedelic drugs: A systematic review</w:t>
      </w:r>
      <w:r w:rsidRPr="00B66969">
        <w:t xml:space="preserve">. </w:t>
      </w:r>
      <w:r w:rsidRPr="00B66969">
        <w:rPr>
          <w:i/>
        </w:rPr>
        <w:t xml:space="preserve">Neuroscience &amp; Biobehavioral Reviews </w:t>
      </w:r>
      <w:r w:rsidRPr="00B66969">
        <w:t xml:space="preserve">2020, </w:t>
      </w:r>
      <w:r w:rsidRPr="00B66969">
        <w:rPr>
          <w:b/>
        </w:rPr>
        <w:t>113</w:t>
      </w:r>
      <w:r w:rsidRPr="00B66969">
        <w:t>:179-189.</w:t>
      </w:r>
    </w:p>
    <w:p w14:paraId="734B11DD" w14:textId="77777777" w:rsidR="00B66969" w:rsidRPr="00B66969" w:rsidRDefault="00B66969" w:rsidP="00B66969">
      <w:pPr>
        <w:pStyle w:val="EndNoteBibliography"/>
        <w:ind w:left="720" w:hanging="720"/>
      </w:pPr>
      <w:r w:rsidRPr="00B66969">
        <w:t xml:space="preserve">58. Griffiths RR, Richards WA, McCann U, Jesse R: </w:t>
      </w:r>
      <w:r w:rsidRPr="00B66969">
        <w:rPr>
          <w:b/>
        </w:rPr>
        <w:t>Psilocybin can occasion mystical-type experiences having substantial and sustained personal meaning and spiritual significance</w:t>
      </w:r>
      <w:r w:rsidRPr="00B66969">
        <w:t xml:space="preserve">. </w:t>
      </w:r>
      <w:r w:rsidRPr="00B66969">
        <w:rPr>
          <w:i/>
        </w:rPr>
        <w:t xml:space="preserve">Psychopharmacology </w:t>
      </w:r>
      <w:r w:rsidRPr="00B66969">
        <w:t xml:space="preserve">2006, </w:t>
      </w:r>
      <w:r w:rsidRPr="00B66969">
        <w:rPr>
          <w:b/>
        </w:rPr>
        <w:t>187</w:t>
      </w:r>
      <w:r w:rsidRPr="00B66969">
        <w:t>:268-283.</w:t>
      </w:r>
    </w:p>
    <w:p w14:paraId="079FA01D" w14:textId="77777777" w:rsidR="00B66969" w:rsidRPr="00B66969" w:rsidRDefault="00B66969" w:rsidP="00B66969">
      <w:pPr>
        <w:pStyle w:val="EndNoteBibliography"/>
        <w:ind w:left="720" w:hanging="720"/>
      </w:pPr>
      <w:r w:rsidRPr="00B66969">
        <w:t xml:space="preserve">59. Griffiths RR, Johnson MW, Richards WA, Richards BD, Jesse R, MacLean KA, Barrett FS, Cosimano MP, Klinedinst MA: </w:t>
      </w:r>
      <w:r w:rsidRPr="00B66969">
        <w:rPr>
          <w:b/>
        </w:rPr>
        <w:t>Psilocybin-occasioned mystical-type experience in combination with meditation and other spiritual practices produces enduring positive changes in psychological functioning and in trait measures of prosocial attitudes and behaviors</w:t>
      </w:r>
      <w:r w:rsidRPr="00B66969">
        <w:t xml:space="preserve">. </w:t>
      </w:r>
      <w:r w:rsidRPr="00B66969">
        <w:rPr>
          <w:i/>
        </w:rPr>
        <w:t xml:space="preserve">Journal of Psychopharmacology </w:t>
      </w:r>
      <w:r w:rsidRPr="00B66969">
        <w:t xml:space="preserve">2018, </w:t>
      </w:r>
      <w:r w:rsidRPr="00B66969">
        <w:rPr>
          <w:b/>
        </w:rPr>
        <w:t>32</w:t>
      </w:r>
      <w:r w:rsidRPr="00B66969">
        <w:t>:49-69.</w:t>
      </w:r>
    </w:p>
    <w:p w14:paraId="7FF1AF4B" w14:textId="77777777" w:rsidR="00B66969" w:rsidRPr="00B66969" w:rsidRDefault="00B66969" w:rsidP="00B66969">
      <w:pPr>
        <w:pStyle w:val="EndNoteBibliography"/>
        <w:ind w:left="720" w:hanging="720"/>
      </w:pPr>
      <w:r w:rsidRPr="00B66969">
        <w:t xml:space="preserve">60. Bartz JA, Zaki J, Bolger N, Ochsner KN: </w:t>
      </w:r>
      <w:r w:rsidRPr="00B66969">
        <w:rPr>
          <w:b/>
        </w:rPr>
        <w:t>Social effects of oxytocin in humans: Context and person matter</w:t>
      </w:r>
      <w:r w:rsidRPr="00B66969">
        <w:t xml:space="preserve">. </w:t>
      </w:r>
      <w:r w:rsidRPr="00B66969">
        <w:rPr>
          <w:i/>
        </w:rPr>
        <w:t xml:space="preserve">Trends in Cognitive Sciences </w:t>
      </w:r>
      <w:r w:rsidRPr="00B66969">
        <w:t xml:space="preserve">2011, </w:t>
      </w:r>
      <w:r w:rsidRPr="00B66969">
        <w:rPr>
          <w:b/>
        </w:rPr>
        <w:t>15</w:t>
      </w:r>
      <w:r w:rsidRPr="00B66969">
        <w:t>:301-309.</w:t>
      </w:r>
    </w:p>
    <w:p w14:paraId="36890A80" w14:textId="77777777" w:rsidR="00B66969" w:rsidRPr="00B66969" w:rsidRDefault="00B66969" w:rsidP="00B66969">
      <w:pPr>
        <w:pStyle w:val="EndNoteBibliography"/>
        <w:ind w:left="720" w:hanging="720"/>
      </w:pPr>
      <w:r w:rsidRPr="00B66969">
        <w:t xml:space="preserve">61. Van Cappellen P, Way B, Isgett SF, Fredrickson BL: </w:t>
      </w:r>
      <w:r w:rsidRPr="00B66969">
        <w:rPr>
          <w:b/>
        </w:rPr>
        <w:t>Effects of oxytocin administration on spirituality and emotional responses to meditation</w:t>
      </w:r>
      <w:r w:rsidRPr="00B66969">
        <w:t xml:space="preserve">. </w:t>
      </w:r>
      <w:r w:rsidRPr="00B66969">
        <w:rPr>
          <w:i/>
        </w:rPr>
        <w:t xml:space="preserve">Social Cognitive and Affective Neuroscience </w:t>
      </w:r>
      <w:r w:rsidRPr="00B66969">
        <w:t xml:space="preserve">2016, </w:t>
      </w:r>
      <w:r w:rsidRPr="00B66969">
        <w:rPr>
          <w:b/>
        </w:rPr>
        <w:t>11</w:t>
      </w:r>
      <w:r w:rsidRPr="00B66969">
        <w:t>:1579-1587.</w:t>
      </w:r>
    </w:p>
    <w:p w14:paraId="2C578CBA" w14:textId="77777777" w:rsidR="00B66969" w:rsidRPr="00B66969" w:rsidRDefault="00B66969" w:rsidP="00B66969">
      <w:pPr>
        <w:pStyle w:val="EndNoteBibliography"/>
        <w:ind w:left="720" w:hanging="720"/>
      </w:pPr>
      <w:r w:rsidRPr="00B66969">
        <w:t xml:space="preserve">62. Porges SW: </w:t>
      </w:r>
      <w:r w:rsidRPr="00B66969">
        <w:rPr>
          <w:b/>
        </w:rPr>
        <w:t>The polyvagal perspective</w:t>
      </w:r>
      <w:r w:rsidRPr="00B66969">
        <w:t xml:space="preserve">. </w:t>
      </w:r>
      <w:r w:rsidRPr="00B66969">
        <w:rPr>
          <w:i/>
        </w:rPr>
        <w:t xml:space="preserve">Biological Psychology </w:t>
      </w:r>
      <w:r w:rsidRPr="00B66969">
        <w:t xml:space="preserve">2007, </w:t>
      </w:r>
      <w:r w:rsidRPr="00B66969">
        <w:rPr>
          <w:b/>
        </w:rPr>
        <w:t>74</w:t>
      </w:r>
      <w:r w:rsidRPr="00B66969">
        <w:t>:116-143.</w:t>
      </w:r>
    </w:p>
    <w:p w14:paraId="43D80FF5" w14:textId="77777777" w:rsidR="00B66969" w:rsidRPr="00B66969" w:rsidRDefault="00B66969" w:rsidP="00B66969">
      <w:pPr>
        <w:pStyle w:val="EndNoteBibliography"/>
        <w:ind w:left="720" w:hanging="720"/>
      </w:pPr>
      <w:r w:rsidRPr="00B66969">
        <w:t xml:space="preserve">63. Kok BE, Fredrickson BL: </w:t>
      </w:r>
      <w:r w:rsidRPr="00B66969">
        <w:rPr>
          <w:b/>
        </w:rPr>
        <w:t>Upward spirals of the heart: Autonomic flexibility, as indexed by vagal tone, reciprocally and prospectively predicts positive emotions and social connectedness</w:t>
      </w:r>
      <w:r w:rsidRPr="00B66969">
        <w:t xml:space="preserve">. </w:t>
      </w:r>
      <w:r w:rsidRPr="00B66969">
        <w:rPr>
          <w:i/>
        </w:rPr>
        <w:t xml:space="preserve">Biological Psychology </w:t>
      </w:r>
      <w:r w:rsidRPr="00B66969">
        <w:t xml:space="preserve">2010, </w:t>
      </w:r>
      <w:r w:rsidRPr="00B66969">
        <w:rPr>
          <w:b/>
        </w:rPr>
        <w:t>85</w:t>
      </w:r>
      <w:r w:rsidRPr="00B66969">
        <w:t>:432-436.</w:t>
      </w:r>
    </w:p>
    <w:p w14:paraId="4FA16E83" w14:textId="77777777" w:rsidR="00B66969" w:rsidRPr="00B66969" w:rsidRDefault="00B66969" w:rsidP="00B66969">
      <w:pPr>
        <w:pStyle w:val="EndNoteBibliography"/>
        <w:ind w:left="720" w:hanging="720"/>
      </w:pPr>
      <w:r w:rsidRPr="00B66969">
        <w:t xml:space="preserve">64. Silvers JA, Haidt J: </w:t>
      </w:r>
      <w:r w:rsidRPr="00B66969">
        <w:rPr>
          <w:b/>
        </w:rPr>
        <w:t>Moral elevation can induce nursing</w:t>
      </w:r>
      <w:r w:rsidRPr="00B66969">
        <w:t xml:space="preserve">. </w:t>
      </w:r>
      <w:r w:rsidRPr="00B66969">
        <w:rPr>
          <w:i/>
        </w:rPr>
        <w:t xml:space="preserve">Emotion </w:t>
      </w:r>
      <w:r w:rsidRPr="00B66969">
        <w:t xml:space="preserve">2008, </w:t>
      </w:r>
      <w:r w:rsidRPr="00B66969">
        <w:rPr>
          <w:b/>
        </w:rPr>
        <w:t>8</w:t>
      </w:r>
      <w:r w:rsidRPr="00B66969">
        <w:t>:291-295.</w:t>
      </w:r>
    </w:p>
    <w:p w14:paraId="3E4C6616" w14:textId="77777777" w:rsidR="00B66969" w:rsidRPr="00B66969" w:rsidRDefault="00B66969" w:rsidP="00B66969">
      <w:pPr>
        <w:pStyle w:val="EndNoteBibliography"/>
        <w:ind w:left="720" w:hanging="720"/>
      </w:pPr>
      <w:r w:rsidRPr="00B66969">
        <w:t xml:space="preserve">65. Bellosta-Batalla M, Blanco-Gandía MdC, Rodríguez-Arias M, Cebolla A, Pérez-Blasco J, Moya-Albiol L: </w:t>
      </w:r>
      <w:r w:rsidRPr="00B66969">
        <w:rPr>
          <w:b/>
        </w:rPr>
        <w:t>Brief mindfulness session improves mood and increases salivary oxytocin in psychology students</w:t>
      </w:r>
      <w:r w:rsidRPr="00B66969">
        <w:t xml:space="preserve">. </w:t>
      </w:r>
      <w:r w:rsidRPr="00B66969">
        <w:rPr>
          <w:i/>
        </w:rPr>
        <w:t xml:space="preserve">Stress and Health </w:t>
      </w:r>
      <w:r w:rsidRPr="00B66969">
        <w:rPr>
          <w:b/>
        </w:rPr>
        <w:t>n/a</w:t>
      </w:r>
      <w:r w:rsidRPr="00B66969">
        <w:t>.</w:t>
      </w:r>
    </w:p>
    <w:p w14:paraId="600BF5B5" w14:textId="77777777" w:rsidR="00B66969" w:rsidRPr="00B66969" w:rsidRDefault="00B66969" w:rsidP="00B66969">
      <w:pPr>
        <w:pStyle w:val="EndNoteBibliography"/>
        <w:ind w:left="720" w:hanging="720"/>
      </w:pPr>
      <w:r w:rsidRPr="00B66969">
        <w:lastRenderedPageBreak/>
        <w:t xml:space="preserve">66. Durkheim E: </w:t>
      </w:r>
      <w:r w:rsidRPr="00B66969">
        <w:rPr>
          <w:i/>
        </w:rPr>
        <w:t>Les formes élémentaires de la vie religieuse [The elementary forms of religious life]</w:t>
      </w:r>
      <w:r w:rsidRPr="00B66969">
        <w:t>. Alcan; 1912.</w:t>
      </w:r>
    </w:p>
    <w:p w14:paraId="7DC1D53B" w14:textId="77777777" w:rsidR="00B66969" w:rsidRPr="00B66969" w:rsidRDefault="00B66969" w:rsidP="00B66969">
      <w:pPr>
        <w:pStyle w:val="EndNoteBibliography"/>
        <w:ind w:left="720" w:hanging="720"/>
      </w:pPr>
      <w:r w:rsidRPr="00B66969">
        <w:t>67. Fredrickson BL:</w:t>
      </w:r>
      <w:r w:rsidRPr="00B66969">
        <w:rPr>
          <w:b/>
        </w:rPr>
        <w:t xml:space="preserve"> Love: Positivity resonance as a fresh, evidence-based perspective on an age-old topic</w:t>
      </w:r>
      <w:r w:rsidRPr="00B66969">
        <w:t xml:space="preserve">. In </w:t>
      </w:r>
      <w:r w:rsidRPr="00B66969">
        <w:rPr>
          <w:i/>
        </w:rPr>
        <w:t>Handbook of emotions</w:t>
      </w:r>
      <w:r w:rsidRPr="00B66969">
        <w:t>. Edited by Barrett LF, Haviland JM. Guilford Press; 2016:847-858.</w:t>
      </w:r>
    </w:p>
    <w:p w14:paraId="72DCD20B" w14:textId="77777777" w:rsidR="00B66969" w:rsidRPr="00B66969" w:rsidRDefault="00B66969" w:rsidP="00B66969">
      <w:pPr>
        <w:pStyle w:val="EndNoteBibliography"/>
        <w:ind w:left="720" w:hanging="720"/>
      </w:pPr>
      <w:r w:rsidRPr="00B66969">
        <w:t xml:space="preserve">68. Hopkins N, Reicher SD, Khan SS, Tewari S, Srinivasan N, Stevenson C: </w:t>
      </w:r>
      <w:r w:rsidRPr="00B66969">
        <w:rPr>
          <w:b/>
        </w:rPr>
        <w:t>Explaining effervescence: Investigating the relationship between shared social identity and positive experience in crowds</w:t>
      </w:r>
      <w:r w:rsidRPr="00B66969">
        <w:t xml:space="preserve">. </w:t>
      </w:r>
      <w:r w:rsidRPr="00B66969">
        <w:rPr>
          <w:i/>
        </w:rPr>
        <w:t xml:space="preserve">Cognition and Emotion </w:t>
      </w:r>
      <w:r w:rsidRPr="00B66969">
        <w:t xml:space="preserve">2016, </w:t>
      </w:r>
      <w:r w:rsidRPr="00B66969">
        <w:rPr>
          <w:b/>
        </w:rPr>
        <w:t>30</w:t>
      </w:r>
      <w:r w:rsidRPr="00B66969">
        <w:t>:20-32.</w:t>
      </w:r>
    </w:p>
    <w:p w14:paraId="1ED66900" w14:textId="77777777" w:rsidR="00B66969" w:rsidRPr="00B66969" w:rsidRDefault="00B66969" w:rsidP="00B66969">
      <w:pPr>
        <w:pStyle w:val="EndNoteBibliography"/>
        <w:ind w:left="720" w:hanging="720"/>
      </w:pPr>
      <w:r w:rsidRPr="00B66969">
        <w:t xml:space="preserve">69. Waugh CE, Fredrickson BL: </w:t>
      </w:r>
      <w:r w:rsidRPr="00B66969">
        <w:rPr>
          <w:b/>
        </w:rPr>
        <w:t>Nice to know you: Positive emotions, self-other overlap, and complex understanding in the formation of a new relationship</w:t>
      </w:r>
      <w:r w:rsidRPr="00B66969">
        <w:t xml:space="preserve">. </w:t>
      </w:r>
      <w:r w:rsidRPr="00B66969">
        <w:rPr>
          <w:i/>
        </w:rPr>
        <w:t xml:space="preserve">The Journal of Positive Psychology </w:t>
      </w:r>
      <w:r w:rsidRPr="00B66969">
        <w:t xml:space="preserve">2006, </w:t>
      </w:r>
      <w:r w:rsidRPr="00B66969">
        <w:rPr>
          <w:b/>
        </w:rPr>
        <w:t>1</w:t>
      </w:r>
      <w:r w:rsidRPr="00B66969">
        <w:t>:93-106.</w:t>
      </w:r>
    </w:p>
    <w:p w14:paraId="0D86C729" w14:textId="77777777" w:rsidR="00B66969" w:rsidRPr="00B66969" w:rsidRDefault="00B66969" w:rsidP="00B66969">
      <w:pPr>
        <w:pStyle w:val="EndNoteBibliography"/>
        <w:ind w:left="720" w:hanging="720"/>
      </w:pPr>
      <w:r w:rsidRPr="00B66969">
        <w:t xml:space="preserve">70. Paladino MP, Mazzurega M, Pavani F, Schubert TW: </w:t>
      </w:r>
      <w:r w:rsidRPr="00B66969">
        <w:rPr>
          <w:b/>
        </w:rPr>
        <w:t>Synchronous multisensory stimulation blurs self-other boundaries</w:t>
      </w:r>
      <w:r w:rsidRPr="00B66969">
        <w:t xml:space="preserve">. </w:t>
      </w:r>
      <w:r w:rsidRPr="00B66969">
        <w:rPr>
          <w:i/>
        </w:rPr>
        <w:t xml:space="preserve">Psychological Science </w:t>
      </w:r>
      <w:r w:rsidRPr="00B66969">
        <w:t xml:space="preserve">2010, </w:t>
      </w:r>
      <w:r w:rsidRPr="00B66969">
        <w:rPr>
          <w:b/>
        </w:rPr>
        <w:t>21</w:t>
      </w:r>
      <w:r w:rsidRPr="00B66969">
        <w:t>:1202-1207.</w:t>
      </w:r>
    </w:p>
    <w:p w14:paraId="3D7F648B" w14:textId="77777777" w:rsidR="00B66969" w:rsidRPr="00B66969" w:rsidRDefault="00B66969" w:rsidP="00B66969">
      <w:pPr>
        <w:pStyle w:val="EndNoteBibliography"/>
        <w:ind w:left="720" w:hanging="720"/>
      </w:pPr>
      <w:r w:rsidRPr="00B66969">
        <w:t xml:space="preserve">71. Wood BT, Worthington Jr EL, Exline JJ, Yali AM, Aten JD, McMinn MR: </w:t>
      </w:r>
      <w:r w:rsidRPr="00B66969">
        <w:rPr>
          <w:b/>
        </w:rPr>
        <w:t>Development, refinement, and psychometric properties of the Attitudes Toward God Scale (ATGS-9)</w:t>
      </w:r>
      <w:r w:rsidRPr="00B66969">
        <w:t xml:space="preserve">. </w:t>
      </w:r>
      <w:r w:rsidRPr="00B66969">
        <w:rPr>
          <w:i/>
        </w:rPr>
        <w:t xml:space="preserve">Psychology of Religion and Spirituality </w:t>
      </w:r>
      <w:r w:rsidRPr="00B66969">
        <w:t xml:space="preserve">2010, </w:t>
      </w:r>
      <w:r w:rsidRPr="00B66969">
        <w:rPr>
          <w:b/>
        </w:rPr>
        <w:t>2</w:t>
      </w:r>
      <w:r w:rsidRPr="00B66969">
        <w:t>:148-167.</w:t>
      </w:r>
    </w:p>
    <w:p w14:paraId="2813A9C0" w14:textId="77777777" w:rsidR="00B66969" w:rsidRPr="00B66969" w:rsidRDefault="00B66969" w:rsidP="00B66969">
      <w:pPr>
        <w:pStyle w:val="EndNoteBibliography"/>
        <w:ind w:left="720" w:hanging="720"/>
      </w:pPr>
      <w:r w:rsidRPr="00B66969">
        <w:t xml:space="preserve">72. Exline JJ, Krause SJ, Broer KA: </w:t>
      </w:r>
      <w:r w:rsidRPr="00B66969">
        <w:rPr>
          <w:b/>
        </w:rPr>
        <w:t>Spiritual struggle among patients seeking treatment for chronic headaches: Anger and protest behaviors toward God</w:t>
      </w:r>
      <w:r w:rsidRPr="00B66969">
        <w:t xml:space="preserve">. </w:t>
      </w:r>
      <w:r w:rsidRPr="00B66969">
        <w:rPr>
          <w:i/>
        </w:rPr>
        <w:t xml:space="preserve">Journal of Religion and Health </w:t>
      </w:r>
      <w:r w:rsidRPr="00B66969">
        <w:t xml:space="preserve">2016, </w:t>
      </w:r>
      <w:r w:rsidRPr="00B66969">
        <w:rPr>
          <w:b/>
        </w:rPr>
        <w:t>55</w:t>
      </w:r>
      <w:r w:rsidRPr="00B66969">
        <w:t>:1729-1747.</w:t>
      </w:r>
    </w:p>
    <w:p w14:paraId="38E2E899" w14:textId="77777777" w:rsidR="00B66969" w:rsidRPr="00B66969" w:rsidRDefault="00B66969" w:rsidP="00B66969">
      <w:pPr>
        <w:pStyle w:val="EndNoteBibliography"/>
        <w:ind w:left="720" w:hanging="720"/>
      </w:pPr>
      <w:r w:rsidRPr="00B66969">
        <w:t xml:space="preserve">73. Gable SL, Gonzaga GC, Strachman A: </w:t>
      </w:r>
      <w:r w:rsidRPr="00B66969">
        <w:rPr>
          <w:b/>
        </w:rPr>
        <w:t>Will you be there for me when things go right? Supportive responses to positive event disclosures</w:t>
      </w:r>
      <w:r w:rsidRPr="00B66969">
        <w:t>.</w:t>
      </w:r>
      <w:r w:rsidRPr="00B66969">
        <w:rPr>
          <w:i/>
        </w:rPr>
        <w:t xml:space="preserve"> Journal of Personality and Social Psychology </w:t>
      </w:r>
      <w:r w:rsidRPr="00B66969">
        <w:t xml:space="preserve">2006, </w:t>
      </w:r>
      <w:r w:rsidRPr="00B66969">
        <w:rPr>
          <w:b/>
        </w:rPr>
        <w:t>91</w:t>
      </w:r>
      <w:r w:rsidRPr="00B66969">
        <w:t>:904.</w:t>
      </w:r>
    </w:p>
    <w:p w14:paraId="71275912" w14:textId="77777777" w:rsidR="00B66969" w:rsidRPr="00B66969" w:rsidRDefault="00B66969" w:rsidP="00B66969">
      <w:pPr>
        <w:pStyle w:val="EndNoteBibliography"/>
        <w:ind w:left="720" w:hanging="720"/>
      </w:pPr>
      <w:r w:rsidRPr="00B66969">
        <w:t xml:space="preserve">74. Catalino LI, Fredrickson BL: </w:t>
      </w:r>
      <w:r w:rsidRPr="00B66969">
        <w:rPr>
          <w:b/>
        </w:rPr>
        <w:t>A Tuesday in the life of a flourisher: The role of positive emotional reactivity in optimal mental health</w:t>
      </w:r>
      <w:r w:rsidRPr="00B66969">
        <w:t xml:space="preserve">. </w:t>
      </w:r>
      <w:r w:rsidRPr="00B66969">
        <w:rPr>
          <w:i/>
        </w:rPr>
        <w:t xml:space="preserve">Emotion (Washington, D.C.) </w:t>
      </w:r>
      <w:r w:rsidRPr="00B66969">
        <w:t xml:space="preserve">2011, </w:t>
      </w:r>
      <w:r w:rsidRPr="00B66969">
        <w:rPr>
          <w:b/>
        </w:rPr>
        <w:t>11</w:t>
      </w:r>
      <w:r w:rsidRPr="00B66969">
        <w:t>:938-950.</w:t>
      </w:r>
    </w:p>
    <w:p w14:paraId="421A17C4" w14:textId="77777777" w:rsidR="00B66969" w:rsidRPr="00B66969" w:rsidRDefault="00B66969" w:rsidP="00B66969">
      <w:pPr>
        <w:pStyle w:val="EndNoteBibliography"/>
        <w:ind w:left="720" w:hanging="720"/>
      </w:pPr>
      <w:r w:rsidRPr="00B66969">
        <w:t xml:space="preserve">75. Spilka B, Schmidt G: </w:t>
      </w:r>
      <w:r w:rsidRPr="00B66969">
        <w:rPr>
          <w:b/>
        </w:rPr>
        <w:t>General attribution theory for the psychology of religion: The influence of event-character on attributions to God</w:t>
      </w:r>
      <w:r w:rsidRPr="00B66969">
        <w:t xml:space="preserve">. </w:t>
      </w:r>
      <w:r w:rsidRPr="00B66969">
        <w:rPr>
          <w:i/>
        </w:rPr>
        <w:t xml:space="preserve">Journal for the Scientific Study of Religion </w:t>
      </w:r>
      <w:r w:rsidRPr="00B66969">
        <w:t>1983:326-339.</w:t>
      </w:r>
    </w:p>
    <w:p w14:paraId="57B8A069" w14:textId="77777777" w:rsidR="00B66969" w:rsidRPr="00B66969" w:rsidRDefault="00B66969" w:rsidP="00B66969">
      <w:pPr>
        <w:pStyle w:val="EndNoteBibliography"/>
        <w:ind w:left="720" w:hanging="720"/>
      </w:pPr>
      <w:r w:rsidRPr="00B66969">
        <w:t xml:space="preserve">76. Lupfer MB, Brock KF, DePaola SJ: </w:t>
      </w:r>
      <w:r w:rsidRPr="00B66969">
        <w:rPr>
          <w:b/>
        </w:rPr>
        <w:t>The use of secular and religious attributions to explain everyday behavior</w:t>
      </w:r>
      <w:r w:rsidRPr="00B66969">
        <w:t>.</w:t>
      </w:r>
      <w:r w:rsidRPr="00B66969">
        <w:rPr>
          <w:i/>
        </w:rPr>
        <w:t xml:space="preserve"> Journal for the Scientific Study of Religion </w:t>
      </w:r>
      <w:r w:rsidRPr="00B66969">
        <w:t>1992:486-503.</w:t>
      </w:r>
    </w:p>
    <w:p w14:paraId="40527B85" w14:textId="77777777" w:rsidR="00B66969" w:rsidRPr="00B66969" w:rsidRDefault="00B66969" w:rsidP="00B66969">
      <w:pPr>
        <w:pStyle w:val="EndNoteBibliography"/>
        <w:ind w:left="720" w:hanging="720"/>
      </w:pPr>
      <w:r w:rsidRPr="00B66969">
        <w:t xml:space="preserve">77. DeBono A, Poepsel D, Corley N: </w:t>
      </w:r>
      <w:r w:rsidRPr="00B66969">
        <w:rPr>
          <w:b/>
        </w:rPr>
        <w:t>Thank God for my successes (not my failures): Feeling God’s presence explains a God attribution bias</w:t>
      </w:r>
      <w:r w:rsidRPr="00B66969">
        <w:t xml:space="preserve">. </w:t>
      </w:r>
      <w:r w:rsidRPr="00B66969">
        <w:rPr>
          <w:i/>
        </w:rPr>
        <w:t xml:space="preserve">Psychological Reports </w:t>
      </w:r>
      <w:r w:rsidRPr="00B66969">
        <w:t>2019.</w:t>
      </w:r>
    </w:p>
    <w:p w14:paraId="77D0185F" w14:textId="60EEB2E9" w:rsidR="00791190" w:rsidRPr="00F90590" w:rsidRDefault="00C65258" w:rsidP="00E565E5">
      <w:pPr>
        <w:spacing w:line="480" w:lineRule="auto"/>
        <w:rPr>
          <w:rFonts w:ascii="Times New Roman" w:hAnsi="Times New Roman" w:cs="Times New Roman"/>
          <w:b/>
          <w:bCs/>
        </w:rPr>
      </w:pPr>
      <w:r w:rsidRPr="005D17AD">
        <w:rPr>
          <w:rFonts w:ascii="Times New Roman" w:hAnsi="Times New Roman" w:cs="Times New Roman"/>
        </w:rPr>
        <w:fldChar w:fldCharType="end"/>
      </w:r>
    </w:p>
    <w:p w14:paraId="0EDA6F8F" w14:textId="1E9EE442" w:rsidR="00F90590" w:rsidRPr="00F90590" w:rsidRDefault="00F90590" w:rsidP="00F90590">
      <w:pPr>
        <w:spacing w:line="480" w:lineRule="auto"/>
        <w:jc w:val="center"/>
        <w:rPr>
          <w:rFonts w:ascii="Times New Roman" w:hAnsi="Times New Roman" w:cs="Times New Roman"/>
          <w:b/>
          <w:bCs/>
        </w:rPr>
      </w:pPr>
      <w:r w:rsidRPr="00F90590">
        <w:rPr>
          <w:rFonts w:ascii="Times New Roman" w:hAnsi="Times New Roman" w:cs="Times New Roman"/>
          <w:b/>
          <w:bCs/>
        </w:rPr>
        <w:t>Annotated references</w:t>
      </w:r>
    </w:p>
    <w:p w14:paraId="0E2E602F" w14:textId="39330618" w:rsidR="00F90590" w:rsidRPr="00F90590" w:rsidRDefault="005E779B" w:rsidP="00F90590">
      <w:pPr>
        <w:pStyle w:val="EndNoteBibliography"/>
        <w:ind w:hanging="720"/>
      </w:pPr>
      <w:r>
        <w:t>2. **</w:t>
      </w:r>
      <w:r w:rsidR="00F90590" w:rsidRPr="00F90590">
        <w:t xml:space="preserve">Van Cappellen P, Rice EL, Catalino LI, Fredrickson BL: </w:t>
      </w:r>
      <w:r w:rsidR="00F90590" w:rsidRPr="00F90590">
        <w:rPr>
          <w:b/>
        </w:rPr>
        <w:t>Positive affective processes underlie positive health behaviour change</w:t>
      </w:r>
      <w:r w:rsidR="00F90590" w:rsidRPr="00F90590">
        <w:t xml:space="preserve">. </w:t>
      </w:r>
      <w:r w:rsidR="00F90590" w:rsidRPr="00F90590">
        <w:rPr>
          <w:i/>
        </w:rPr>
        <w:t xml:space="preserve">Psychology &amp; Health </w:t>
      </w:r>
      <w:r w:rsidR="00F90590" w:rsidRPr="00F90590">
        <w:t xml:space="preserve">2018, </w:t>
      </w:r>
      <w:r w:rsidR="00F90590" w:rsidRPr="00F90590">
        <w:rPr>
          <w:b/>
        </w:rPr>
        <w:t>1</w:t>
      </w:r>
      <w:r w:rsidR="00F90590" w:rsidRPr="00F90590">
        <w:t>:77-97.</w:t>
      </w:r>
    </w:p>
    <w:p w14:paraId="242C9C74" w14:textId="77777777" w:rsidR="00F90590" w:rsidRPr="00F90590" w:rsidRDefault="00F90590" w:rsidP="00F90590">
      <w:pPr>
        <w:ind w:hanging="720"/>
        <w:rPr>
          <w:rFonts w:ascii="Times New Roman" w:hAnsi="Times New Roman" w:cs="Times New Roman"/>
        </w:rPr>
      </w:pPr>
    </w:p>
    <w:p w14:paraId="5E7ADC84" w14:textId="6EA86B34" w:rsidR="00F90590" w:rsidRPr="00F90590" w:rsidRDefault="00F90590" w:rsidP="00F90590">
      <w:pPr>
        <w:ind w:hanging="720"/>
        <w:rPr>
          <w:rFonts w:ascii="Times New Roman" w:hAnsi="Times New Roman" w:cs="Times New Roman"/>
        </w:rPr>
      </w:pPr>
      <w:r w:rsidRPr="00F90590">
        <w:rPr>
          <w:rFonts w:ascii="Times New Roman" w:hAnsi="Times New Roman" w:cs="Times New Roman"/>
        </w:rPr>
        <w:lastRenderedPageBreak/>
        <w:t xml:space="preserve">A theory arguing that positive affect during health behaviors facilitates long-term adherence to positive health behaviors by (a) increasing nonconsciousness motives that lead to greater engagement in health behaviors and (b) by building vantage resources that further boost positive affect, thereby creating an upward spiral. </w:t>
      </w:r>
    </w:p>
    <w:p w14:paraId="3314EC7B" w14:textId="77777777" w:rsidR="00F90590" w:rsidRPr="00F90590" w:rsidRDefault="00F90590" w:rsidP="00F90590">
      <w:pPr>
        <w:ind w:hanging="720"/>
        <w:rPr>
          <w:rFonts w:ascii="Times New Roman" w:hAnsi="Times New Roman" w:cs="Times New Roman"/>
        </w:rPr>
      </w:pPr>
    </w:p>
    <w:p w14:paraId="44C0F829" w14:textId="77777777" w:rsidR="00F90590" w:rsidRPr="00F90590" w:rsidRDefault="00F90590" w:rsidP="00F90590">
      <w:pPr>
        <w:ind w:hanging="720"/>
        <w:rPr>
          <w:rFonts w:ascii="Times New Roman" w:hAnsi="Times New Roman" w:cs="Times New Roman"/>
        </w:rPr>
      </w:pPr>
    </w:p>
    <w:p w14:paraId="3C4FC820" w14:textId="39BF6266" w:rsidR="00F90590" w:rsidRPr="00F90590" w:rsidRDefault="005E779B" w:rsidP="00F90590">
      <w:pPr>
        <w:pStyle w:val="EndNoteBibliography"/>
        <w:ind w:hanging="720"/>
      </w:pPr>
      <w:r>
        <w:t>18. **</w:t>
      </w:r>
      <w:r w:rsidR="00F90590" w:rsidRPr="00F90590">
        <w:t xml:space="preserve">Vishkin A, Schwartz SH, Ben-Nun Bloom P, Solak N, Tamir M: </w:t>
      </w:r>
      <w:r w:rsidR="00F90590" w:rsidRPr="00F90590">
        <w:rPr>
          <w:b/>
        </w:rPr>
        <w:t>Religiosity and desired emotions: Belief maintenance or prosocial facilitation?</w:t>
      </w:r>
      <w:r w:rsidR="00F90590" w:rsidRPr="00F90590">
        <w:t xml:space="preserve"> </w:t>
      </w:r>
      <w:r w:rsidR="00F90590" w:rsidRPr="00F90590">
        <w:rPr>
          <w:i/>
        </w:rPr>
        <w:t xml:space="preserve">Personality and Social Psychology Bulletin </w:t>
      </w:r>
      <w:r w:rsidR="00F90590" w:rsidRPr="00F90590">
        <w:t xml:space="preserve">2020, </w:t>
      </w:r>
      <w:r w:rsidR="00F90590" w:rsidRPr="00F90590">
        <w:rPr>
          <w:b/>
        </w:rPr>
        <w:t>46</w:t>
      </w:r>
      <w:r w:rsidR="00F90590" w:rsidRPr="00F90590">
        <w:t>:1090-1106.</w:t>
      </w:r>
    </w:p>
    <w:p w14:paraId="1305E066" w14:textId="77777777" w:rsidR="00F90590" w:rsidRPr="00F90590" w:rsidRDefault="00F90590" w:rsidP="00F90590">
      <w:pPr>
        <w:pStyle w:val="EndNoteBibliography"/>
        <w:ind w:hanging="720"/>
      </w:pPr>
    </w:p>
    <w:p w14:paraId="5BBD50C2" w14:textId="03236E66" w:rsidR="00F90590" w:rsidRPr="00F90590" w:rsidRDefault="00F90590" w:rsidP="00F90590">
      <w:pPr>
        <w:pStyle w:val="EndNoteBibliography"/>
        <w:ind w:hanging="720"/>
      </w:pPr>
      <w:r w:rsidRPr="00F90590">
        <w:t xml:space="preserve">A series of studies that suggest religiosity is related to the desire for emotions that strengthen one’s religious beliefs (i.e., awe, gratitude, and low pride). </w:t>
      </w:r>
    </w:p>
    <w:p w14:paraId="08D01A37" w14:textId="77777777" w:rsidR="00F90590" w:rsidRPr="00F90590" w:rsidRDefault="00F90590" w:rsidP="00F90590">
      <w:pPr>
        <w:pStyle w:val="EndNoteBibliography"/>
        <w:ind w:hanging="720"/>
      </w:pPr>
    </w:p>
    <w:p w14:paraId="328A6D7F" w14:textId="52E83F9A" w:rsidR="00F90590" w:rsidRPr="00F90590" w:rsidRDefault="00EE4584" w:rsidP="00F90590">
      <w:pPr>
        <w:pStyle w:val="EndNoteBibliography"/>
        <w:ind w:hanging="720"/>
      </w:pPr>
      <w:r>
        <w:t>51. *</w:t>
      </w:r>
      <w:r w:rsidR="00F90590" w:rsidRPr="00F90590">
        <w:t xml:space="preserve">Corcoran KE: </w:t>
      </w:r>
      <w:r w:rsidR="00F90590" w:rsidRPr="00F90590">
        <w:rPr>
          <w:b/>
        </w:rPr>
        <w:t>Emotion, religion, and civic engagement: A multilevel analysis of U.S. congregations</w:t>
      </w:r>
      <w:r w:rsidR="00F90590" w:rsidRPr="00F90590">
        <w:t xml:space="preserve">. </w:t>
      </w:r>
      <w:r w:rsidR="00F90590" w:rsidRPr="00F90590">
        <w:rPr>
          <w:i/>
        </w:rPr>
        <w:t xml:space="preserve">Sociology of Religion </w:t>
      </w:r>
      <w:r w:rsidR="00F90590" w:rsidRPr="00F90590">
        <w:t xml:space="preserve">2019, </w:t>
      </w:r>
      <w:r w:rsidR="00F90590" w:rsidRPr="00F90590">
        <w:rPr>
          <w:b/>
        </w:rPr>
        <w:t>81</w:t>
      </w:r>
      <w:r w:rsidR="00F90590" w:rsidRPr="00F90590">
        <w:t>:20-44.</w:t>
      </w:r>
    </w:p>
    <w:p w14:paraId="03977FDA" w14:textId="77777777" w:rsidR="00F90590" w:rsidRPr="00F90590" w:rsidRDefault="00F90590" w:rsidP="00F90590">
      <w:pPr>
        <w:pStyle w:val="EndNoteBibliography"/>
        <w:ind w:hanging="720"/>
      </w:pPr>
    </w:p>
    <w:p w14:paraId="66107215" w14:textId="77777777" w:rsidR="00F90590" w:rsidRPr="00F90590" w:rsidRDefault="00F90590" w:rsidP="00F90590">
      <w:pPr>
        <w:pStyle w:val="EndNoteBibliography"/>
        <w:ind w:hanging="720"/>
      </w:pPr>
      <w:r w:rsidRPr="00F90590">
        <w:t xml:space="preserve">Emotional energy experienced during religious services predicts congregational and noncongretional civic engagement. </w:t>
      </w:r>
    </w:p>
    <w:p w14:paraId="1FF5900F" w14:textId="77777777" w:rsidR="00F90590" w:rsidRPr="00F90590" w:rsidRDefault="00F90590" w:rsidP="00F90590">
      <w:pPr>
        <w:pStyle w:val="EndNoteBibliography"/>
        <w:ind w:left="720" w:hanging="720"/>
      </w:pPr>
    </w:p>
    <w:p w14:paraId="2AA44FAA" w14:textId="77777777" w:rsidR="00F90590" w:rsidRPr="00F90590" w:rsidRDefault="00F90590" w:rsidP="00F90590">
      <w:pPr>
        <w:pStyle w:val="EndNoteBibliography"/>
        <w:ind w:hanging="720"/>
      </w:pPr>
    </w:p>
    <w:p w14:paraId="7C90F9C8" w14:textId="0DBEB15B" w:rsidR="00F90590" w:rsidRPr="00F90590" w:rsidRDefault="005E779B" w:rsidP="00F90590">
      <w:pPr>
        <w:pStyle w:val="EndNoteBibliography"/>
        <w:ind w:hanging="720"/>
      </w:pPr>
      <w:r>
        <w:t xml:space="preserve">52. * </w:t>
      </w:r>
      <w:r w:rsidR="00F90590" w:rsidRPr="00F90590">
        <w:t xml:space="preserve">Van Cappellen P, Catalino LI, Fredrickson BL: </w:t>
      </w:r>
      <w:r w:rsidR="00F90590" w:rsidRPr="00F90590">
        <w:rPr>
          <w:b/>
        </w:rPr>
        <w:t>A new micro-intervention to increase the enjoyment and continued practice of meditation</w:t>
      </w:r>
      <w:r w:rsidR="00F90590" w:rsidRPr="00F90590">
        <w:t xml:space="preserve">. </w:t>
      </w:r>
      <w:r w:rsidR="00F90590" w:rsidRPr="00F90590">
        <w:rPr>
          <w:i/>
        </w:rPr>
        <w:t xml:space="preserve">Emotion </w:t>
      </w:r>
      <w:r w:rsidR="00F90590" w:rsidRPr="00F90590">
        <w:t>2019.</w:t>
      </w:r>
    </w:p>
    <w:p w14:paraId="60CB635E" w14:textId="77777777" w:rsidR="00F90590" w:rsidRPr="00F90590" w:rsidRDefault="00F90590" w:rsidP="00F90590">
      <w:pPr>
        <w:ind w:hanging="720"/>
        <w:rPr>
          <w:rFonts w:ascii="Times New Roman" w:hAnsi="Times New Roman" w:cs="Times New Roman"/>
        </w:rPr>
      </w:pPr>
    </w:p>
    <w:p w14:paraId="75AFF4C5" w14:textId="54C47D28" w:rsidR="00F90590" w:rsidRPr="00F90590" w:rsidRDefault="00F90590" w:rsidP="00F90590">
      <w:pPr>
        <w:pStyle w:val="EndNoteBibliography"/>
        <w:ind w:hanging="720"/>
      </w:pPr>
      <w:r w:rsidRPr="00F90590">
        <w:t xml:space="preserve">A longitudinal microintervention that found that prioritizing positivity amplifies positive emotions experienced while engaging in loving-kindess meditation, and that initial level of enjoyment during meditation is predictive of continued practice of meditation in the following three-weeks. </w:t>
      </w:r>
    </w:p>
    <w:p w14:paraId="7A4E31C8" w14:textId="77777777" w:rsidR="00F90590" w:rsidRPr="00F90590" w:rsidRDefault="00F90590" w:rsidP="00F90590">
      <w:pPr>
        <w:pStyle w:val="EndNoteBibliography"/>
        <w:ind w:hanging="720"/>
      </w:pPr>
    </w:p>
    <w:p w14:paraId="24D8CE8D" w14:textId="3C5D08BB" w:rsidR="00F90590" w:rsidRPr="00F90590" w:rsidRDefault="00EE4584" w:rsidP="00F90590">
      <w:pPr>
        <w:pStyle w:val="EndNoteBibliography"/>
        <w:ind w:hanging="720"/>
      </w:pPr>
      <w:r>
        <w:t>68. *</w:t>
      </w:r>
      <w:r w:rsidR="00F90590" w:rsidRPr="00F90590">
        <w:t xml:space="preserve">Hopkins N, Reicher SD, Khan SS, Tewari S, Srinivasan N, Stevenson C: </w:t>
      </w:r>
      <w:r w:rsidR="00F90590" w:rsidRPr="00F90590">
        <w:rPr>
          <w:b/>
        </w:rPr>
        <w:t>Explaining effervescence: Investigating the relationship between shared social identity and positive experience in crowds</w:t>
      </w:r>
      <w:r w:rsidR="00F90590" w:rsidRPr="00F90590">
        <w:t xml:space="preserve">. </w:t>
      </w:r>
      <w:r w:rsidR="00F90590" w:rsidRPr="00F90590">
        <w:rPr>
          <w:i/>
        </w:rPr>
        <w:t xml:space="preserve">Cognition and Emotion </w:t>
      </w:r>
      <w:r w:rsidR="00F90590" w:rsidRPr="00F90590">
        <w:t xml:space="preserve">2016, </w:t>
      </w:r>
      <w:r w:rsidR="00F90590" w:rsidRPr="00F90590">
        <w:rPr>
          <w:b/>
        </w:rPr>
        <w:t>30</w:t>
      </w:r>
      <w:r w:rsidR="00F90590" w:rsidRPr="00F90590">
        <w:t>:20-32.</w:t>
      </w:r>
    </w:p>
    <w:p w14:paraId="2C78CBAB" w14:textId="77777777" w:rsidR="00F90590" w:rsidRPr="00F90590" w:rsidRDefault="00F90590" w:rsidP="00F90590">
      <w:pPr>
        <w:pStyle w:val="EndNoteBibliography"/>
        <w:ind w:hanging="720"/>
      </w:pPr>
    </w:p>
    <w:p w14:paraId="0ACC1854" w14:textId="5E1D12E4" w:rsidR="00E65FEE" w:rsidRDefault="00F90590" w:rsidP="00F90590">
      <w:pPr>
        <w:pStyle w:val="EndNoteBibliography"/>
        <w:ind w:hanging="720"/>
      </w:pPr>
      <w:r w:rsidRPr="00F90590">
        <w:t>A study conducted during a collective Hindu pilgrimmage showing how a shared identity increases one’s positive experience via the sense that they are able to enact the ideal collective identity and a sense of intimacy with others.</w:t>
      </w:r>
      <w:r>
        <w:t xml:space="preserve"> </w:t>
      </w:r>
    </w:p>
    <w:p w14:paraId="420477E8" w14:textId="4078CE68" w:rsidR="00E65FEE" w:rsidRDefault="00E65FEE" w:rsidP="00F90590">
      <w:pPr>
        <w:pStyle w:val="EndNoteBibliography"/>
        <w:ind w:hanging="720"/>
      </w:pPr>
    </w:p>
    <w:p w14:paraId="482AC623" w14:textId="632DEC1F" w:rsidR="00E65FEE" w:rsidRDefault="005E779B" w:rsidP="00E65FEE">
      <w:pPr>
        <w:pStyle w:val="EndNoteBibliography"/>
        <w:ind w:hanging="720"/>
      </w:pPr>
      <w:r>
        <w:t xml:space="preserve">36. * </w:t>
      </w:r>
      <w:r w:rsidR="00E65FEE" w:rsidRPr="00F90590">
        <w:t xml:space="preserve">Ramsay JE, Tong EMW, Chowdhury A, Ho M-HR: </w:t>
      </w:r>
      <w:r w:rsidR="00E65FEE" w:rsidRPr="00F90590">
        <w:rPr>
          <w:b/>
        </w:rPr>
        <w:t>Teleological explanation and positive emotion serially mediate the effect of religion on well-being</w:t>
      </w:r>
      <w:r w:rsidR="00E65FEE" w:rsidRPr="00F90590">
        <w:t xml:space="preserve">. </w:t>
      </w:r>
      <w:r w:rsidR="00E65FEE" w:rsidRPr="00F90590">
        <w:rPr>
          <w:i/>
        </w:rPr>
        <w:t xml:space="preserve">Journal of Personality </w:t>
      </w:r>
      <w:r w:rsidR="00E65FEE" w:rsidRPr="00F90590">
        <w:t xml:space="preserve">2019, </w:t>
      </w:r>
      <w:r w:rsidR="00E65FEE" w:rsidRPr="00F90590">
        <w:rPr>
          <w:b/>
        </w:rPr>
        <w:t>87</w:t>
      </w:r>
      <w:r w:rsidR="00E65FEE" w:rsidRPr="00F90590">
        <w:t>:676-689.</w:t>
      </w:r>
    </w:p>
    <w:p w14:paraId="4C36F7B6" w14:textId="77777777" w:rsidR="00E65FEE" w:rsidRDefault="00E65FEE" w:rsidP="00E65FEE">
      <w:pPr>
        <w:pStyle w:val="EndNoteBibliography"/>
        <w:ind w:hanging="720"/>
      </w:pPr>
    </w:p>
    <w:p w14:paraId="2C000030" w14:textId="77777777" w:rsidR="00E65FEE" w:rsidRDefault="00E65FEE" w:rsidP="00E65FEE">
      <w:pPr>
        <w:pStyle w:val="EndNoteBibliography"/>
        <w:ind w:hanging="720"/>
      </w:pPr>
      <w:r>
        <w:t xml:space="preserve">Three studies explain the link between religiosity and well-being, suggesting that religion promotes teleological explanations of an event, which in turn increases positive emotions during the event, thereby enhancing well-being. </w:t>
      </w:r>
    </w:p>
    <w:p w14:paraId="73415FA8" w14:textId="05611568" w:rsidR="00E65FEE" w:rsidRDefault="00E65FEE" w:rsidP="003E1068">
      <w:pPr>
        <w:pStyle w:val="EndNoteBibliography"/>
      </w:pPr>
    </w:p>
    <w:p w14:paraId="44554856" w14:textId="71587A0F" w:rsidR="00E65FEE" w:rsidRDefault="005E779B" w:rsidP="00E65FEE">
      <w:pPr>
        <w:pStyle w:val="EndNoteBibliography"/>
        <w:ind w:hanging="720"/>
      </w:pPr>
      <w:r>
        <w:lastRenderedPageBreak/>
        <w:t xml:space="preserve">34. * </w:t>
      </w:r>
      <w:r w:rsidR="00E65FEE" w:rsidRPr="00F90590">
        <w:t xml:space="preserve">Aghababaei N, Błachnio A, Aminikhoo M: </w:t>
      </w:r>
      <w:r w:rsidR="00E65FEE" w:rsidRPr="00F90590">
        <w:rPr>
          <w:b/>
        </w:rPr>
        <w:t>The relations of gratitude to religiosity, well-being, and personality</w:t>
      </w:r>
      <w:r w:rsidR="00E65FEE" w:rsidRPr="00F90590">
        <w:t xml:space="preserve">. </w:t>
      </w:r>
      <w:r w:rsidR="00E65FEE" w:rsidRPr="00F90590">
        <w:rPr>
          <w:i/>
        </w:rPr>
        <w:t xml:space="preserve">Mental Health, Religion &amp; Culture </w:t>
      </w:r>
      <w:r w:rsidR="00E65FEE" w:rsidRPr="00F90590">
        <w:t xml:space="preserve">2018, </w:t>
      </w:r>
      <w:r w:rsidR="00E65FEE" w:rsidRPr="00F90590">
        <w:rPr>
          <w:b/>
        </w:rPr>
        <w:t>21</w:t>
      </w:r>
      <w:r w:rsidR="00E65FEE" w:rsidRPr="00F90590">
        <w:t>:408-417.</w:t>
      </w:r>
    </w:p>
    <w:p w14:paraId="68D66EAF" w14:textId="77777777" w:rsidR="00E65FEE" w:rsidRDefault="00E65FEE" w:rsidP="00E65FEE">
      <w:pPr>
        <w:pStyle w:val="EndNoteBibliography"/>
        <w:ind w:hanging="720"/>
      </w:pPr>
    </w:p>
    <w:p w14:paraId="75933E6D" w14:textId="233345CA" w:rsidR="00E65FEE" w:rsidRDefault="00E65FEE" w:rsidP="00E65FEE">
      <w:pPr>
        <w:pStyle w:val="EndNoteBibliography"/>
        <w:ind w:hanging="720"/>
      </w:pPr>
      <w:r>
        <w:t xml:space="preserve">Correlational studies show that dispositional gratitude uniquely predicted subjective and psychological well-being amongst Iranian Muslims and Polish Christians, whereas gratitude to God did not. Gratitude to God mediated the relationship between religious orientations and dispositional gratitude. </w:t>
      </w:r>
    </w:p>
    <w:p w14:paraId="5586BFB9" w14:textId="1CFF161D" w:rsidR="00E65FEE" w:rsidRPr="00B313B5" w:rsidRDefault="00E65FEE" w:rsidP="003E1068">
      <w:pPr>
        <w:pStyle w:val="EndNoteBibliography"/>
        <w:ind w:hanging="720"/>
      </w:pPr>
    </w:p>
    <w:sectPr w:rsidR="00E65FEE" w:rsidRPr="00B313B5" w:rsidSect="00B66969">
      <w:headerReference w:type="even" r:id="rId12"/>
      <w:headerReference w:type="default" r:id="rId13"/>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A7D8C6" w14:textId="77777777" w:rsidR="006214C2" w:rsidRDefault="006214C2" w:rsidP="00977796">
      <w:r>
        <w:separator/>
      </w:r>
    </w:p>
  </w:endnote>
  <w:endnote w:type="continuationSeparator" w:id="0">
    <w:p w14:paraId="0C10C3EB" w14:textId="77777777" w:rsidR="006214C2" w:rsidRDefault="006214C2" w:rsidP="009777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B30EB4" w14:textId="77777777" w:rsidR="006214C2" w:rsidRDefault="006214C2" w:rsidP="00977796">
      <w:r>
        <w:separator/>
      </w:r>
    </w:p>
  </w:footnote>
  <w:footnote w:type="continuationSeparator" w:id="0">
    <w:p w14:paraId="32A39272" w14:textId="77777777" w:rsidR="006214C2" w:rsidRDefault="006214C2" w:rsidP="009777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7139448"/>
      <w:docPartObj>
        <w:docPartGallery w:val="Page Numbers (Top of Page)"/>
        <w:docPartUnique/>
      </w:docPartObj>
    </w:sdtPr>
    <w:sdtEndPr>
      <w:rPr>
        <w:rStyle w:val="PageNumber"/>
      </w:rPr>
    </w:sdtEndPr>
    <w:sdtContent>
      <w:p w14:paraId="054B68F1" w14:textId="24B8AB24" w:rsidR="00B66969" w:rsidRDefault="00B66969" w:rsidP="00B6696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ED00FB" w14:textId="77777777" w:rsidR="00B66969" w:rsidRDefault="00B66969" w:rsidP="0096196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6358783"/>
      <w:docPartObj>
        <w:docPartGallery w:val="Page Numbers (Top of Page)"/>
        <w:docPartUnique/>
      </w:docPartObj>
    </w:sdtPr>
    <w:sdtEndPr>
      <w:rPr>
        <w:rStyle w:val="PageNumber"/>
      </w:rPr>
    </w:sdtEndPr>
    <w:sdtContent>
      <w:p w14:paraId="291AE5EA" w14:textId="3A9216FC" w:rsidR="00B66969" w:rsidRDefault="00B66969" w:rsidP="00B6696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68143BB7" w14:textId="322660DA" w:rsidR="00B66969" w:rsidRPr="00761EAB" w:rsidRDefault="00B66969" w:rsidP="0096196B">
    <w:pPr>
      <w:spacing w:line="480" w:lineRule="auto"/>
      <w:ind w:right="360"/>
      <w:rPr>
        <w:rFonts w:ascii="Times New Roman" w:hAnsi="Times New Roman" w:cs="Times New Roman"/>
      </w:rPr>
    </w:pPr>
    <w:r>
      <w:rPr>
        <w:rFonts w:ascii="Times New Roman" w:hAnsi="Times New Roman" w:cs="Times New Roman"/>
      </w:rPr>
      <w:t>Running Head: POSITIVE EMOTIONS AND RELIGIOUS BEHAVIORS</w:t>
    </w:r>
  </w:p>
  <w:p w14:paraId="4A78C1EA" w14:textId="77777777" w:rsidR="00B66969" w:rsidRDefault="00B669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8248C"/>
    <w:multiLevelType w:val="multilevel"/>
    <w:tmpl w:val="5FF0F8F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DCC743F"/>
    <w:multiLevelType w:val="hybridMultilevel"/>
    <w:tmpl w:val="DD3624F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7076D8"/>
    <w:multiLevelType w:val="hybridMultilevel"/>
    <w:tmpl w:val="3CE20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6D1F3D"/>
    <w:multiLevelType w:val="multilevel"/>
    <w:tmpl w:val="AB623B5C"/>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b/>
        <w:bCs/>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190805F6"/>
    <w:multiLevelType w:val="hybridMultilevel"/>
    <w:tmpl w:val="80363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DA7DD7"/>
    <w:multiLevelType w:val="hybridMultilevel"/>
    <w:tmpl w:val="302A12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3415FD"/>
    <w:multiLevelType w:val="hybridMultilevel"/>
    <w:tmpl w:val="66F40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035EDE"/>
    <w:multiLevelType w:val="hybridMultilevel"/>
    <w:tmpl w:val="BF7A1C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477516"/>
    <w:multiLevelType w:val="hybridMultilevel"/>
    <w:tmpl w:val="F3082DB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44873F7C"/>
    <w:multiLevelType w:val="multilevel"/>
    <w:tmpl w:val="E1CAA26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91E42EF"/>
    <w:multiLevelType w:val="hybridMultilevel"/>
    <w:tmpl w:val="46ACA57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77474C"/>
    <w:multiLevelType w:val="hybridMultilevel"/>
    <w:tmpl w:val="1234DC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ED0E8C"/>
    <w:multiLevelType w:val="hybridMultilevel"/>
    <w:tmpl w:val="1D883E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795D2C"/>
    <w:multiLevelType w:val="hybridMultilevel"/>
    <w:tmpl w:val="684814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9A18DD"/>
    <w:multiLevelType w:val="hybridMultilevel"/>
    <w:tmpl w:val="3CD08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2"/>
  </w:num>
  <w:num w:numId="4">
    <w:abstractNumId w:val="13"/>
  </w:num>
  <w:num w:numId="5">
    <w:abstractNumId w:val="1"/>
  </w:num>
  <w:num w:numId="6">
    <w:abstractNumId w:val="12"/>
  </w:num>
  <w:num w:numId="7">
    <w:abstractNumId w:val="6"/>
  </w:num>
  <w:num w:numId="8">
    <w:abstractNumId w:val="11"/>
  </w:num>
  <w:num w:numId="9">
    <w:abstractNumId w:val="14"/>
  </w:num>
  <w:num w:numId="10">
    <w:abstractNumId w:val="4"/>
  </w:num>
  <w:num w:numId="11">
    <w:abstractNumId w:val="9"/>
  </w:num>
  <w:num w:numId="12">
    <w:abstractNumId w:val="10"/>
  </w:num>
  <w:num w:numId="13">
    <w:abstractNumId w:val="0"/>
  </w:num>
  <w:num w:numId="14">
    <w:abstractNumId w:val="5"/>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Opinion Biote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wdv5f6fdaz6e0tw7xvttbtd55f2d02fps&quot;&gt;Références 1.2012&lt;record-ids&gt;&lt;item&gt;3&lt;/item&gt;&lt;item&gt;61&lt;/item&gt;&lt;item&gt;62&lt;/item&gt;&lt;item&gt;66&lt;/item&gt;&lt;item&gt;93&lt;/item&gt;&lt;item&gt;96&lt;/item&gt;&lt;item&gt;212&lt;/item&gt;&lt;item&gt;275&lt;/item&gt;&lt;item&gt;279&lt;/item&gt;&lt;item&gt;286&lt;/item&gt;&lt;item&gt;343&lt;/item&gt;&lt;item&gt;448&lt;/item&gt;&lt;item&gt;514&lt;/item&gt;&lt;item&gt;515&lt;/item&gt;&lt;item&gt;600&lt;/item&gt;&lt;item&gt;638&lt;/item&gt;&lt;item&gt;669&lt;/item&gt;&lt;item&gt;714&lt;/item&gt;&lt;item&gt;722&lt;/item&gt;&lt;item&gt;737&lt;/item&gt;&lt;item&gt;743&lt;/item&gt;&lt;item&gt;753&lt;/item&gt;&lt;item&gt;754&lt;/item&gt;&lt;item&gt;894&lt;/item&gt;&lt;item&gt;916&lt;/item&gt;&lt;item&gt;922&lt;/item&gt;&lt;item&gt;936&lt;/item&gt;&lt;item&gt;1038&lt;/item&gt;&lt;item&gt;1043&lt;/item&gt;&lt;item&gt;1089&lt;/item&gt;&lt;item&gt;1090&lt;/item&gt;&lt;item&gt;1099&lt;/item&gt;&lt;item&gt;1106&lt;/item&gt;&lt;item&gt;1108&lt;/item&gt;&lt;item&gt;1109&lt;/item&gt;&lt;item&gt;1110&lt;/item&gt;&lt;item&gt;1119&lt;/item&gt;&lt;item&gt;1254&lt;/item&gt;&lt;item&gt;1257&lt;/item&gt;&lt;item&gt;1267&lt;/item&gt;&lt;item&gt;1300&lt;/item&gt;&lt;item&gt;1404&lt;/item&gt;&lt;item&gt;1407&lt;/item&gt;&lt;item&gt;1437&lt;/item&gt;&lt;item&gt;1475&lt;/item&gt;&lt;item&gt;1504&lt;/item&gt;&lt;item&gt;1534&lt;/item&gt;&lt;item&gt;1535&lt;/item&gt;&lt;item&gt;1536&lt;/item&gt;&lt;item&gt;1537&lt;/item&gt;&lt;item&gt;1538&lt;/item&gt;&lt;/record-ids&gt;&lt;/item&gt;&lt;/Libraries&gt;"/>
  </w:docVars>
  <w:rsids>
    <w:rsidRoot w:val="00C35F99"/>
    <w:rsid w:val="00000C92"/>
    <w:rsid w:val="00006E4C"/>
    <w:rsid w:val="000108FD"/>
    <w:rsid w:val="00013D65"/>
    <w:rsid w:val="00014105"/>
    <w:rsid w:val="00015744"/>
    <w:rsid w:val="000220DE"/>
    <w:rsid w:val="00024528"/>
    <w:rsid w:val="00025AF9"/>
    <w:rsid w:val="000274B1"/>
    <w:rsid w:val="00032D8E"/>
    <w:rsid w:val="000353E3"/>
    <w:rsid w:val="00040E8E"/>
    <w:rsid w:val="000454FC"/>
    <w:rsid w:val="00045E6C"/>
    <w:rsid w:val="00046664"/>
    <w:rsid w:val="00047AFF"/>
    <w:rsid w:val="0005256D"/>
    <w:rsid w:val="000526F9"/>
    <w:rsid w:val="00055BEE"/>
    <w:rsid w:val="00061C07"/>
    <w:rsid w:val="00072AA1"/>
    <w:rsid w:val="0007776A"/>
    <w:rsid w:val="0008075C"/>
    <w:rsid w:val="00081D7C"/>
    <w:rsid w:val="00082C34"/>
    <w:rsid w:val="00082D0C"/>
    <w:rsid w:val="00084E6F"/>
    <w:rsid w:val="0009195A"/>
    <w:rsid w:val="000924E9"/>
    <w:rsid w:val="00092B7D"/>
    <w:rsid w:val="0009443C"/>
    <w:rsid w:val="000A1C1D"/>
    <w:rsid w:val="000A3305"/>
    <w:rsid w:val="000A70A0"/>
    <w:rsid w:val="000B288C"/>
    <w:rsid w:val="000B311C"/>
    <w:rsid w:val="000B374C"/>
    <w:rsid w:val="000B4AF9"/>
    <w:rsid w:val="000B605B"/>
    <w:rsid w:val="000B632E"/>
    <w:rsid w:val="000B6F76"/>
    <w:rsid w:val="000B7999"/>
    <w:rsid w:val="000C04A5"/>
    <w:rsid w:val="000C096A"/>
    <w:rsid w:val="000C5325"/>
    <w:rsid w:val="000D3B93"/>
    <w:rsid w:val="000D3F4E"/>
    <w:rsid w:val="000E0066"/>
    <w:rsid w:val="000E3433"/>
    <w:rsid w:val="000F6530"/>
    <w:rsid w:val="000F7DB7"/>
    <w:rsid w:val="0010205A"/>
    <w:rsid w:val="00104C2B"/>
    <w:rsid w:val="00105F41"/>
    <w:rsid w:val="00107D3B"/>
    <w:rsid w:val="00112CC4"/>
    <w:rsid w:val="00112EA5"/>
    <w:rsid w:val="001150DE"/>
    <w:rsid w:val="0011550F"/>
    <w:rsid w:val="00116ECA"/>
    <w:rsid w:val="00117044"/>
    <w:rsid w:val="001170C1"/>
    <w:rsid w:val="001212BF"/>
    <w:rsid w:val="0013130F"/>
    <w:rsid w:val="0013133D"/>
    <w:rsid w:val="001364F9"/>
    <w:rsid w:val="00136AB6"/>
    <w:rsid w:val="0014283B"/>
    <w:rsid w:val="00147810"/>
    <w:rsid w:val="0015182E"/>
    <w:rsid w:val="00153159"/>
    <w:rsid w:val="00153E20"/>
    <w:rsid w:val="00154169"/>
    <w:rsid w:val="00155C76"/>
    <w:rsid w:val="0016659C"/>
    <w:rsid w:val="00166C96"/>
    <w:rsid w:val="00167685"/>
    <w:rsid w:val="001679EE"/>
    <w:rsid w:val="00171982"/>
    <w:rsid w:val="00172398"/>
    <w:rsid w:val="00174DBF"/>
    <w:rsid w:val="0017515B"/>
    <w:rsid w:val="00176303"/>
    <w:rsid w:val="00181652"/>
    <w:rsid w:val="001845E6"/>
    <w:rsid w:val="0018485F"/>
    <w:rsid w:val="001870BE"/>
    <w:rsid w:val="0019019B"/>
    <w:rsid w:val="001910C0"/>
    <w:rsid w:val="001968DF"/>
    <w:rsid w:val="001A1C78"/>
    <w:rsid w:val="001B1EBC"/>
    <w:rsid w:val="001B7BF4"/>
    <w:rsid w:val="001C03B9"/>
    <w:rsid w:val="001C3BDC"/>
    <w:rsid w:val="001C3EEA"/>
    <w:rsid w:val="001C573C"/>
    <w:rsid w:val="001C734C"/>
    <w:rsid w:val="001D2309"/>
    <w:rsid w:val="001D29B3"/>
    <w:rsid w:val="001D5CF7"/>
    <w:rsid w:val="001D703E"/>
    <w:rsid w:val="001D7186"/>
    <w:rsid w:val="001E1DB2"/>
    <w:rsid w:val="001E3F35"/>
    <w:rsid w:val="001E43BA"/>
    <w:rsid w:val="001E4479"/>
    <w:rsid w:val="001E6356"/>
    <w:rsid w:val="001E710F"/>
    <w:rsid w:val="001F1672"/>
    <w:rsid w:val="001F2903"/>
    <w:rsid w:val="001F2AD1"/>
    <w:rsid w:val="001F2E18"/>
    <w:rsid w:val="001F2ED2"/>
    <w:rsid w:val="001F4EDB"/>
    <w:rsid w:val="002030CA"/>
    <w:rsid w:val="00203E5E"/>
    <w:rsid w:val="00206793"/>
    <w:rsid w:val="00207041"/>
    <w:rsid w:val="00207A25"/>
    <w:rsid w:val="00214967"/>
    <w:rsid w:val="00217B73"/>
    <w:rsid w:val="00221973"/>
    <w:rsid w:val="00221996"/>
    <w:rsid w:val="0022201B"/>
    <w:rsid w:val="00224776"/>
    <w:rsid w:val="00224E3C"/>
    <w:rsid w:val="00227BA7"/>
    <w:rsid w:val="002413CC"/>
    <w:rsid w:val="00242560"/>
    <w:rsid w:val="00251AF6"/>
    <w:rsid w:val="00260E09"/>
    <w:rsid w:val="002616AC"/>
    <w:rsid w:val="00261E3A"/>
    <w:rsid w:val="002644A0"/>
    <w:rsid w:val="00265423"/>
    <w:rsid w:val="00267F06"/>
    <w:rsid w:val="002721E0"/>
    <w:rsid w:val="002752D3"/>
    <w:rsid w:val="0027587B"/>
    <w:rsid w:val="00277B84"/>
    <w:rsid w:val="002822A9"/>
    <w:rsid w:val="002860F5"/>
    <w:rsid w:val="00286B9F"/>
    <w:rsid w:val="00286F39"/>
    <w:rsid w:val="002932AE"/>
    <w:rsid w:val="00293E74"/>
    <w:rsid w:val="002A2B78"/>
    <w:rsid w:val="002A2E47"/>
    <w:rsid w:val="002A46FC"/>
    <w:rsid w:val="002A7B0A"/>
    <w:rsid w:val="002A7D9E"/>
    <w:rsid w:val="002B3790"/>
    <w:rsid w:val="002B4769"/>
    <w:rsid w:val="002B63C4"/>
    <w:rsid w:val="002C21FA"/>
    <w:rsid w:val="002C3132"/>
    <w:rsid w:val="002C5C96"/>
    <w:rsid w:val="002C6DDF"/>
    <w:rsid w:val="002D4DA3"/>
    <w:rsid w:val="002D6398"/>
    <w:rsid w:val="002D6C0E"/>
    <w:rsid w:val="002D7175"/>
    <w:rsid w:val="002D743E"/>
    <w:rsid w:val="002E7BF7"/>
    <w:rsid w:val="002F17D3"/>
    <w:rsid w:val="002F303F"/>
    <w:rsid w:val="002F30E3"/>
    <w:rsid w:val="002F54EE"/>
    <w:rsid w:val="002F6275"/>
    <w:rsid w:val="00300052"/>
    <w:rsid w:val="0030353A"/>
    <w:rsid w:val="00304FFB"/>
    <w:rsid w:val="003066E5"/>
    <w:rsid w:val="00312302"/>
    <w:rsid w:val="00313F44"/>
    <w:rsid w:val="0031416B"/>
    <w:rsid w:val="00323001"/>
    <w:rsid w:val="00323EA6"/>
    <w:rsid w:val="003245B0"/>
    <w:rsid w:val="00326A74"/>
    <w:rsid w:val="0032725E"/>
    <w:rsid w:val="003279E1"/>
    <w:rsid w:val="00333307"/>
    <w:rsid w:val="00333D18"/>
    <w:rsid w:val="00333D2F"/>
    <w:rsid w:val="003344D6"/>
    <w:rsid w:val="00335E1E"/>
    <w:rsid w:val="0033714E"/>
    <w:rsid w:val="003452E6"/>
    <w:rsid w:val="0035283A"/>
    <w:rsid w:val="00352A96"/>
    <w:rsid w:val="003550AC"/>
    <w:rsid w:val="0035593C"/>
    <w:rsid w:val="00356FB4"/>
    <w:rsid w:val="00357540"/>
    <w:rsid w:val="0036369B"/>
    <w:rsid w:val="00363C15"/>
    <w:rsid w:val="003640BB"/>
    <w:rsid w:val="00364EFD"/>
    <w:rsid w:val="00370949"/>
    <w:rsid w:val="00374659"/>
    <w:rsid w:val="00374F46"/>
    <w:rsid w:val="00375E37"/>
    <w:rsid w:val="0037668D"/>
    <w:rsid w:val="003774AA"/>
    <w:rsid w:val="00380D01"/>
    <w:rsid w:val="00384A9E"/>
    <w:rsid w:val="003855E4"/>
    <w:rsid w:val="00387A2B"/>
    <w:rsid w:val="003906D0"/>
    <w:rsid w:val="003911A3"/>
    <w:rsid w:val="003914AA"/>
    <w:rsid w:val="00391BCE"/>
    <w:rsid w:val="0039363B"/>
    <w:rsid w:val="003A0266"/>
    <w:rsid w:val="003A03D1"/>
    <w:rsid w:val="003A1CD9"/>
    <w:rsid w:val="003A2D47"/>
    <w:rsid w:val="003A370A"/>
    <w:rsid w:val="003A739C"/>
    <w:rsid w:val="003B1384"/>
    <w:rsid w:val="003B1BF7"/>
    <w:rsid w:val="003B4664"/>
    <w:rsid w:val="003B6DC7"/>
    <w:rsid w:val="003B7453"/>
    <w:rsid w:val="003B7D46"/>
    <w:rsid w:val="003C0CCA"/>
    <w:rsid w:val="003C41CA"/>
    <w:rsid w:val="003C51E3"/>
    <w:rsid w:val="003C66FB"/>
    <w:rsid w:val="003C6C27"/>
    <w:rsid w:val="003D2D4F"/>
    <w:rsid w:val="003D5D05"/>
    <w:rsid w:val="003D7087"/>
    <w:rsid w:val="003D7450"/>
    <w:rsid w:val="003D7DC8"/>
    <w:rsid w:val="003D7FD8"/>
    <w:rsid w:val="003E1068"/>
    <w:rsid w:val="003E353F"/>
    <w:rsid w:val="003E38E4"/>
    <w:rsid w:val="003E4153"/>
    <w:rsid w:val="003E47B9"/>
    <w:rsid w:val="003E5B8A"/>
    <w:rsid w:val="003E680E"/>
    <w:rsid w:val="003F049E"/>
    <w:rsid w:val="003F0995"/>
    <w:rsid w:val="003F09FB"/>
    <w:rsid w:val="003F10E7"/>
    <w:rsid w:val="003F20CB"/>
    <w:rsid w:val="003F6293"/>
    <w:rsid w:val="003F715F"/>
    <w:rsid w:val="00401FD9"/>
    <w:rsid w:val="0041216B"/>
    <w:rsid w:val="00414714"/>
    <w:rsid w:val="00423BA9"/>
    <w:rsid w:val="0042420E"/>
    <w:rsid w:val="0042571F"/>
    <w:rsid w:val="00425D6B"/>
    <w:rsid w:val="00431749"/>
    <w:rsid w:val="00433186"/>
    <w:rsid w:val="004406B2"/>
    <w:rsid w:val="00442951"/>
    <w:rsid w:val="00445175"/>
    <w:rsid w:val="00451906"/>
    <w:rsid w:val="00452877"/>
    <w:rsid w:val="004569B5"/>
    <w:rsid w:val="0045762C"/>
    <w:rsid w:val="00461F59"/>
    <w:rsid w:val="004624B3"/>
    <w:rsid w:val="00466980"/>
    <w:rsid w:val="004673F3"/>
    <w:rsid w:val="00467578"/>
    <w:rsid w:val="00467ABA"/>
    <w:rsid w:val="004712D5"/>
    <w:rsid w:val="00480C04"/>
    <w:rsid w:val="00482B0C"/>
    <w:rsid w:val="00483845"/>
    <w:rsid w:val="00485BE7"/>
    <w:rsid w:val="00493278"/>
    <w:rsid w:val="00494DA3"/>
    <w:rsid w:val="00496EDF"/>
    <w:rsid w:val="004B1965"/>
    <w:rsid w:val="004B21A6"/>
    <w:rsid w:val="004B30B2"/>
    <w:rsid w:val="004B4E8A"/>
    <w:rsid w:val="004B5242"/>
    <w:rsid w:val="004B5536"/>
    <w:rsid w:val="004C0994"/>
    <w:rsid w:val="004C0996"/>
    <w:rsid w:val="004C0E9C"/>
    <w:rsid w:val="004C3173"/>
    <w:rsid w:val="004C3817"/>
    <w:rsid w:val="004C41F5"/>
    <w:rsid w:val="004D3390"/>
    <w:rsid w:val="004D65D1"/>
    <w:rsid w:val="004D6602"/>
    <w:rsid w:val="004D775B"/>
    <w:rsid w:val="004D7E51"/>
    <w:rsid w:val="004E0E58"/>
    <w:rsid w:val="004E2188"/>
    <w:rsid w:val="004E5A21"/>
    <w:rsid w:val="004E7FC3"/>
    <w:rsid w:val="004F4A4F"/>
    <w:rsid w:val="004F7906"/>
    <w:rsid w:val="004F7A36"/>
    <w:rsid w:val="004F7BA3"/>
    <w:rsid w:val="005043D8"/>
    <w:rsid w:val="00504E3C"/>
    <w:rsid w:val="00506595"/>
    <w:rsid w:val="00512365"/>
    <w:rsid w:val="00514E34"/>
    <w:rsid w:val="00515E67"/>
    <w:rsid w:val="00515E9A"/>
    <w:rsid w:val="005229A9"/>
    <w:rsid w:val="00522BA8"/>
    <w:rsid w:val="0052385A"/>
    <w:rsid w:val="00524A0A"/>
    <w:rsid w:val="00525E66"/>
    <w:rsid w:val="00527BE9"/>
    <w:rsid w:val="00531D1C"/>
    <w:rsid w:val="00531EFF"/>
    <w:rsid w:val="00532407"/>
    <w:rsid w:val="00536B43"/>
    <w:rsid w:val="00537EC0"/>
    <w:rsid w:val="00541923"/>
    <w:rsid w:val="00543477"/>
    <w:rsid w:val="00543C90"/>
    <w:rsid w:val="00545D0D"/>
    <w:rsid w:val="0054664A"/>
    <w:rsid w:val="005514F3"/>
    <w:rsid w:val="00553516"/>
    <w:rsid w:val="00556F9A"/>
    <w:rsid w:val="00565B10"/>
    <w:rsid w:val="00565F74"/>
    <w:rsid w:val="005701B1"/>
    <w:rsid w:val="00573D52"/>
    <w:rsid w:val="00573F2B"/>
    <w:rsid w:val="005806C7"/>
    <w:rsid w:val="00583240"/>
    <w:rsid w:val="00586FB3"/>
    <w:rsid w:val="00591105"/>
    <w:rsid w:val="00592C3E"/>
    <w:rsid w:val="00593592"/>
    <w:rsid w:val="005949B9"/>
    <w:rsid w:val="00597645"/>
    <w:rsid w:val="005A4BE5"/>
    <w:rsid w:val="005A72AA"/>
    <w:rsid w:val="005B00AE"/>
    <w:rsid w:val="005B07EB"/>
    <w:rsid w:val="005B4D78"/>
    <w:rsid w:val="005B53CE"/>
    <w:rsid w:val="005B69EF"/>
    <w:rsid w:val="005B6C50"/>
    <w:rsid w:val="005B7059"/>
    <w:rsid w:val="005C08C0"/>
    <w:rsid w:val="005C1164"/>
    <w:rsid w:val="005C1D83"/>
    <w:rsid w:val="005C25AA"/>
    <w:rsid w:val="005D0F68"/>
    <w:rsid w:val="005D0FD3"/>
    <w:rsid w:val="005D17AD"/>
    <w:rsid w:val="005D4896"/>
    <w:rsid w:val="005D6D1A"/>
    <w:rsid w:val="005E04BC"/>
    <w:rsid w:val="005E4909"/>
    <w:rsid w:val="005E779B"/>
    <w:rsid w:val="005F18E1"/>
    <w:rsid w:val="005F2CCD"/>
    <w:rsid w:val="005F75AE"/>
    <w:rsid w:val="00604670"/>
    <w:rsid w:val="00610D46"/>
    <w:rsid w:val="00612C4E"/>
    <w:rsid w:val="00616A1E"/>
    <w:rsid w:val="00620696"/>
    <w:rsid w:val="0062110F"/>
    <w:rsid w:val="006214C2"/>
    <w:rsid w:val="006216B0"/>
    <w:rsid w:val="00622937"/>
    <w:rsid w:val="00623894"/>
    <w:rsid w:val="00624545"/>
    <w:rsid w:val="00625550"/>
    <w:rsid w:val="00626606"/>
    <w:rsid w:val="006270B6"/>
    <w:rsid w:val="00627967"/>
    <w:rsid w:val="00631197"/>
    <w:rsid w:val="00633650"/>
    <w:rsid w:val="00634D2E"/>
    <w:rsid w:val="00636B84"/>
    <w:rsid w:val="00636BA6"/>
    <w:rsid w:val="00636C97"/>
    <w:rsid w:val="00646344"/>
    <w:rsid w:val="00647033"/>
    <w:rsid w:val="006470D8"/>
    <w:rsid w:val="006517DA"/>
    <w:rsid w:val="00653066"/>
    <w:rsid w:val="00653670"/>
    <w:rsid w:val="00655D3F"/>
    <w:rsid w:val="006617A4"/>
    <w:rsid w:val="00664660"/>
    <w:rsid w:val="00664862"/>
    <w:rsid w:val="00673424"/>
    <w:rsid w:val="00676B41"/>
    <w:rsid w:val="006772FE"/>
    <w:rsid w:val="0067731B"/>
    <w:rsid w:val="00680643"/>
    <w:rsid w:val="006833BE"/>
    <w:rsid w:val="006836DE"/>
    <w:rsid w:val="0068743C"/>
    <w:rsid w:val="00691593"/>
    <w:rsid w:val="00692FB5"/>
    <w:rsid w:val="006967A1"/>
    <w:rsid w:val="00696ABA"/>
    <w:rsid w:val="006A6024"/>
    <w:rsid w:val="006A6DD0"/>
    <w:rsid w:val="006A6EAC"/>
    <w:rsid w:val="006A7FBA"/>
    <w:rsid w:val="006B2C13"/>
    <w:rsid w:val="006B6533"/>
    <w:rsid w:val="006C0DE5"/>
    <w:rsid w:val="006C2E52"/>
    <w:rsid w:val="006C41C8"/>
    <w:rsid w:val="006C5071"/>
    <w:rsid w:val="006C541C"/>
    <w:rsid w:val="006C6D66"/>
    <w:rsid w:val="006D1CBF"/>
    <w:rsid w:val="006D1CF6"/>
    <w:rsid w:val="006D1E3F"/>
    <w:rsid w:val="006D2A92"/>
    <w:rsid w:val="006D3599"/>
    <w:rsid w:val="006D3666"/>
    <w:rsid w:val="006D3AB3"/>
    <w:rsid w:val="006E32CA"/>
    <w:rsid w:val="006E448A"/>
    <w:rsid w:val="006F1900"/>
    <w:rsid w:val="007063C5"/>
    <w:rsid w:val="00711A63"/>
    <w:rsid w:val="007143BC"/>
    <w:rsid w:val="00715E46"/>
    <w:rsid w:val="00721489"/>
    <w:rsid w:val="0072723F"/>
    <w:rsid w:val="007307B6"/>
    <w:rsid w:val="007350E3"/>
    <w:rsid w:val="00740012"/>
    <w:rsid w:val="007405FA"/>
    <w:rsid w:val="0074083A"/>
    <w:rsid w:val="00741A44"/>
    <w:rsid w:val="007430E0"/>
    <w:rsid w:val="00747423"/>
    <w:rsid w:val="007517B9"/>
    <w:rsid w:val="00756C25"/>
    <w:rsid w:val="00757171"/>
    <w:rsid w:val="00761BE0"/>
    <w:rsid w:val="00761EAB"/>
    <w:rsid w:val="00766A3A"/>
    <w:rsid w:val="007706A0"/>
    <w:rsid w:val="00774549"/>
    <w:rsid w:val="00776380"/>
    <w:rsid w:val="0078019B"/>
    <w:rsid w:val="00780905"/>
    <w:rsid w:val="00780C6F"/>
    <w:rsid w:val="00783F63"/>
    <w:rsid w:val="0078465B"/>
    <w:rsid w:val="00787ABA"/>
    <w:rsid w:val="00790C3C"/>
    <w:rsid w:val="00790FB1"/>
    <w:rsid w:val="00791190"/>
    <w:rsid w:val="00791979"/>
    <w:rsid w:val="00791BFC"/>
    <w:rsid w:val="00795133"/>
    <w:rsid w:val="007A2207"/>
    <w:rsid w:val="007A3438"/>
    <w:rsid w:val="007A63B5"/>
    <w:rsid w:val="007A6972"/>
    <w:rsid w:val="007A6CE0"/>
    <w:rsid w:val="007A6F70"/>
    <w:rsid w:val="007A7D6E"/>
    <w:rsid w:val="007B10AA"/>
    <w:rsid w:val="007B6F33"/>
    <w:rsid w:val="007B70F3"/>
    <w:rsid w:val="007C40D9"/>
    <w:rsid w:val="007C4CE9"/>
    <w:rsid w:val="007C78C9"/>
    <w:rsid w:val="007D0FAA"/>
    <w:rsid w:val="007D1B98"/>
    <w:rsid w:val="007D2103"/>
    <w:rsid w:val="007E39E8"/>
    <w:rsid w:val="007E763F"/>
    <w:rsid w:val="007E7E80"/>
    <w:rsid w:val="007F0449"/>
    <w:rsid w:val="007F414B"/>
    <w:rsid w:val="007F5076"/>
    <w:rsid w:val="007F6506"/>
    <w:rsid w:val="00800544"/>
    <w:rsid w:val="0080622D"/>
    <w:rsid w:val="00811D10"/>
    <w:rsid w:val="00813478"/>
    <w:rsid w:val="008142C9"/>
    <w:rsid w:val="0081455B"/>
    <w:rsid w:val="008164C0"/>
    <w:rsid w:val="008170EC"/>
    <w:rsid w:val="00821531"/>
    <w:rsid w:val="00821921"/>
    <w:rsid w:val="00822264"/>
    <w:rsid w:val="00824AFA"/>
    <w:rsid w:val="008310A4"/>
    <w:rsid w:val="008321D1"/>
    <w:rsid w:val="00832604"/>
    <w:rsid w:val="00833CDF"/>
    <w:rsid w:val="00834A3C"/>
    <w:rsid w:val="00844A99"/>
    <w:rsid w:val="008457C9"/>
    <w:rsid w:val="00847D1B"/>
    <w:rsid w:val="00854536"/>
    <w:rsid w:val="008553DE"/>
    <w:rsid w:val="00855763"/>
    <w:rsid w:val="00861628"/>
    <w:rsid w:val="00865D1E"/>
    <w:rsid w:val="00866E61"/>
    <w:rsid w:val="0087287C"/>
    <w:rsid w:val="00872E22"/>
    <w:rsid w:val="008762E0"/>
    <w:rsid w:val="008776C2"/>
    <w:rsid w:val="008842E8"/>
    <w:rsid w:val="0088459F"/>
    <w:rsid w:val="00885208"/>
    <w:rsid w:val="008871F9"/>
    <w:rsid w:val="008879BE"/>
    <w:rsid w:val="00892203"/>
    <w:rsid w:val="00896F12"/>
    <w:rsid w:val="00896FB6"/>
    <w:rsid w:val="00897840"/>
    <w:rsid w:val="008A00C8"/>
    <w:rsid w:val="008A03D6"/>
    <w:rsid w:val="008A1FBD"/>
    <w:rsid w:val="008A495C"/>
    <w:rsid w:val="008B06B4"/>
    <w:rsid w:val="008B0C7A"/>
    <w:rsid w:val="008B3AA9"/>
    <w:rsid w:val="008B4A3F"/>
    <w:rsid w:val="008B57B1"/>
    <w:rsid w:val="008C58E7"/>
    <w:rsid w:val="008C6C03"/>
    <w:rsid w:val="008C71BF"/>
    <w:rsid w:val="008D00A0"/>
    <w:rsid w:val="008D30F8"/>
    <w:rsid w:val="008D504A"/>
    <w:rsid w:val="008D5228"/>
    <w:rsid w:val="008D537A"/>
    <w:rsid w:val="008E2EA7"/>
    <w:rsid w:val="008E7AC7"/>
    <w:rsid w:val="008E7B03"/>
    <w:rsid w:val="008F0AA7"/>
    <w:rsid w:val="0090479C"/>
    <w:rsid w:val="00906D53"/>
    <w:rsid w:val="00922D07"/>
    <w:rsid w:val="009231AE"/>
    <w:rsid w:val="009251C0"/>
    <w:rsid w:val="00926330"/>
    <w:rsid w:val="00926EC1"/>
    <w:rsid w:val="009279BB"/>
    <w:rsid w:val="00935BCE"/>
    <w:rsid w:val="00936366"/>
    <w:rsid w:val="00937D6F"/>
    <w:rsid w:val="00937F03"/>
    <w:rsid w:val="00941E9A"/>
    <w:rsid w:val="009426D4"/>
    <w:rsid w:val="00945555"/>
    <w:rsid w:val="00951342"/>
    <w:rsid w:val="009541DB"/>
    <w:rsid w:val="00955BD6"/>
    <w:rsid w:val="00955BDC"/>
    <w:rsid w:val="009567B7"/>
    <w:rsid w:val="0096196B"/>
    <w:rsid w:val="00963C1C"/>
    <w:rsid w:val="00965A21"/>
    <w:rsid w:val="00967EAB"/>
    <w:rsid w:val="009716DE"/>
    <w:rsid w:val="009773D9"/>
    <w:rsid w:val="00977796"/>
    <w:rsid w:val="00980796"/>
    <w:rsid w:val="0098131E"/>
    <w:rsid w:val="00983404"/>
    <w:rsid w:val="009849F3"/>
    <w:rsid w:val="00985CD5"/>
    <w:rsid w:val="009A2B22"/>
    <w:rsid w:val="009A2B84"/>
    <w:rsid w:val="009A309A"/>
    <w:rsid w:val="009A335B"/>
    <w:rsid w:val="009A4B11"/>
    <w:rsid w:val="009A567E"/>
    <w:rsid w:val="009A59DF"/>
    <w:rsid w:val="009A729D"/>
    <w:rsid w:val="009B01AF"/>
    <w:rsid w:val="009B69AE"/>
    <w:rsid w:val="009B6B02"/>
    <w:rsid w:val="009B6F8A"/>
    <w:rsid w:val="009B7EB4"/>
    <w:rsid w:val="009D3F63"/>
    <w:rsid w:val="009D6BBD"/>
    <w:rsid w:val="009E0E28"/>
    <w:rsid w:val="009E522E"/>
    <w:rsid w:val="009E5328"/>
    <w:rsid w:val="009F253D"/>
    <w:rsid w:val="009F3983"/>
    <w:rsid w:val="009F5C34"/>
    <w:rsid w:val="00A00AAE"/>
    <w:rsid w:val="00A01076"/>
    <w:rsid w:val="00A01206"/>
    <w:rsid w:val="00A06DC8"/>
    <w:rsid w:val="00A10C6D"/>
    <w:rsid w:val="00A143D6"/>
    <w:rsid w:val="00A21BC3"/>
    <w:rsid w:val="00A25557"/>
    <w:rsid w:val="00A27196"/>
    <w:rsid w:val="00A27309"/>
    <w:rsid w:val="00A30610"/>
    <w:rsid w:val="00A32250"/>
    <w:rsid w:val="00A36D91"/>
    <w:rsid w:val="00A37600"/>
    <w:rsid w:val="00A37D41"/>
    <w:rsid w:val="00A434FA"/>
    <w:rsid w:val="00A45789"/>
    <w:rsid w:val="00A45810"/>
    <w:rsid w:val="00A50D78"/>
    <w:rsid w:val="00A5232E"/>
    <w:rsid w:val="00A53DC7"/>
    <w:rsid w:val="00A56581"/>
    <w:rsid w:val="00A62917"/>
    <w:rsid w:val="00A65E31"/>
    <w:rsid w:val="00A668C3"/>
    <w:rsid w:val="00A707DA"/>
    <w:rsid w:val="00A71F5D"/>
    <w:rsid w:val="00A7296D"/>
    <w:rsid w:val="00A72FEE"/>
    <w:rsid w:val="00A755C3"/>
    <w:rsid w:val="00A8257A"/>
    <w:rsid w:val="00A8478A"/>
    <w:rsid w:val="00A87122"/>
    <w:rsid w:val="00A91038"/>
    <w:rsid w:val="00A91B79"/>
    <w:rsid w:val="00A9276E"/>
    <w:rsid w:val="00A96DF2"/>
    <w:rsid w:val="00AA6B44"/>
    <w:rsid w:val="00AB38D5"/>
    <w:rsid w:val="00AB525A"/>
    <w:rsid w:val="00AC15B7"/>
    <w:rsid w:val="00AC2A83"/>
    <w:rsid w:val="00AC6CA7"/>
    <w:rsid w:val="00AD00C0"/>
    <w:rsid w:val="00AD2208"/>
    <w:rsid w:val="00AD280C"/>
    <w:rsid w:val="00AD39E2"/>
    <w:rsid w:val="00AD4ADD"/>
    <w:rsid w:val="00AD7AE4"/>
    <w:rsid w:val="00AE4A11"/>
    <w:rsid w:val="00AE5471"/>
    <w:rsid w:val="00AE5732"/>
    <w:rsid w:val="00AF1C1A"/>
    <w:rsid w:val="00AF2CD6"/>
    <w:rsid w:val="00AF7CAA"/>
    <w:rsid w:val="00B01AA8"/>
    <w:rsid w:val="00B020FB"/>
    <w:rsid w:val="00B03D60"/>
    <w:rsid w:val="00B04961"/>
    <w:rsid w:val="00B0530A"/>
    <w:rsid w:val="00B0570E"/>
    <w:rsid w:val="00B0641D"/>
    <w:rsid w:val="00B06B67"/>
    <w:rsid w:val="00B11D9F"/>
    <w:rsid w:val="00B21701"/>
    <w:rsid w:val="00B21F97"/>
    <w:rsid w:val="00B226BC"/>
    <w:rsid w:val="00B22C1A"/>
    <w:rsid w:val="00B22D4C"/>
    <w:rsid w:val="00B2331D"/>
    <w:rsid w:val="00B25D00"/>
    <w:rsid w:val="00B26596"/>
    <w:rsid w:val="00B313B5"/>
    <w:rsid w:val="00B349D7"/>
    <w:rsid w:val="00B35DD2"/>
    <w:rsid w:val="00B44144"/>
    <w:rsid w:val="00B45C5B"/>
    <w:rsid w:val="00B46A7A"/>
    <w:rsid w:val="00B50FCE"/>
    <w:rsid w:val="00B5178A"/>
    <w:rsid w:val="00B51FE7"/>
    <w:rsid w:val="00B528A9"/>
    <w:rsid w:val="00B52F01"/>
    <w:rsid w:val="00B53231"/>
    <w:rsid w:val="00B55149"/>
    <w:rsid w:val="00B55453"/>
    <w:rsid w:val="00B57BA3"/>
    <w:rsid w:val="00B65E62"/>
    <w:rsid w:val="00B66969"/>
    <w:rsid w:val="00B74705"/>
    <w:rsid w:val="00B76735"/>
    <w:rsid w:val="00B81781"/>
    <w:rsid w:val="00B903B7"/>
    <w:rsid w:val="00B903D8"/>
    <w:rsid w:val="00B91B22"/>
    <w:rsid w:val="00B949D8"/>
    <w:rsid w:val="00B965D7"/>
    <w:rsid w:val="00B97183"/>
    <w:rsid w:val="00BA33F5"/>
    <w:rsid w:val="00BA422F"/>
    <w:rsid w:val="00BA59D9"/>
    <w:rsid w:val="00BA5C48"/>
    <w:rsid w:val="00BB134A"/>
    <w:rsid w:val="00BB17EC"/>
    <w:rsid w:val="00BB1E41"/>
    <w:rsid w:val="00BB2C77"/>
    <w:rsid w:val="00BB54BC"/>
    <w:rsid w:val="00BC2032"/>
    <w:rsid w:val="00BC5A3E"/>
    <w:rsid w:val="00BD3E4C"/>
    <w:rsid w:val="00BD7FB1"/>
    <w:rsid w:val="00BE19F9"/>
    <w:rsid w:val="00BF2828"/>
    <w:rsid w:val="00BF2C06"/>
    <w:rsid w:val="00BF3A3D"/>
    <w:rsid w:val="00BF4C8E"/>
    <w:rsid w:val="00BF7126"/>
    <w:rsid w:val="00BF7CCF"/>
    <w:rsid w:val="00C01FDD"/>
    <w:rsid w:val="00C05102"/>
    <w:rsid w:val="00C073AC"/>
    <w:rsid w:val="00C10375"/>
    <w:rsid w:val="00C124EA"/>
    <w:rsid w:val="00C12C18"/>
    <w:rsid w:val="00C16330"/>
    <w:rsid w:val="00C17C85"/>
    <w:rsid w:val="00C20B8B"/>
    <w:rsid w:val="00C211E9"/>
    <w:rsid w:val="00C21697"/>
    <w:rsid w:val="00C23BC1"/>
    <w:rsid w:val="00C31576"/>
    <w:rsid w:val="00C31EB1"/>
    <w:rsid w:val="00C33344"/>
    <w:rsid w:val="00C34A3C"/>
    <w:rsid w:val="00C35A28"/>
    <w:rsid w:val="00C35F99"/>
    <w:rsid w:val="00C378FB"/>
    <w:rsid w:val="00C408C6"/>
    <w:rsid w:val="00C40C20"/>
    <w:rsid w:val="00C41E5F"/>
    <w:rsid w:val="00C42086"/>
    <w:rsid w:val="00C44A1A"/>
    <w:rsid w:val="00C51A6D"/>
    <w:rsid w:val="00C51CC0"/>
    <w:rsid w:val="00C52229"/>
    <w:rsid w:val="00C52282"/>
    <w:rsid w:val="00C53721"/>
    <w:rsid w:val="00C570A3"/>
    <w:rsid w:val="00C57F1E"/>
    <w:rsid w:val="00C6093F"/>
    <w:rsid w:val="00C63A4A"/>
    <w:rsid w:val="00C65258"/>
    <w:rsid w:val="00C664A0"/>
    <w:rsid w:val="00C7033F"/>
    <w:rsid w:val="00C717A0"/>
    <w:rsid w:val="00C72683"/>
    <w:rsid w:val="00C75384"/>
    <w:rsid w:val="00C77C05"/>
    <w:rsid w:val="00C80FA7"/>
    <w:rsid w:val="00C81142"/>
    <w:rsid w:val="00C816C6"/>
    <w:rsid w:val="00C820B3"/>
    <w:rsid w:val="00C8258A"/>
    <w:rsid w:val="00C84DE6"/>
    <w:rsid w:val="00C86CB8"/>
    <w:rsid w:val="00C86E6E"/>
    <w:rsid w:val="00C87D4E"/>
    <w:rsid w:val="00C90730"/>
    <w:rsid w:val="00C90B85"/>
    <w:rsid w:val="00C92219"/>
    <w:rsid w:val="00C94B5A"/>
    <w:rsid w:val="00C97D2A"/>
    <w:rsid w:val="00CA55DE"/>
    <w:rsid w:val="00CA730B"/>
    <w:rsid w:val="00CA7E2E"/>
    <w:rsid w:val="00CB0A5A"/>
    <w:rsid w:val="00CB1320"/>
    <w:rsid w:val="00CB2768"/>
    <w:rsid w:val="00CB3415"/>
    <w:rsid w:val="00CB597B"/>
    <w:rsid w:val="00CC4881"/>
    <w:rsid w:val="00CC6F35"/>
    <w:rsid w:val="00CC7AF4"/>
    <w:rsid w:val="00CC7FAA"/>
    <w:rsid w:val="00CD029B"/>
    <w:rsid w:val="00CD09ED"/>
    <w:rsid w:val="00CD204C"/>
    <w:rsid w:val="00CD286E"/>
    <w:rsid w:val="00CE01C1"/>
    <w:rsid w:val="00CE5E61"/>
    <w:rsid w:val="00CE7005"/>
    <w:rsid w:val="00CE7D2D"/>
    <w:rsid w:val="00CF2A3C"/>
    <w:rsid w:val="00CF461F"/>
    <w:rsid w:val="00D051A2"/>
    <w:rsid w:val="00D0526C"/>
    <w:rsid w:val="00D078FC"/>
    <w:rsid w:val="00D13835"/>
    <w:rsid w:val="00D16447"/>
    <w:rsid w:val="00D20C44"/>
    <w:rsid w:val="00D249D4"/>
    <w:rsid w:val="00D24EAB"/>
    <w:rsid w:val="00D30544"/>
    <w:rsid w:val="00D31207"/>
    <w:rsid w:val="00D33BBE"/>
    <w:rsid w:val="00D35978"/>
    <w:rsid w:val="00D40512"/>
    <w:rsid w:val="00D4069E"/>
    <w:rsid w:val="00D40A80"/>
    <w:rsid w:val="00D40F2C"/>
    <w:rsid w:val="00D443D9"/>
    <w:rsid w:val="00D510F9"/>
    <w:rsid w:val="00D523DE"/>
    <w:rsid w:val="00D52B39"/>
    <w:rsid w:val="00D554FE"/>
    <w:rsid w:val="00D566B4"/>
    <w:rsid w:val="00D56F68"/>
    <w:rsid w:val="00D613ED"/>
    <w:rsid w:val="00D62955"/>
    <w:rsid w:val="00D63434"/>
    <w:rsid w:val="00D65605"/>
    <w:rsid w:val="00D671A6"/>
    <w:rsid w:val="00D72FA1"/>
    <w:rsid w:val="00D75718"/>
    <w:rsid w:val="00D765B3"/>
    <w:rsid w:val="00D77304"/>
    <w:rsid w:val="00D80044"/>
    <w:rsid w:val="00D80BDF"/>
    <w:rsid w:val="00D83CC7"/>
    <w:rsid w:val="00D87CFB"/>
    <w:rsid w:val="00D90145"/>
    <w:rsid w:val="00D9055C"/>
    <w:rsid w:val="00D907DB"/>
    <w:rsid w:val="00D926EE"/>
    <w:rsid w:val="00DA1351"/>
    <w:rsid w:val="00DA6D29"/>
    <w:rsid w:val="00DA798D"/>
    <w:rsid w:val="00DB353E"/>
    <w:rsid w:val="00DB3C23"/>
    <w:rsid w:val="00DB450A"/>
    <w:rsid w:val="00DB69FD"/>
    <w:rsid w:val="00DC0843"/>
    <w:rsid w:val="00DC3F24"/>
    <w:rsid w:val="00DD1083"/>
    <w:rsid w:val="00DD21E8"/>
    <w:rsid w:val="00DD36A8"/>
    <w:rsid w:val="00DD3EE2"/>
    <w:rsid w:val="00DD4034"/>
    <w:rsid w:val="00DD45ED"/>
    <w:rsid w:val="00DD539D"/>
    <w:rsid w:val="00DD77DE"/>
    <w:rsid w:val="00DE0E4B"/>
    <w:rsid w:val="00DE360D"/>
    <w:rsid w:val="00DE4287"/>
    <w:rsid w:val="00DF062D"/>
    <w:rsid w:val="00DF1FB9"/>
    <w:rsid w:val="00DF3DD8"/>
    <w:rsid w:val="00DF5E34"/>
    <w:rsid w:val="00DF686B"/>
    <w:rsid w:val="00E02225"/>
    <w:rsid w:val="00E05D9A"/>
    <w:rsid w:val="00E1359E"/>
    <w:rsid w:val="00E17D4E"/>
    <w:rsid w:val="00E27242"/>
    <w:rsid w:val="00E30449"/>
    <w:rsid w:val="00E31048"/>
    <w:rsid w:val="00E31CC5"/>
    <w:rsid w:val="00E3257E"/>
    <w:rsid w:val="00E32772"/>
    <w:rsid w:val="00E35D32"/>
    <w:rsid w:val="00E54B17"/>
    <w:rsid w:val="00E54C1E"/>
    <w:rsid w:val="00E55588"/>
    <w:rsid w:val="00E5567D"/>
    <w:rsid w:val="00E565E5"/>
    <w:rsid w:val="00E567F9"/>
    <w:rsid w:val="00E64D48"/>
    <w:rsid w:val="00E65FEE"/>
    <w:rsid w:val="00E66938"/>
    <w:rsid w:val="00E70D3D"/>
    <w:rsid w:val="00E70FF1"/>
    <w:rsid w:val="00E73EC8"/>
    <w:rsid w:val="00E7414E"/>
    <w:rsid w:val="00E820BD"/>
    <w:rsid w:val="00E8394C"/>
    <w:rsid w:val="00E868CE"/>
    <w:rsid w:val="00E91690"/>
    <w:rsid w:val="00E9469E"/>
    <w:rsid w:val="00E9596D"/>
    <w:rsid w:val="00E95F2D"/>
    <w:rsid w:val="00E9777B"/>
    <w:rsid w:val="00EA77B2"/>
    <w:rsid w:val="00EB0AEA"/>
    <w:rsid w:val="00EB1E00"/>
    <w:rsid w:val="00EB2573"/>
    <w:rsid w:val="00EC1242"/>
    <w:rsid w:val="00EC3BAD"/>
    <w:rsid w:val="00EC4F47"/>
    <w:rsid w:val="00EC6CC1"/>
    <w:rsid w:val="00ED0F9F"/>
    <w:rsid w:val="00ED1CC5"/>
    <w:rsid w:val="00ED3324"/>
    <w:rsid w:val="00ED36B6"/>
    <w:rsid w:val="00EE2C10"/>
    <w:rsid w:val="00EE4584"/>
    <w:rsid w:val="00EE55C0"/>
    <w:rsid w:val="00EF228F"/>
    <w:rsid w:val="00EF49A8"/>
    <w:rsid w:val="00F00476"/>
    <w:rsid w:val="00F01A98"/>
    <w:rsid w:val="00F01FD3"/>
    <w:rsid w:val="00F0334C"/>
    <w:rsid w:val="00F03579"/>
    <w:rsid w:val="00F06E46"/>
    <w:rsid w:val="00F1086D"/>
    <w:rsid w:val="00F173CB"/>
    <w:rsid w:val="00F23533"/>
    <w:rsid w:val="00F24728"/>
    <w:rsid w:val="00F267B6"/>
    <w:rsid w:val="00F3332B"/>
    <w:rsid w:val="00F406B7"/>
    <w:rsid w:val="00F44A7C"/>
    <w:rsid w:val="00F54227"/>
    <w:rsid w:val="00F55B4C"/>
    <w:rsid w:val="00F562B2"/>
    <w:rsid w:val="00F574A3"/>
    <w:rsid w:val="00F5781C"/>
    <w:rsid w:val="00F60A90"/>
    <w:rsid w:val="00F610D2"/>
    <w:rsid w:val="00F6373B"/>
    <w:rsid w:val="00F646D2"/>
    <w:rsid w:val="00F659D1"/>
    <w:rsid w:val="00F65BA7"/>
    <w:rsid w:val="00F70029"/>
    <w:rsid w:val="00F71C19"/>
    <w:rsid w:val="00F71E4E"/>
    <w:rsid w:val="00F7290B"/>
    <w:rsid w:val="00F73C3F"/>
    <w:rsid w:val="00F73D3F"/>
    <w:rsid w:val="00F7640F"/>
    <w:rsid w:val="00F837D0"/>
    <w:rsid w:val="00F84615"/>
    <w:rsid w:val="00F87F35"/>
    <w:rsid w:val="00F904CD"/>
    <w:rsid w:val="00F90590"/>
    <w:rsid w:val="00F90DAF"/>
    <w:rsid w:val="00F90F28"/>
    <w:rsid w:val="00F92D0B"/>
    <w:rsid w:val="00F950A1"/>
    <w:rsid w:val="00F97E18"/>
    <w:rsid w:val="00FA20A4"/>
    <w:rsid w:val="00FA536E"/>
    <w:rsid w:val="00FA634A"/>
    <w:rsid w:val="00FB05BB"/>
    <w:rsid w:val="00FB0FE6"/>
    <w:rsid w:val="00FB2365"/>
    <w:rsid w:val="00FB276E"/>
    <w:rsid w:val="00FB29A3"/>
    <w:rsid w:val="00FB6664"/>
    <w:rsid w:val="00FB6AB9"/>
    <w:rsid w:val="00FC55B2"/>
    <w:rsid w:val="00FC5623"/>
    <w:rsid w:val="00FC5820"/>
    <w:rsid w:val="00FD0C30"/>
    <w:rsid w:val="00FD1216"/>
    <w:rsid w:val="00FD2A2B"/>
    <w:rsid w:val="00FD377C"/>
    <w:rsid w:val="00FD5C22"/>
    <w:rsid w:val="00FD73E6"/>
    <w:rsid w:val="00FE09A2"/>
    <w:rsid w:val="00FE15DF"/>
    <w:rsid w:val="00FF0D56"/>
    <w:rsid w:val="00FF3AF8"/>
    <w:rsid w:val="00FF602C"/>
    <w:rsid w:val="00FF6E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8CDB1C"/>
  <w14:defaultImageDpi w14:val="300"/>
  <w15:docId w15:val="{A11D027B-E219-CB44-B1F8-81670D10F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5F99"/>
    <w:pPr>
      <w:ind w:left="720"/>
      <w:contextualSpacing/>
    </w:pPr>
  </w:style>
  <w:style w:type="paragraph" w:styleId="BalloonText">
    <w:name w:val="Balloon Text"/>
    <w:basedOn w:val="Normal"/>
    <w:link w:val="BalloonTextChar"/>
    <w:uiPriority w:val="99"/>
    <w:semiHidden/>
    <w:unhideWhenUsed/>
    <w:rsid w:val="003914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14AA"/>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0FAA"/>
    <w:rPr>
      <w:sz w:val="18"/>
      <w:szCs w:val="18"/>
    </w:rPr>
  </w:style>
  <w:style w:type="paragraph" w:styleId="CommentText">
    <w:name w:val="annotation text"/>
    <w:basedOn w:val="Normal"/>
    <w:link w:val="CommentTextChar"/>
    <w:uiPriority w:val="99"/>
    <w:unhideWhenUsed/>
    <w:rsid w:val="007D0FAA"/>
  </w:style>
  <w:style w:type="character" w:customStyle="1" w:styleId="CommentTextChar">
    <w:name w:val="Comment Text Char"/>
    <w:basedOn w:val="DefaultParagraphFont"/>
    <w:link w:val="CommentText"/>
    <w:uiPriority w:val="99"/>
    <w:rsid w:val="007D0FAA"/>
  </w:style>
  <w:style w:type="paragraph" w:styleId="CommentSubject">
    <w:name w:val="annotation subject"/>
    <w:basedOn w:val="CommentText"/>
    <w:next w:val="CommentText"/>
    <w:link w:val="CommentSubjectChar"/>
    <w:uiPriority w:val="99"/>
    <w:semiHidden/>
    <w:unhideWhenUsed/>
    <w:rsid w:val="007D0FAA"/>
    <w:rPr>
      <w:b/>
      <w:bCs/>
      <w:sz w:val="20"/>
      <w:szCs w:val="20"/>
    </w:rPr>
  </w:style>
  <w:style w:type="character" w:customStyle="1" w:styleId="CommentSubjectChar">
    <w:name w:val="Comment Subject Char"/>
    <w:basedOn w:val="CommentTextChar"/>
    <w:link w:val="CommentSubject"/>
    <w:uiPriority w:val="99"/>
    <w:semiHidden/>
    <w:rsid w:val="007D0FAA"/>
    <w:rPr>
      <w:b/>
      <w:bCs/>
      <w:sz w:val="20"/>
      <w:szCs w:val="20"/>
    </w:rPr>
  </w:style>
  <w:style w:type="character" w:styleId="Emphasis">
    <w:name w:val="Emphasis"/>
    <w:basedOn w:val="DefaultParagraphFont"/>
    <w:uiPriority w:val="20"/>
    <w:qFormat/>
    <w:rsid w:val="00D40F2C"/>
    <w:rPr>
      <w:i/>
      <w:iCs/>
    </w:rPr>
  </w:style>
  <w:style w:type="paragraph" w:styleId="NormalWeb">
    <w:name w:val="Normal (Web)"/>
    <w:basedOn w:val="Normal"/>
    <w:uiPriority w:val="99"/>
    <w:unhideWhenUsed/>
    <w:rsid w:val="00BB1E41"/>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A27196"/>
    <w:rPr>
      <w:color w:val="0000FF"/>
      <w:u w:val="single"/>
    </w:rPr>
  </w:style>
  <w:style w:type="paragraph" w:customStyle="1" w:styleId="EndNoteBibliographyTitle">
    <w:name w:val="EndNote Bibliography Title"/>
    <w:basedOn w:val="Normal"/>
    <w:link w:val="EndNoteBibliographyTitleChar"/>
    <w:rsid w:val="00C6525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C65258"/>
    <w:rPr>
      <w:rFonts w:ascii="Cambria" w:hAnsi="Cambria"/>
      <w:noProof/>
    </w:rPr>
  </w:style>
  <w:style w:type="paragraph" w:customStyle="1" w:styleId="EndNoteBibliography">
    <w:name w:val="EndNote Bibliography"/>
    <w:basedOn w:val="Normal"/>
    <w:link w:val="EndNoteBibliographyChar"/>
    <w:rsid w:val="00C65258"/>
    <w:rPr>
      <w:rFonts w:ascii="Cambria" w:hAnsi="Cambria"/>
      <w:noProof/>
    </w:rPr>
  </w:style>
  <w:style w:type="character" w:customStyle="1" w:styleId="EndNoteBibliographyChar">
    <w:name w:val="EndNote Bibliography Char"/>
    <w:basedOn w:val="DefaultParagraphFont"/>
    <w:link w:val="EndNoteBibliography"/>
    <w:rsid w:val="00C65258"/>
    <w:rPr>
      <w:rFonts w:ascii="Cambria" w:hAnsi="Cambria"/>
      <w:noProof/>
    </w:rPr>
  </w:style>
  <w:style w:type="paragraph" w:styleId="Revision">
    <w:name w:val="Revision"/>
    <w:hidden/>
    <w:uiPriority w:val="99"/>
    <w:semiHidden/>
    <w:rsid w:val="00D566B4"/>
  </w:style>
  <w:style w:type="character" w:customStyle="1" w:styleId="UnresolvedMention1">
    <w:name w:val="Unresolved Mention1"/>
    <w:basedOn w:val="DefaultParagraphFont"/>
    <w:uiPriority w:val="99"/>
    <w:semiHidden/>
    <w:unhideWhenUsed/>
    <w:rsid w:val="008B4A3F"/>
    <w:rPr>
      <w:color w:val="605E5C"/>
      <w:shd w:val="clear" w:color="auto" w:fill="E1DFDD"/>
    </w:rPr>
  </w:style>
  <w:style w:type="paragraph" w:styleId="Header">
    <w:name w:val="header"/>
    <w:basedOn w:val="Normal"/>
    <w:link w:val="HeaderChar"/>
    <w:uiPriority w:val="99"/>
    <w:unhideWhenUsed/>
    <w:rsid w:val="00977796"/>
    <w:pPr>
      <w:tabs>
        <w:tab w:val="center" w:pos="4680"/>
        <w:tab w:val="right" w:pos="9360"/>
      </w:tabs>
    </w:pPr>
  </w:style>
  <w:style w:type="character" w:customStyle="1" w:styleId="HeaderChar">
    <w:name w:val="Header Char"/>
    <w:basedOn w:val="DefaultParagraphFont"/>
    <w:link w:val="Header"/>
    <w:uiPriority w:val="99"/>
    <w:rsid w:val="00977796"/>
  </w:style>
  <w:style w:type="paragraph" w:styleId="Footer">
    <w:name w:val="footer"/>
    <w:basedOn w:val="Normal"/>
    <w:link w:val="FooterChar"/>
    <w:uiPriority w:val="99"/>
    <w:unhideWhenUsed/>
    <w:rsid w:val="00977796"/>
    <w:pPr>
      <w:tabs>
        <w:tab w:val="center" w:pos="4680"/>
        <w:tab w:val="right" w:pos="9360"/>
      </w:tabs>
    </w:pPr>
  </w:style>
  <w:style w:type="character" w:customStyle="1" w:styleId="FooterChar">
    <w:name w:val="Footer Char"/>
    <w:basedOn w:val="DefaultParagraphFont"/>
    <w:link w:val="Footer"/>
    <w:uiPriority w:val="99"/>
    <w:rsid w:val="00977796"/>
  </w:style>
  <w:style w:type="character" w:styleId="FollowedHyperlink">
    <w:name w:val="FollowedHyperlink"/>
    <w:basedOn w:val="DefaultParagraphFont"/>
    <w:uiPriority w:val="99"/>
    <w:semiHidden/>
    <w:unhideWhenUsed/>
    <w:rsid w:val="00E66938"/>
    <w:rPr>
      <w:color w:val="800080" w:themeColor="followedHyperlink"/>
      <w:u w:val="single"/>
    </w:rPr>
  </w:style>
  <w:style w:type="paragraph" w:styleId="FootnoteText">
    <w:name w:val="footnote text"/>
    <w:basedOn w:val="Normal"/>
    <w:link w:val="FootnoteTextChar"/>
    <w:uiPriority w:val="99"/>
    <w:semiHidden/>
    <w:unhideWhenUsed/>
    <w:rsid w:val="00AF7CAA"/>
    <w:rPr>
      <w:sz w:val="20"/>
      <w:szCs w:val="20"/>
    </w:rPr>
  </w:style>
  <w:style w:type="character" w:customStyle="1" w:styleId="FootnoteTextChar">
    <w:name w:val="Footnote Text Char"/>
    <w:basedOn w:val="DefaultParagraphFont"/>
    <w:link w:val="FootnoteText"/>
    <w:uiPriority w:val="99"/>
    <w:semiHidden/>
    <w:rsid w:val="00AF7CAA"/>
    <w:rPr>
      <w:sz w:val="20"/>
      <w:szCs w:val="20"/>
    </w:rPr>
  </w:style>
  <w:style w:type="character" w:styleId="FootnoteReference">
    <w:name w:val="footnote reference"/>
    <w:basedOn w:val="DefaultParagraphFont"/>
    <w:uiPriority w:val="99"/>
    <w:semiHidden/>
    <w:unhideWhenUsed/>
    <w:rsid w:val="00AF7CAA"/>
    <w:rPr>
      <w:vertAlign w:val="superscript"/>
    </w:rPr>
  </w:style>
  <w:style w:type="character" w:customStyle="1" w:styleId="UnresolvedMention2">
    <w:name w:val="Unresolved Mention2"/>
    <w:basedOn w:val="DefaultParagraphFont"/>
    <w:uiPriority w:val="99"/>
    <w:semiHidden/>
    <w:unhideWhenUsed/>
    <w:rsid w:val="005043D8"/>
    <w:rPr>
      <w:color w:val="605E5C"/>
      <w:shd w:val="clear" w:color="auto" w:fill="E1DFDD"/>
    </w:rPr>
  </w:style>
  <w:style w:type="character" w:customStyle="1" w:styleId="UnresolvedMention3">
    <w:name w:val="Unresolved Mention3"/>
    <w:basedOn w:val="DefaultParagraphFont"/>
    <w:uiPriority w:val="99"/>
    <w:semiHidden/>
    <w:unhideWhenUsed/>
    <w:rsid w:val="005D17AD"/>
    <w:rPr>
      <w:color w:val="605E5C"/>
      <w:shd w:val="clear" w:color="auto" w:fill="E1DFDD"/>
    </w:rPr>
  </w:style>
  <w:style w:type="character" w:styleId="UnresolvedMention">
    <w:name w:val="Unresolved Mention"/>
    <w:basedOn w:val="DefaultParagraphFont"/>
    <w:uiPriority w:val="99"/>
    <w:semiHidden/>
    <w:unhideWhenUsed/>
    <w:rsid w:val="003855E4"/>
    <w:rPr>
      <w:color w:val="605E5C"/>
      <w:shd w:val="clear" w:color="auto" w:fill="E1DFDD"/>
    </w:rPr>
  </w:style>
  <w:style w:type="character" w:styleId="PageNumber">
    <w:name w:val="page number"/>
    <w:basedOn w:val="DefaultParagraphFont"/>
    <w:uiPriority w:val="99"/>
    <w:semiHidden/>
    <w:unhideWhenUsed/>
    <w:rsid w:val="00531D1C"/>
  </w:style>
  <w:style w:type="paragraph" w:styleId="EndnoteText">
    <w:name w:val="endnote text"/>
    <w:basedOn w:val="Normal"/>
    <w:link w:val="EndnoteTextChar"/>
    <w:uiPriority w:val="99"/>
    <w:semiHidden/>
    <w:unhideWhenUsed/>
    <w:rsid w:val="00B66969"/>
    <w:rPr>
      <w:sz w:val="20"/>
      <w:szCs w:val="20"/>
    </w:rPr>
  </w:style>
  <w:style w:type="character" w:customStyle="1" w:styleId="EndnoteTextChar">
    <w:name w:val="Endnote Text Char"/>
    <w:basedOn w:val="DefaultParagraphFont"/>
    <w:link w:val="EndnoteText"/>
    <w:uiPriority w:val="99"/>
    <w:semiHidden/>
    <w:rsid w:val="00B66969"/>
    <w:rPr>
      <w:sz w:val="20"/>
      <w:szCs w:val="20"/>
    </w:rPr>
  </w:style>
  <w:style w:type="character" w:styleId="EndnoteReference">
    <w:name w:val="endnote reference"/>
    <w:basedOn w:val="DefaultParagraphFont"/>
    <w:uiPriority w:val="99"/>
    <w:semiHidden/>
    <w:unhideWhenUsed/>
    <w:rsid w:val="00B669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720604">
      <w:bodyDiv w:val="1"/>
      <w:marLeft w:val="0"/>
      <w:marRight w:val="0"/>
      <w:marTop w:val="0"/>
      <w:marBottom w:val="0"/>
      <w:divBdr>
        <w:top w:val="none" w:sz="0" w:space="0" w:color="auto"/>
        <w:left w:val="none" w:sz="0" w:space="0" w:color="auto"/>
        <w:bottom w:val="none" w:sz="0" w:space="0" w:color="auto"/>
        <w:right w:val="none" w:sz="0" w:space="0" w:color="auto"/>
      </w:divBdr>
    </w:div>
    <w:div w:id="341706626">
      <w:bodyDiv w:val="1"/>
      <w:marLeft w:val="0"/>
      <w:marRight w:val="0"/>
      <w:marTop w:val="0"/>
      <w:marBottom w:val="0"/>
      <w:divBdr>
        <w:top w:val="none" w:sz="0" w:space="0" w:color="auto"/>
        <w:left w:val="none" w:sz="0" w:space="0" w:color="auto"/>
        <w:bottom w:val="none" w:sz="0" w:space="0" w:color="auto"/>
        <w:right w:val="none" w:sz="0" w:space="0" w:color="auto"/>
      </w:divBdr>
    </w:div>
    <w:div w:id="451945911">
      <w:bodyDiv w:val="1"/>
      <w:marLeft w:val="0"/>
      <w:marRight w:val="0"/>
      <w:marTop w:val="0"/>
      <w:marBottom w:val="0"/>
      <w:divBdr>
        <w:top w:val="none" w:sz="0" w:space="0" w:color="auto"/>
        <w:left w:val="none" w:sz="0" w:space="0" w:color="auto"/>
        <w:bottom w:val="none" w:sz="0" w:space="0" w:color="auto"/>
        <w:right w:val="none" w:sz="0" w:space="0" w:color="auto"/>
      </w:divBdr>
    </w:div>
    <w:div w:id="461273591">
      <w:bodyDiv w:val="1"/>
      <w:marLeft w:val="0"/>
      <w:marRight w:val="0"/>
      <w:marTop w:val="0"/>
      <w:marBottom w:val="0"/>
      <w:divBdr>
        <w:top w:val="none" w:sz="0" w:space="0" w:color="auto"/>
        <w:left w:val="none" w:sz="0" w:space="0" w:color="auto"/>
        <w:bottom w:val="none" w:sz="0" w:space="0" w:color="auto"/>
        <w:right w:val="none" w:sz="0" w:space="0" w:color="auto"/>
      </w:divBdr>
      <w:divsChild>
        <w:div w:id="1099563826">
          <w:marLeft w:val="0"/>
          <w:marRight w:val="0"/>
          <w:marTop w:val="0"/>
          <w:marBottom w:val="0"/>
          <w:divBdr>
            <w:top w:val="none" w:sz="0" w:space="0" w:color="auto"/>
            <w:left w:val="none" w:sz="0" w:space="0" w:color="auto"/>
            <w:bottom w:val="none" w:sz="0" w:space="0" w:color="auto"/>
            <w:right w:val="none" w:sz="0" w:space="0" w:color="auto"/>
          </w:divBdr>
          <w:divsChild>
            <w:div w:id="1983919860">
              <w:marLeft w:val="0"/>
              <w:marRight w:val="0"/>
              <w:marTop w:val="0"/>
              <w:marBottom w:val="0"/>
              <w:divBdr>
                <w:top w:val="none" w:sz="0" w:space="0" w:color="auto"/>
                <w:left w:val="none" w:sz="0" w:space="0" w:color="auto"/>
                <w:bottom w:val="none" w:sz="0" w:space="0" w:color="auto"/>
                <w:right w:val="none" w:sz="0" w:space="0" w:color="auto"/>
              </w:divBdr>
              <w:divsChild>
                <w:div w:id="63074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380146">
      <w:bodyDiv w:val="1"/>
      <w:marLeft w:val="0"/>
      <w:marRight w:val="0"/>
      <w:marTop w:val="0"/>
      <w:marBottom w:val="0"/>
      <w:divBdr>
        <w:top w:val="none" w:sz="0" w:space="0" w:color="auto"/>
        <w:left w:val="none" w:sz="0" w:space="0" w:color="auto"/>
        <w:bottom w:val="none" w:sz="0" w:space="0" w:color="auto"/>
        <w:right w:val="none" w:sz="0" w:space="0" w:color="auto"/>
      </w:divBdr>
      <w:divsChild>
        <w:div w:id="1206135928">
          <w:marLeft w:val="0"/>
          <w:marRight w:val="0"/>
          <w:marTop w:val="0"/>
          <w:marBottom w:val="0"/>
          <w:divBdr>
            <w:top w:val="none" w:sz="0" w:space="0" w:color="auto"/>
            <w:left w:val="none" w:sz="0" w:space="0" w:color="auto"/>
            <w:bottom w:val="none" w:sz="0" w:space="0" w:color="auto"/>
            <w:right w:val="none" w:sz="0" w:space="0" w:color="auto"/>
          </w:divBdr>
          <w:divsChild>
            <w:div w:id="1111247579">
              <w:marLeft w:val="0"/>
              <w:marRight w:val="0"/>
              <w:marTop w:val="0"/>
              <w:marBottom w:val="0"/>
              <w:divBdr>
                <w:top w:val="none" w:sz="0" w:space="0" w:color="auto"/>
                <w:left w:val="none" w:sz="0" w:space="0" w:color="auto"/>
                <w:bottom w:val="none" w:sz="0" w:space="0" w:color="auto"/>
                <w:right w:val="none" w:sz="0" w:space="0" w:color="auto"/>
              </w:divBdr>
              <w:divsChild>
                <w:div w:id="191955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353224">
      <w:bodyDiv w:val="1"/>
      <w:marLeft w:val="0"/>
      <w:marRight w:val="0"/>
      <w:marTop w:val="0"/>
      <w:marBottom w:val="0"/>
      <w:divBdr>
        <w:top w:val="none" w:sz="0" w:space="0" w:color="auto"/>
        <w:left w:val="none" w:sz="0" w:space="0" w:color="auto"/>
        <w:bottom w:val="none" w:sz="0" w:space="0" w:color="auto"/>
        <w:right w:val="none" w:sz="0" w:space="0" w:color="auto"/>
      </w:divBdr>
      <w:divsChild>
        <w:div w:id="1879778955">
          <w:marLeft w:val="0"/>
          <w:marRight w:val="0"/>
          <w:marTop w:val="0"/>
          <w:marBottom w:val="0"/>
          <w:divBdr>
            <w:top w:val="none" w:sz="0" w:space="0" w:color="auto"/>
            <w:left w:val="none" w:sz="0" w:space="0" w:color="auto"/>
            <w:bottom w:val="none" w:sz="0" w:space="0" w:color="auto"/>
            <w:right w:val="none" w:sz="0" w:space="0" w:color="auto"/>
          </w:divBdr>
          <w:divsChild>
            <w:div w:id="224997519">
              <w:marLeft w:val="0"/>
              <w:marRight w:val="0"/>
              <w:marTop w:val="0"/>
              <w:marBottom w:val="0"/>
              <w:divBdr>
                <w:top w:val="none" w:sz="0" w:space="0" w:color="auto"/>
                <w:left w:val="none" w:sz="0" w:space="0" w:color="auto"/>
                <w:bottom w:val="none" w:sz="0" w:space="0" w:color="auto"/>
                <w:right w:val="none" w:sz="0" w:space="0" w:color="auto"/>
              </w:divBdr>
              <w:divsChild>
                <w:div w:id="75432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94897">
      <w:bodyDiv w:val="1"/>
      <w:marLeft w:val="0"/>
      <w:marRight w:val="0"/>
      <w:marTop w:val="0"/>
      <w:marBottom w:val="0"/>
      <w:divBdr>
        <w:top w:val="none" w:sz="0" w:space="0" w:color="auto"/>
        <w:left w:val="none" w:sz="0" w:space="0" w:color="auto"/>
        <w:bottom w:val="none" w:sz="0" w:space="0" w:color="auto"/>
        <w:right w:val="none" w:sz="0" w:space="0" w:color="auto"/>
      </w:divBdr>
    </w:div>
    <w:div w:id="988827678">
      <w:bodyDiv w:val="1"/>
      <w:marLeft w:val="0"/>
      <w:marRight w:val="0"/>
      <w:marTop w:val="0"/>
      <w:marBottom w:val="0"/>
      <w:divBdr>
        <w:top w:val="none" w:sz="0" w:space="0" w:color="auto"/>
        <w:left w:val="none" w:sz="0" w:space="0" w:color="auto"/>
        <w:bottom w:val="none" w:sz="0" w:space="0" w:color="auto"/>
        <w:right w:val="none" w:sz="0" w:space="0" w:color="auto"/>
      </w:divBdr>
      <w:divsChild>
        <w:div w:id="1077282551">
          <w:marLeft w:val="0"/>
          <w:marRight w:val="0"/>
          <w:marTop w:val="0"/>
          <w:marBottom w:val="0"/>
          <w:divBdr>
            <w:top w:val="none" w:sz="0" w:space="0" w:color="auto"/>
            <w:left w:val="none" w:sz="0" w:space="0" w:color="auto"/>
            <w:bottom w:val="none" w:sz="0" w:space="0" w:color="auto"/>
            <w:right w:val="none" w:sz="0" w:space="0" w:color="auto"/>
          </w:divBdr>
          <w:divsChild>
            <w:div w:id="1147939618">
              <w:marLeft w:val="0"/>
              <w:marRight w:val="0"/>
              <w:marTop w:val="0"/>
              <w:marBottom w:val="0"/>
              <w:divBdr>
                <w:top w:val="none" w:sz="0" w:space="0" w:color="auto"/>
                <w:left w:val="none" w:sz="0" w:space="0" w:color="auto"/>
                <w:bottom w:val="none" w:sz="0" w:space="0" w:color="auto"/>
                <w:right w:val="none" w:sz="0" w:space="0" w:color="auto"/>
              </w:divBdr>
              <w:divsChild>
                <w:div w:id="69396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956218">
      <w:bodyDiv w:val="1"/>
      <w:marLeft w:val="0"/>
      <w:marRight w:val="0"/>
      <w:marTop w:val="0"/>
      <w:marBottom w:val="0"/>
      <w:divBdr>
        <w:top w:val="none" w:sz="0" w:space="0" w:color="auto"/>
        <w:left w:val="none" w:sz="0" w:space="0" w:color="auto"/>
        <w:bottom w:val="none" w:sz="0" w:space="0" w:color="auto"/>
        <w:right w:val="none" w:sz="0" w:space="0" w:color="auto"/>
      </w:divBdr>
    </w:div>
    <w:div w:id="1787315185">
      <w:bodyDiv w:val="1"/>
      <w:marLeft w:val="0"/>
      <w:marRight w:val="0"/>
      <w:marTop w:val="0"/>
      <w:marBottom w:val="0"/>
      <w:divBdr>
        <w:top w:val="none" w:sz="0" w:space="0" w:color="auto"/>
        <w:left w:val="none" w:sz="0" w:space="0" w:color="auto"/>
        <w:bottom w:val="none" w:sz="0" w:space="0" w:color="auto"/>
        <w:right w:val="none" w:sz="0" w:space="0" w:color="auto"/>
      </w:divBdr>
    </w:div>
    <w:div w:id="1960409423">
      <w:bodyDiv w:val="1"/>
      <w:marLeft w:val="0"/>
      <w:marRight w:val="0"/>
      <w:marTop w:val="0"/>
      <w:marBottom w:val="0"/>
      <w:divBdr>
        <w:top w:val="none" w:sz="0" w:space="0" w:color="auto"/>
        <w:left w:val="none" w:sz="0" w:space="0" w:color="auto"/>
        <w:bottom w:val="none" w:sz="0" w:space="0" w:color="auto"/>
        <w:right w:val="none" w:sz="0" w:space="0" w:color="auto"/>
      </w:divBdr>
    </w:div>
    <w:div w:id="21117036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2352250X20301858"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ewrsr.ch/2lHc0HC"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patty.vancappellen@duke.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41DBB7-5CE9-D24F-8A92-7DB515244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6032</Words>
  <Characters>86255</Characters>
  <Application>Microsoft Office Word</Application>
  <DocSecurity>0</DocSecurity>
  <Lines>2269</Lines>
  <Paragraphs>1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dc:creator>
  <cp:keywords/>
  <dc:description/>
  <cp:lastModifiedBy>Kerry O'Brien</cp:lastModifiedBy>
  <cp:revision>2</cp:revision>
  <dcterms:created xsi:type="dcterms:W3CDTF">2020-10-14T15:27:00Z</dcterms:created>
  <dcterms:modified xsi:type="dcterms:W3CDTF">2020-10-14T15:27:00Z</dcterms:modified>
</cp:coreProperties>
</file>